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5" w14:textId="77777777" w:rsidR="004D32AB" w:rsidRPr="00051139" w:rsidRDefault="00CA1E15" w:rsidP="003C44DE">
      <w:pPr>
        <w:tabs>
          <w:tab w:val="right" w:pos="8640"/>
          <w:tab w:val="right" w:pos="10440"/>
        </w:tabs>
        <w:jc w:val="both"/>
      </w:pPr>
      <w:bookmarkStart w:id="0" w:name="_GoBack"/>
      <w:bookmarkEnd w:id="0"/>
      <w:r w:rsidRPr="00051139">
        <w:t>PSI Recommendation</w:t>
      </w:r>
      <w:r w:rsidRPr="00051139">
        <w:tab/>
      </w:r>
    </w:p>
    <w:p w14:paraId="00000006" w14:textId="2CA04E49" w:rsidR="004D32AB" w:rsidRPr="00051139" w:rsidRDefault="00CA1E15" w:rsidP="003C44DE">
      <w:pPr>
        <w:tabs>
          <w:tab w:val="right" w:pos="8640"/>
          <w:tab w:val="right" w:pos="10440"/>
        </w:tabs>
        <w:jc w:val="both"/>
      </w:pPr>
      <w:r>
        <w:t xml:space="preserve">PSI Mass Spectrometry and Proteomics Informatics Working Groups </w:t>
      </w:r>
    </w:p>
    <w:p w14:paraId="00000007" w14:textId="1CF7EBD6" w:rsidR="004D32AB" w:rsidRPr="00A56518" w:rsidRDefault="00CA1E15" w:rsidP="003C44DE">
      <w:pPr>
        <w:tabs>
          <w:tab w:val="right" w:pos="8640"/>
          <w:tab w:val="right" w:pos="10440"/>
        </w:tabs>
        <w:jc w:val="both"/>
      </w:pPr>
      <w:r w:rsidRPr="00A56518">
        <w:t>Status:</w:t>
      </w:r>
      <w:r w:rsidR="00157B27" w:rsidRPr="00A56518">
        <w:t xml:space="preserve"> FINAL</w:t>
      </w:r>
    </w:p>
    <w:p w14:paraId="3E9CF5BA" w14:textId="168798A0" w:rsidR="00E658E8" w:rsidRPr="00051139" w:rsidRDefault="00E658E8" w:rsidP="003C44DE">
      <w:pPr>
        <w:tabs>
          <w:tab w:val="right" w:pos="8640"/>
          <w:tab w:val="right" w:pos="10440"/>
        </w:tabs>
        <w:jc w:val="both"/>
      </w:pPr>
      <w:r w:rsidRPr="00A56518">
        <w:t xml:space="preserve">Date: </w:t>
      </w:r>
      <w:r w:rsidR="00157B27" w:rsidRPr="00A56518">
        <w:t>2</w:t>
      </w:r>
      <w:r w:rsidR="00DB6EF0">
        <w:t>4</w:t>
      </w:r>
      <w:r w:rsidR="00842212" w:rsidRPr="00A56518">
        <w:t xml:space="preserve"> </w:t>
      </w:r>
      <w:r w:rsidR="00157B27" w:rsidRPr="00A56518">
        <w:t xml:space="preserve">May </w:t>
      </w:r>
      <w:r w:rsidR="00842212" w:rsidRPr="00A56518">
        <w:t>2023</w:t>
      </w:r>
    </w:p>
    <w:p w14:paraId="420C208D" w14:textId="07041BB3" w:rsidR="00411C14" w:rsidRPr="00411C14" w:rsidRDefault="00411C14" w:rsidP="00411C14">
      <w:pPr>
        <w:pStyle w:val="Commentaire"/>
      </w:pPr>
      <w:r w:rsidRPr="00411C14">
        <w:rPr>
          <w:rFonts w:eastAsia="Arial"/>
        </w:rPr>
        <w:t xml:space="preserve">Title: </w:t>
      </w:r>
      <w:r w:rsidR="00842212">
        <w:t>SDRF-Proteomics</w:t>
      </w:r>
      <w:r w:rsidRPr="00411C14">
        <w:t xml:space="preserve">: Sample and Data Relationship Format </w:t>
      </w:r>
      <w:r w:rsidR="2C344126">
        <w:t>(SDRF)</w:t>
      </w:r>
      <w:r>
        <w:t xml:space="preserve"> </w:t>
      </w:r>
      <w:r w:rsidRPr="00411C14">
        <w:t>for Proteomics</w:t>
      </w:r>
    </w:p>
    <w:p w14:paraId="00000008" w14:textId="77777777" w:rsidR="004D32AB" w:rsidRPr="00051139" w:rsidRDefault="004D32AB" w:rsidP="003C44DE">
      <w:pPr>
        <w:tabs>
          <w:tab w:val="right" w:pos="8640"/>
          <w:tab w:val="right" w:pos="10440"/>
        </w:tabs>
        <w:jc w:val="both"/>
        <w:rPr>
          <w:rFonts w:ascii="Arial" w:eastAsia="Arial" w:hAnsi="Arial" w:cs="Arial"/>
          <w:sz w:val="22"/>
          <w:szCs w:val="22"/>
        </w:rPr>
      </w:pPr>
    </w:p>
    <w:p w14:paraId="00000009" w14:textId="77777777" w:rsidR="004D32AB" w:rsidRPr="00051139" w:rsidRDefault="004D32AB" w:rsidP="003C44DE">
      <w:pPr>
        <w:tabs>
          <w:tab w:val="right" w:pos="8640"/>
          <w:tab w:val="right" w:pos="10440"/>
        </w:tabs>
        <w:jc w:val="both"/>
        <w:rPr>
          <w:rFonts w:ascii="Arial" w:eastAsia="Arial" w:hAnsi="Arial" w:cs="Arial"/>
          <w:sz w:val="22"/>
          <w:szCs w:val="22"/>
        </w:rPr>
      </w:pPr>
    </w:p>
    <w:p w14:paraId="5BE59416" w14:textId="30B285F1" w:rsidR="7DD0F813" w:rsidRDefault="000A0302" w:rsidP="008422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proofErr w:type="spellStart"/>
      <w:r>
        <w:t>Chengxin</w:t>
      </w:r>
      <w:proofErr w:type="spellEnd"/>
      <w:r>
        <w:t xml:space="preserve"> Dai,</w:t>
      </w:r>
      <w:r w:rsidR="5F1B4E8B">
        <w:t xml:space="preserve"> </w:t>
      </w:r>
      <w:r>
        <w:t xml:space="preserve">Chongqing University </w:t>
      </w:r>
      <w:r w:rsidR="29706B74" w:rsidRPr="5D99B689">
        <w:t xml:space="preserve">of Posts </w:t>
      </w:r>
      <w:r w:rsidR="29706B74">
        <w:t xml:space="preserve">and </w:t>
      </w:r>
      <w:r>
        <w:t>Telecommunications,</w:t>
      </w:r>
      <w:r w:rsidR="79D9402B">
        <w:t xml:space="preserve"> </w:t>
      </w:r>
      <w:r>
        <w:t>Chongqing, China</w:t>
      </w:r>
    </w:p>
    <w:p w14:paraId="35F0799D" w14:textId="6EE96078" w:rsidR="000A0302" w:rsidRDefault="000A0302" w:rsidP="003C44DE">
      <w:pPr>
        <w:widowControl w:val="0"/>
        <w:pBdr>
          <w:top w:val="nil"/>
          <w:left w:val="nil"/>
          <w:bottom w:val="nil"/>
          <w:right w:val="nil"/>
          <w:between w:val="nil"/>
        </w:pBdr>
        <w:spacing w:line="276" w:lineRule="auto"/>
        <w:jc w:val="both"/>
      </w:pPr>
      <w:r>
        <w:t xml:space="preserve">Anja </w:t>
      </w:r>
      <w:proofErr w:type="spellStart"/>
      <w:r>
        <w:t>Fullgrabe</w:t>
      </w:r>
      <w:proofErr w:type="spellEnd"/>
      <w:r>
        <w:t>, EMBL-EBI, U.K</w:t>
      </w:r>
    </w:p>
    <w:p w14:paraId="4983EF41" w14:textId="20FC8F99" w:rsidR="000A0302" w:rsidRDefault="000A0302" w:rsidP="003C44DE">
      <w:pPr>
        <w:widowControl w:val="0"/>
        <w:pBdr>
          <w:top w:val="nil"/>
          <w:left w:val="nil"/>
          <w:bottom w:val="nil"/>
          <w:right w:val="nil"/>
          <w:between w:val="nil"/>
        </w:pBdr>
        <w:spacing w:line="276" w:lineRule="auto"/>
        <w:jc w:val="both"/>
      </w:pPr>
      <w:r>
        <w:t xml:space="preserve">Elizaveta </w:t>
      </w:r>
      <w:proofErr w:type="spellStart"/>
      <w:r>
        <w:t>Solovyeva</w:t>
      </w:r>
      <w:proofErr w:type="spellEnd"/>
      <w:r>
        <w:t xml:space="preserve">, </w:t>
      </w:r>
      <w:r w:rsidR="19F9BAD4">
        <w:t xml:space="preserve">Moscow Institute of Physics and Technology and </w:t>
      </w:r>
      <w:r>
        <w:t xml:space="preserve">INEPCP </w:t>
      </w:r>
      <w:r w:rsidR="6FABB316">
        <w:t xml:space="preserve">FRCCP </w:t>
      </w:r>
      <w:r>
        <w:t>RAS, Moscow, Russia</w:t>
      </w:r>
    </w:p>
    <w:p w14:paraId="61B076DC" w14:textId="52E97281" w:rsidR="000A0302" w:rsidRDefault="000A0302" w:rsidP="003C44DE">
      <w:pPr>
        <w:widowControl w:val="0"/>
        <w:pBdr>
          <w:top w:val="nil"/>
          <w:left w:val="nil"/>
          <w:bottom w:val="nil"/>
          <w:right w:val="nil"/>
          <w:between w:val="nil"/>
        </w:pBdr>
        <w:spacing w:line="276" w:lineRule="auto"/>
        <w:jc w:val="both"/>
      </w:pPr>
      <w:r>
        <w:t xml:space="preserve">Marc </w:t>
      </w:r>
      <w:proofErr w:type="spellStart"/>
      <w:r>
        <w:t>Vaudel</w:t>
      </w:r>
      <w:proofErr w:type="spellEnd"/>
      <w:r>
        <w:t>, University of Bergen, Norway</w:t>
      </w:r>
    </w:p>
    <w:p w14:paraId="151E20BF" w14:textId="70B27300" w:rsidR="000A0302" w:rsidRDefault="000A0302" w:rsidP="003C44DE">
      <w:pPr>
        <w:widowControl w:val="0"/>
        <w:pBdr>
          <w:top w:val="nil"/>
          <w:left w:val="nil"/>
          <w:bottom w:val="nil"/>
          <w:right w:val="nil"/>
          <w:between w:val="nil"/>
        </w:pBdr>
        <w:spacing w:line="276" w:lineRule="auto"/>
        <w:jc w:val="both"/>
      </w:pPr>
      <w:r>
        <w:t>Stefan Schulze, University of Pennsylvania, USA</w:t>
      </w:r>
    </w:p>
    <w:p w14:paraId="3FDB042C" w14:textId="0869C32F" w:rsidR="000A0302" w:rsidRDefault="000A0302" w:rsidP="003C44DE">
      <w:pPr>
        <w:widowControl w:val="0"/>
        <w:pBdr>
          <w:top w:val="nil"/>
          <w:left w:val="nil"/>
          <w:bottom w:val="nil"/>
          <w:right w:val="nil"/>
          <w:between w:val="nil"/>
        </w:pBdr>
        <w:spacing w:line="276" w:lineRule="auto"/>
        <w:jc w:val="both"/>
      </w:pPr>
      <w:proofErr w:type="spellStart"/>
      <w:r>
        <w:t>Veit</w:t>
      </w:r>
      <w:proofErr w:type="spellEnd"/>
      <w:r>
        <w:t xml:space="preserve"> </w:t>
      </w:r>
      <w:proofErr w:type="spellStart"/>
      <w:r>
        <w:t>Schwämmle</w:t>
      </w:r>
      <w:proofErr w:type="spellEnd"/>
      <w:r>
        <w:t>, University of Southern Denmark, Denmark</w:t>
      </w:r>
    </w:p>
    <w:p w14:paraId="503BDC15" w14:textId="061CF453" w:rsidR="000A0302" w:rsidRDefault="008352DB" w:rsidP="003C44DE">
      <w:pPr>
        <w:widowControl w:val="0"/>
        <w:pBdr>
          <w:top w:val="nil"/>
          <w:left w:val="nil"/>
          <w:bottom w:val="nil"/>
          <w:right w:val="nil"/>
          <w:between w:val="nil"/>
        </w:pBdr>
        <w:spacing w:line="276" w:lineRule="auto"/>
        <w:jc w:val="both"/>
      </w:pPr>
      <w:r w:rsidRPr="008352DB">
        <w:t>Wilhelm, Mathias</w:t>
      </w:r>
      <w:r w:rsidR="000A0302">
        <w:t>, Technical University of Munich, Germany</w:t>
      </w:r>
    </w:p>
    <w:p w14:paraId="699CE309" w14:textId="1EE03A7A" w:rsidR="008352DB" w:rsidRDefault="2F075BED" w:rsidP="003C44DE">
      <w:pPr>
        <w:widowControl w:val="0"/>
        <w:pBdr>
          <w:top w:val="nil"/>
          <w:left w:val="nil"/>
          <w:bottom w:val="nil"/>
          <w:right w:val="nil"/>
          <w:between w:val="nil"/>
        </w:pBdr>
        <w:spacing w:line="276" w:lineRule="auto"/>
        <w:jc w:val="both"/>
      </w:pPr>
      <w:r>
        <w:t xml:space="preserve">Samaras </w:t>
      </w:r>
      <w:proofErr w:type="spellStart"/>
      <w:r>
        <w:t>Patroklos</w:t>
      </w:r>
      <w:proofErr w:type="spellEnd"/>
      <w:r>
        <w:t>, Technical University of Munich, Germany</w:t>
      </w:r>
    </w:p>
    <w:p w14:paraId="4B35A684" w14:textId="56D76104" w:rsidR="00723799" w:rsidRDefault="00BA5BC5" w:rsidP="003C44DE">
      <w:pPr>
        <w:widowControl w:val="0"/>
        <w:pBdr>
          <w:top w:val="nil"/>
          <w:left w:val="nil"/>
          <w:bottom w:val="nil"/>
          <w:right w:val="nil"/>
          <w:between w:val="nil"/>
        </w:pBdr>
        <w:spacing w:line="276" w:lineRule="auto"/>
        <w:jc w:val="both"/>
      </w:pPr>
      <w:r>
        <w:t xml:space="preserve">Enrique </w:t>
      </w:r>
      <w:proofErr w:type="spellStart"/>
      <w:r>
        <w:t>Audaín</w:t>
      </w:r>
      <w:proofErr w:type="spellEnd"/>
      <w:r>
        <w:t xml:space="preserve">, </w:t>
      </w:r>
      <w:r w:rsidR="0028054D" w:rsidRPr="0028054D">
        <w:t>University Hospital of Schleswig-Holstein, Kiel, Germany</w:t>
      </w:r>
    </w:p>
    <w:p w14:paraId="4C5CE3BB" w14:textId="61DD65C1" w:rsidR="0099260E" w:rsidRDefault="0099260E" w:rsidP="003C44DE">
      <w:pPr>
        <w:widowControl w:val="0"/>
        <w:pBdr>
          <w:top w:val="nil"/>
          <w:left w:val="nil"/>
          <w:bottom w:val="nil"/>
          <w:right w:val="nil"/>
          <w:between w:val="nil"/>
        </w:pBdr>
        <w:spacing w:line="276" w:lineRule="auto"/>
        <w:jc w:val="both"/>
      </w:pPr>
      <w:r>
        <w:t xml:space="preserve">Juan Antonio </w:t>
      </w:r>
      <w:proofErr w:type="spellStart"/>
      <w:r>
        <w:t>Vizcaíno</w:t>
      </w:r>
      <w:proofErr w:type="spellEnd"/>
      <w:r>
        <w:t>, EMBL-EBI</w:t>
      </w:r>
      <w:r w:rsidR="008352DB">
        <w:t>, UK</w:t>
      </w:r>
    </w:p>
    <w:p w14:paraId="33696C9B" w14:textId="07305DDD" w:rsidR="00FB6D9C" w:rsidRDefault="00FB6D9C" w:rsidP="003C44DE">
      <w:pPr>
        <w:widowControl w:val="0"/>
        <w:pBdr>
          <w:top w:val="nil"/>
          <w:left w:val="nil"/>
          <w:bottom w:val="nil"/>
          <w:right w:val="nil"/>
          <w:between w:val="nil"/>
        </w:pBdr>
        <w:spacing w:line="276" w:lineRule="auto"/>
        <w:jc w:val="both"/>
      </w:pPr>
      <w:r>
        <w:t xml:space="preserve">Melanie Christine </w:t>
      </w:r>
      <w:proofErr w:type="spellStart"/>
      <w:r>
        <w:t>Föll</w:t>
      </w:r>
      <w:proofErr w:type="spellEnd"/>
      <w:r>
        <w:t xml:space="preserve">, </w:t>
      </w:r>
      <w:proofErr w:type="spellStart"/>
      <w:r>
        <w:t>Northeastern</w:t>
      </w:r>
      <w:proofErr w:type="spellEnd"/>
      <w:r>
        <w:t xml:space="preserve"> University, USA</w:t>
      </w:r>
    </w:p>
    <w:p w14:paraId="069946C8" w14:textId="0B2FA3D8" w:rsidR="305AC6D0" w:rsidRDefault="0B4A1091" w:rsidP="169CB791">
      <w:pPr>
        <w:spacing w:line="276" w:lineRule="auto"/>
        <w:jc w:val="both"/>
      </w:pPr>
      <w:r>
        <w:t>Pablo Moreno, EMBL-EBI</w:t>
      </w:r>
      <w:r w:rsidR="008352DB">
        <w:t>, UK</w:t>
      </w:r>
    </w:p>
    <w:p w14:paraId="63021C88" w14:textId="19288922" w:rsidR="000A0302" w:rsidRDefault="000A0302" w:rsidP="003C44DE">
      <w:pPr>
        <w:widowControl w:val="0"/>
        <w:pBdr>
          <w:top w:val="nil"/>
          <w:left w:val="nil"/>
          <w:bottom w:val="nil"/>
          <w:right w:val="nil"/>
          <w:between w:val="nil"/>
        </w:pBdr>
        <w:spacing w:line="276" w:lineRule="auto"/>
        <w:jc w:val="both"/>
      </w:pPr>
      <w:r>
        <w:t xml:space="preserve">Johannes </w:t>
      </w:r>
      <w:proofErr w:type="spellStart"/>
      <w:r>
        <w:t>Griss</w:t>
      </w:r>
      <w:proofErr w:type="spellEnd"/>
      <w:r>
        <w:t>, Medical University of Vienna, Austria</w:t>
      </w:r>
    </w:p>
    <w:p w14:paraId="17BB8685" w14:textId="003FFD17" w:rsidR="6E090A31" w:rsidRDefault="6E090A31" w:rsidP="361E433D">
      <w:pPr>
        <w:spacing w:line="276" w:lineRule="auto"/>
        <w:jc w:val="both"/>
      </w:pPr>
      <w:r>
        <w:t xml:space="preserve">Mikhail V. </w:t>
      </w:r>
      <w:proofErr w:type="spellStart"/>
      <w:r>
        <w:t>Gorshkov</w:t>
      </w:r>
      <w:proofErr w:type="spellEnd"/>
      <w:r>
        <w:t>, INEPCP FRCCP RAS, Moscow, Russia</w:t>
      </w:r>
    </w:p>
    <w:p w14:paraId="30511265" w14:textId="0755A991" w:rsidR="6402813D" w:rsidRDefault="6402813D" w:rsidP="4F0D3127">
      <w:pPr>
        <w:spacing w:line="276" w:lineRule="auto"/>
        <w:jc w:val="both"/>
      </w:pPr>
      <w:r>
        <w:t xml:space="preserve">David </w:t>
      </w:r>
      <w:proofErr w:type="spellStart"/>
      <w:r>
        <w:t>Bouyssié</w:t>
      </w:r>
      <w:proofErr w:type="spellEnd"/>
      <w:r>
        <w:t xml:space="preserve">, IPBS, </w:t>
      </w:r>
      <w:r w:rsidRPr="1ACA6BBB">
        <w:rPr>
          <w:color w:val="212121"/>
        </w:rPr>
        <w:t>University of Toulouse, CNRS, UPS, Toulouse, France</w:t>
      </w:r>
    </w:p>
    <w:p w14:paraId="1AC61CF6" w14:textId="58115DEA" w:rsidR="002E3DF0" w:rsidRPr="002E3DF0" w:rsidRDefault="4B8D6B8B" w:rsidP="002E3DF0">
      <w:pPr>
        <w:spacing w:line="276" w:lineRule="auto"/>
        <w:jc w:val="both"/>
        <w:rPr>
          <w:color w:val="212121"/>
        </w:rPr>
      </w:pPr>
      <w:r w:rsidRPr="1ACA6BBB">
        <w:rPr>
          <w:color w:val="212121"/>
        </w:rPr>
        <w:t xml:space="preserve">Tim Van Den </w:t>
      </w:r>
      <w:proofErr w:type="spellStart"/>
      <w:r w:rsidRPr="1ACA6BBB">
        <w:rPr>
          <w:color w:val="212121"/>
        </w:rPr>
        <w:t>Bossche</w:t>
      </w:r>
      <w:proofErr w:type="spellEnd"/>
      <w:r w:rsidRPr="1ACA6BBB">
        <w:rPr>
          <w:color w:val="212121"/>
        </w:rPr>
        <w:t>, Ghent University, Ghent, Belgium</w:t>
      </w:r>
    </w:p>
    <w:p w14:paraId="5F4357D4" w14:textId="773940C0" w:rsidR="357EE407" w:rsidRDefault="115664EA" w:rsidP="169CB791">
      <w:pPr>
        <w:spacing w:line="276" w:lineRule="auto"/>
        <w:jc w:val="both"/>
        <w:rPr>
          <w:color w:val="212121"/>
        </w:rPr>
      </w:pPr>
      <w:r w:rsidRPr="18B025CB">
        <w:rPr>
          <w:color w:val="212121"/>
        </w:rPr>
        <w:t xml:space="preserve">Henry </w:t>
      </w:r>
      <w:proofErr w:type="spellStart"/>
      <w:r w:rsidRPr="18B025CB">
        <w:rPr>
          <w:color w:val="212121"/>
        </w:rPr>
        <w:t>Webel</w:t>
      </w:r>
      <w:proofErr w:type="spellEnd"/>
      <w:r w:rsidRPr="18B025CB">
        <w:rPr>
          <w:color w:val="212121"/>
        </w:rPr>
        <w:t xml:space="preserve">, Novo Nordisk Foundation </w:t>
      </w:r>
      <w:proofErr w:type="spellStart"/>
      <w:r w:rsidRPr="18B025CB">
        <w:rPr>
          <w:color w:val="212121"/>
        </w:rPr>
        <w:t>Center</w:t>
      </w:r>
      <w:proofErr w:type="spellEnd"/>
      <w:r w:rsidRPr="18B025CB">
        <w:rPr>
          <w:color w:val="212121"/>
        </w:rPr>
        <w:t xml:space="preserve"> for Protein Research, University of Copenhagen</w:t>
      </w:r>
    </w:p>
    <w:p w14:paraId="44AA94CF" w14:textId="70791FE2" w:rsidR="000A0302" w:rsidRDefault="71277ECE" w:rsidP="0070350E">
      <w:pPr>
        <w:widowControl w:val="0"/>
        <w:pBdr>
          <w:top w:val="nil"/>
          <w:left w:val="nil"/>
          <w:bottom w:val="nil"/>
          <w:right w:val="nil"/>
          <w:between w:val="nil"/>
        </w:pBdr>
        <w:spacing w:line="276" w:lineRule="auto"/>
        <w:jc w:val="both"/>
      </w:pPr>
      <w:r>
        <w:t xml:space="preserve">Julian </w:t>
      </w:r>
      <w:proofErr w:type="spellStart"/>
      <w:r>
        <w:t>Uszkoreit</w:t>
      </w:r>
      <w:proofErr w:type="spellEnd"/>
      <w:r>
        <w:t>, Ruhr</w:t>
      </w:r>
      <w:r w:rsidR="1BBA2737">
        <w:t xml:space="preserve"> </w:t>
      </w:r>
      <w:r>
        <w:t>University Bochum, Bochum, Germany</w:t>
      </w:r>
    </w:p>
    <w:p w14:paraId="5EBC98A2" w14:textId="7B7B6975" w:rsidR="00A02837" w:rsidRDefault="00A02837" w:rsidP="0070350E">
      <w:pPr>
        <w:widowControl w:val="0"/>
        <w:pBdr>
          <w:top w:val="nil"/>
          <w:left w:val="nil"/>
          <w:bottom w:val="nil"/>
          <w:right w:val="nil"/>
          <w:between w:val="nil"/>
        </w:pBdr>
        <w:spacing w:line="276" w:lineRule="auto"/>
        <w:jc w:val="both"/>
      </w:pPr>
      <w:r w:rsidRPr="00A02837">
        <w:t>Eric W. Deutsch, Institute for Systems Biology</w:t>
      </w:r>
    </w:p>
    <w:p w14:paraId="3E7DD93E" w14:textId="77777777" w:rsidR="000A0302" w:rsidRDefault="002232B7" w:rsidP="0070350E">
      <w:pPr>
        <w:widowControl w:val="0"/>
        <w:pBdr>
          <w:top w:val="nil"/>
          <w:left w:val="nil"/>
          <w:bottom w:val="nil"/>
          <w:right w:val="nil"/>
          <w:between w:val="nil"/>
        </w:pBdr>
        <w:spacing w:line="276" w:lineRule="auto"/>
        <w:jc w:val="both"/>
      </w:pPr>
      <w:r w:rsidRPr="002232B7">
        <w:t>Nuno Bandeira, University of California San Diego</w:t>
      </w:r>
    </w:p>
    <w:p w14:paraId="36DD526E" w14:textId="77777777" w:rsidR="006E3CFE" w:rsidRDefault="006E3CFE" w:rsidP="0070350E">
      <w:pPr>
        <w:widowControl w:val="0"/>
        <w:pBdr>
          <w:top w:val="nil"/>
          <w:left w:val="nil"/>
          <w:bottom w:val="nil"/>
          <w:right w:val="nil"/>
          <w:between w:val="nil"/>
        </w:pBdr>
        <w:spacing w:line="276" w:lineRule="auto"/>
        <w:jc w:val="both"/>
      </w:pPr>
      <w:proofErr w:type="spellStart"/>
      <w:r>
        <w:t>Mingze</w:t>
      </w:r>
      <w:proofErr w:type="spellEnd"/>
      <w:r>
        <w:t xml:space="preserve"> Bai, Chongqing University of Posts and Telecommunications, Chongqing, China</w:t>
      </w:r>
    </w:p>
    <w:p w14:paraId="63B0292A" w14:textId="77777777" w:rsidR="000A0302" w:rsidRDefault="000A0302" w:rsidP="0070350E">
      <w:pPr>
        <w:widowControl w:val="0"/>
        <w:pBdr>
          <w:top w:val="nil"/>
          <w:left w:val="nil"/>
          <w:bottom w:val="nil"/>
          <w:right w:val="nil"/>
          <w:between w:val="nil"/>
        </w:pBdr>
        <w:spacing w:line="276" w:lineRule="auto"/>
        <w:jc w:val="both"/>
      </w:pPr>
      <w:r>
        <w:t xml:space="preserve">Lev </w:t>
      </w:r>
      <w:proofErr w:type="spellStart"/>
      <w:r>
        <w:t>Levitsky</w:t>
      </w:r>
      <w:proofErr w:type="spellEnd"/>
      <w:r>
        <w:t xml:space="preserve">, INEPCP </w:t>
      </w:r>
      <w:r w:rsidR="4361990B">
        <w:t xml:space="preserve">FRCCP </w:t>
      </w:r>
      <w:r>
        <w:t>RAS, Moscow, Russia</w:t>
      </w:r>
    </w:p>
    <w:p w14:paraId="78281CFA" w14:textId="77777777" w:rsidR="00C664A0" w:rsidRDefault="00C664A0" w:rsidP="0070350E">
      <w:pPr>
        <w:widowControl w:val="0"/>
        <w:pBdr>
          <w:top w:val="nil"/>
          <w:left w:val="nil"/>
          <w:bottom w:val="nil"/>
          <w:right w:val="nil"/>
          <w:between w:val="nil"/>
        </w:pBdr>
        <w:spacing w:line="276" w:lineRule="auto"/>
        <w:jc w:val="both"/>
      </w:pPr>
      <w:r>
        <w:t xml:space="preserve">Timo </w:t>
      </w:r>
      <w:proofErr w:type="spellStart"/>
      <w:r>
        <w:t>Sachsenberg</w:t>
      </w:r>
      <w:proofErr w:type="spellEnd"/>
      <w:r>
        <w:t>, Tübingen University, Germany</w:t>
      </w:r>
    </w:p>
    <w:p w14:paraId="35EC922A" w14:textId="77777777" w:rsidR="000A0302" w:rsidRPr="00CB16D0" w:rsidRDefault="000A0302" w:rsidP="008422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lang w:val="en-US"/>
        </w:rPr>
      </w:pPr>
      <w:proofErr w:type="spellStart"/>
      <w:r w:rsidRPr="00CB16D0">
        <w:rPr>
          <w:lang w:val="en-US"/>
        </w:rPr>
        <w:t>Yasset</w:t>
      </w:r>
      <w:proofErr w:type="spellEnd"/>
      <w:r w:rsidRPr="00CB16D0">
        <w:rPr>
          <w:lang w:val="en-US"/>
        </w:rPr>
        <w:t xml:space="preserve"> Perez-</w:t>
      </w:r>
      <w:proofErr w:type="spellStart"/>
      <w:r w:rsidRPr="00CB16D0">
        <w:rPr>
          <w:lang w:val="en-US"/>
        </w:rPr>
        <w:t>Riverol</w:t>
      </w:r>
      <w:proofErr w:type="spellEnd"/>
      <w:r w:rsidRPr="00CB16D0">
        <w:rPr>
          <w:lang w:val="en-US"/>
        </w:rPr>
        <w:t>, EMBL-EBI</w:t>
      </w:r>
      <w:r w:rsidR="0099260E" w:rsidRPr="00CB16D0">
        <w:rPr>
          <w:lang w:val="en-US"/>
        </w:rPr>
        <w:t>, UK</w:t>
      </w:r>
    </w:p>
    <w:p w14:paraId="1E226D08" w14:textId="77777777" w:rsidR="002232B7" w:rsidRPr="00051139" w:rsidRDefault="002232B7" w:rsidP="003C44DE">
      <w:pPr>
        <w:jc w:val="both"/>
      </w:pPr>
    </w:p>
    <w:p w14:paraId="0000001E" w14:textId="3DABFC6A" w:rsidR="004D32AB" w:rsidRPr="00E84C4A" w:rsidRDefault="00CA1E15" w:rsidP="003C44DE">
      <w:pPr>
        <w:jc w:val="both"/>
        <w:rPr>
          <w:b/>
        </w:rPr>
      </w:pPr>
      <w:r w:rsidRPr="00E84C4A">
        <w:rPr>
          <w:b/>
        </w:rPr>
        <w:t>Status of this document</w:t>
      </w:r>
    </w:p>
    <w:p w14:paraId="0000001F" w14:textId="2619D7F0" w:rsidR="004D32AB" w:rsidRPr="00051139" w:rsidRDefault="00CA1E15" w:rsidP="003C44DE">
      <w:pPr>
        <w:jc w:val="both"/>
      </w:pPr>
      <w:r>
        <w:t xml:space="preserve">This document provides information to the proteomics community about a proposed standard </w:t>
      </w:r>
      <w:r w:rsidR="0099260E">
        <w:t xml:space="preserve">for sample metadata annotations </w:t>
      </w:r>
      <w:r w:rsidR="5FDBB1DF">
        <w:t xml:space="preserve">(for instance, to be used </w:t>
      </w:r>
      <w:r w:rsidR="0099260E">
        <w:t>in public repositories</w:t>
      </w:r>
      <w:r w:rsidR="592123E4">
        <w:t>)</w:t>
      </w:r>
      <w:r>
        <w:t xml:space="preserve"> called </w:t>
      </w:r>
      <w:r w:rsidR="6C5FDA59">
        <w:t xml:space="preserve">Sample </w:t>
      </w:r>
      <w:r w:rsidR="00255937">
        <w:t xml:space="preserve">and </w:t>
      </w:r>
      <w:r w:rsidR="6C5FDA59">
        <w:t>Data Relation</w:t>
      </w:r>
      <w:r w:rsidR="37E63AAD">
        <w:t>ship</w:t>
      </w:r>
      <w:r w:rsidR="6C5FDA59">
        <w:t xml:space="preserve"> File (</w:t>
      </w:r>
      <w:r w:rsidR="0099260E">
        <w:t>SDRF</w:t>
      </w:r>
      <w:r w:rsidR="499860B7">
        <w:t>)</w:t>
      </w:r>
      <w:r>
        <w:t>. Distribution is unlimited.</w:t>
      </w:r>
    </w:p>
    <w:p w14:paraId="51ABBFDB" w14:textId="77777777" w:rsidR="00CB16D0" w:rsidRDefault="00CB16D0" w:rsidP="003C44DE">
      <w:pPr>
        <w:jc w:val="both"/>
      </w:pPr>
      <w:bookmarkStart w:id="1" w:name="_heading=h.gjdgxs" w:colFirst="0" w:colLast="0"/>
      <w:bookmarkEnd w:id="1"/>
    </w:p>
    <w:p w14:paraId="00000021" w14:textId="6AE9F507" w:rsidR="004D32AB" w:rsidRPr="00E84C4A" w:rsidRDefault="00CA1E15" w:rsidP="003C44DE">
      <w:pPr>
        <w:jc w:val="both"/>
        <w:rPr>
          <w:b/>
          <w:u w:val="single"/>
        </w:rPr>
      </w:pPr>
      <w:r w:rsidRPr="00A56518">
        <w:rPr>
          <w:b/>
        </w:rPr>
        <w:t>Versio</w:t>
      </w:r>
      <w:r w:rsidR="0014161A" w:rsidRPr="00A56518">
        <w:rPr>
          <w:b/>
        </w:rPr>
        <w:t xml:space="preserve">n </w:t>
      </w:r>
      <w:r w:rsidRPr="00A56518">
        <w:rPr>
          <w:b/>
        </w:rPr>
        <w:t xml:space="preserve"> </w:t>
      </w:r>
      <w:r w:rsidR="0099260E" w:rsidRPr="00A56518">
        <w:rPr>
          <w:b/>
        </w:rPr>
        <w:t>1</w:t>
      </w:r>
      <w:r w:rsidRPr="00A56518">
        <w:rPr>
          <w:b/>
        </w:rPr>
        <w:t>.0</w:t>
      </w:r>
    </w:p>
    <w:p w14:paraId="00000023" w14:textId="154ACD0F" w:rsidR="004D32AB" w:rsidRPr="00051139" w:rsidRDefault="00CA1E15" w:rsidP="00CB16D0">
      <w:pPr>
        <w:pStyle w:val="Titre1"/>
        <w:numPr>
          <w:ilvl w:val="0"/>
          <w:numId w:val="0"/>
        </w:numPr>
        <w:spacing w:before="0" w:after="0"/>
        <w:jc w:val="both"/>
      </w:pPr>
      <w:bookmarkStart w:id="2" w:name="_Toc53173084"/>
      <w:bookmarkStart w:id="3" w:name="_Toc67562059"/>
      <w:bookmarkStart w:id="4" w:name="_Toc135742230"/>
      <w:r w:rsidRPr="00CB16D0">
        <w:lastRenderedPageBreak/>
        <w:t>Abstract</w:t>
      </w:r>
      <w:bookmarkEnd w:id="2"/>
      <w:bookmarkEnd w:id="3"/>
      <w:bookmarkEnd w:id="4"/>
    </w:p>
    <w:p w14:paraId="00000025" w14:textId="71A980E7" w:rsidR="004D32AB" w:rsidRPr="00051139" w:rsidRDefault="00CA1E15" w:rsidP="00CB16D0">
      <w:pPr>
        <w:jc w:val="both"/>
      </w:pPr>
      <w:r w:rsidRPr="00051139">
        <w:t>The Human Proteome Organisation (HUPO) Proteomics Standards Initiative (PSI) defines community standards for data representation in proteomics to facilitate data comparison, exchange</w:t>
      </w:r>
      <w:r w:rsidR="00081E35">
        <w:t>,</w:t>
      </w:r>
      <w:r w:rsidRPr="00051139">
        <w:t xml:space="preserve"> and verification. This document presents a specification for </w:t>
      </w:r>
      <w:r w:rsidR="0099260E">
        <w:t xml:space="preserve">a sample metadata annotation of proteomics experiments. </w:t>
      </w:r>
      <w:r w:rsidRPr="00051139">
        <w:t xml:space="preserve"> </w:t>
      </w:r>
    </w:p>
    <w:p w14:paraId="4CA86E1B" w14:textId="2418B125" w:rsidR="004817BB" w:rsidRDefault="00CA1E15" w:rsidP="00CB16D0">
      <w:pPr>
        <w:jc w:val="both"/>
      </w:pPr>
      <w:r w:rsidRPr="00051139">
        <w:t xml:space="preserve">Further detailed information, including any updates to this document, implementations, and examples is available at </w:t>
      </w:r>
      <w:hyperlink r:id="rId9">
        <w:r w:rsidR="00F13619">
          <w:rPr>
            <w:rStyle w:val="Lienhypertexte"/>
          </w:rPr>
          <w:t>https://github.com/bigbio/proteomics-sample-metadata</w:t>
        </w:r>
      </w:hyperlink>
      <w:r w:rsidR="007F030D">
        <w:t>. The official PSI web page for the document is the following</w:t>
      </w:r>
      <w:r w:rsidR="004817BB">
        <w:t xml:space="preserve"> </w:t>
      </w:r>
      <w:hyperlink r:id="rId10">
        <w:r w:rsidR="004817BB" w:rsidRPr="221D1B92">
          <w:rPr>
            <w:rStyle w:val="Lienhypertexte"/>
          </w:rPr>
          <w:t>http://psidev.info</w:t>
        </w:r>
        <w:r w:rsidR="004817BB" w:rsidRPr="72100ABA">
          <w:rPr>
            <w:rStyle w:val="Lienhypertexte"/>
          </w:rPr>
          <w:t>/</w:t>
        </w:r>
      </w:hyperlink>
      <w:r w:rsidR="002232B7">
        <w:rPr>
          <w:rStyle w:val="Lienhypertexte"/>
        </w:rPr>
        <w:t>magetab</w:t>
      </w:r>
      <w:r w:rsidR="004817BB">
        <w:t xml:space="preserve">. </w:t>
      </w:r>
    </w:p>
    <w:p w14:paraId="0D2007F7" w14:textId="77777777" w:rsidR="004817BB" w:rsidRDefault="004817BB" w:rsidP="00CB16D0">
      <w:pPr>
        <w:jc w:val="both"/>
      </w:pPr>
    </w:p>
    <w:p w14:paraId="00000029" w14:textId="54D96D46" w:rsidR="004D32AB" w:rsidRPr="00CB16D0" w:rsidRDefault="00CA1E15" w:rsidP="003C44DE">
      <w:pPr>
        <w:jc w:val="both"/>
        <w:rPr>
          <w:b/>
        </w:rPr>
      </w:pPr>
      <w:r w:rsidRPr="00CB16D0">
        <w:rPr>
          <w:b/>
        </w:rPr>
        <w:t>Contents</w:t>
      </w:r>
    </w:p>
    <w:p w14:paraId="6F648C57" w14:textId="075F8747" w:rsidR="00672F77" w:rsidRPr="00CB16D0" w:rsidRDefault="00672F77" w:rsidP="00681C8A">
      <w:pPr>
        <w:rPr>
          <w:b/>
        </w:rPr>
      </w:pPr>
    </w:p>
    <w:p w14:paraId="231692D1" w14:textId="340B28F4" w:rsidR="00C27882" w:rsidRDefault="00C27882" w:rsidP="00C27882"/>
    <w:p w14:paraId="548431FD" w14:textId="55CB1189" w:rsidR="0039747B" w:rsidRDefault="00C27882">
      <w:pPr>
        <w:pStyle w:val="TM1"/>
        <w:rPr>
          <w:rFonts w:asciiTheme="minorHAnsi" w:eastAsiaTheme="minorEastAsia" w:hAnsiTheme="minorHAnsi" w:cstheme="minorBidi"/>
          <w:noProof/>
          <w:sz w:val="22"/>
          <w:szCs w:val="22"/>
          <w:lang w:val="fr-FR" w:eastAsia="fr-FR"/>
        </w:rPr>
      </w:pPr>
      <w:r>
        <w:fldChar w:fldCharType="begin"/>
      </w:r>
      <w:r>
        <w:instrText xml:space="preserve"> TOC \o "1-4" \h \z \u </w:instrText>
      </w:r>
      <w:r>
        <w:fldChar w:fldCharType="separate"/>
      </w:r>
      <w:hyperlink w:anchor="_Toc135742230" w:history="1">
        <w:r w:rsidR="0039747B" w:rsidRPr="00DE3269">
          <w:rPr>
            <w:rStyle w:val="Lienhypertexte"/>
            <w:noProof/>
          </w:rPr>
          <w:t>Abstract</w:t>
        </w:r>
        <w:r w:rsidR="0039747B">
          <w:rPr>
            <w:noProof/>
            <w:webHidden/>
          </w:rPr>
          <w:tab/>
        </w:r>
        <w:r w:rsidR="0039747B">
          <w:rPr>
            <w:noProof/>
            <w:webHidden/>
          </w:rPr>
          <w:fldChar w:fldCharType="begin"/>
        </w:r>
        <w:r w:rsidR="0039747B">
          <w:rPr>
            <w:noProof/>
            <w:webHidden/>
          </w:rPr>
          <w:instrText xml:space="preserve"> PAGEREF _Toc135742230 \h </w:instrText>
        </w:r>
        <w:r w:rsidR="0039747B">
          <w:rPr>
            <w:noProof/>
            <w:webHidden/>
          </w:rPr>
        </w:r>
        <w:r w:rsidR="0039747B">
          <w:rPr>
            <w:noProof/>
            <w:webHidden/>
          </w:rPr>
          <w:fldChar w:fldCharType="separate"/>
        </w:r>
        <w:r w:rsidR="000B2D07">
          <w:rPr>
            <w:noProof/>
            <w:webHidden/>
          </w:rPr>
          <w:t>2</w:t>
        </w:r>
        <w:r w:rsidR="0039747B">
          <w:rPr>
            <w:noProof/>
            <w:webHidden/>
          </w:rPr>
          <w:fldChar w:fldCharType="end"/>
        </w:r>
      </w:hyperlink>
    </w:p>
    <w:p w14:paraId="6E7E9FCF" w14:textId="3E8B2254" w:rsidR="0039747B" w:rsidRDefault="00183D91">
      <w:pPr>
        <w:pStyle w:val="TM1"/>
        <w:rPr>
          <w:rFonts w:asciiTheme="minorHAnsi" w:eastAsiaTheme="minorEastAsia" w:hAnsiTheme="minorHAnsi" w:cstheme="minorBidi"/>
          <w:noProof/>
          <w:sz w:val="22"/>
          <w:szCs w:val="22"/>
          <w:lang w:val="fr-FR" w:eastAsia="fr-FR"/>
        </w:rPr>
      </w:pPr>
      <w:hyperlink w:anchor="_Toc135742231" w:history="1">
        <w:r w:rsidR="0039747B" w:rsidRPr="00DE3269">
          <w:rPr>
            <w:rStyle w:val="Lienhypertexte"/>
            <w:bCs/>
            <w:noProof/>
          </w:rPr>
          <w:t>1.</w:t>
        </w:r>
        <w:r w:rsidR="0039747B">
          <w:rPr>
            <w:rFonts w:asciiTheme="minorHAnsi" w:eastAsiaTheme="minorEastAsia" w:hAnsiTheme="minorHAnsi" w:cstheme="minorBidi"/>
            <w:noProof/>
            <w:sz w:val="22"/>
            <w:szCs w:val="22"/>
            <w:lang w:val="fr-FR" w:eastAsia="fr-FR"/>
          </w:rPr>
          <w:tab/>
        </w:r>
        <w:r w:rsidR="0039747B" w:rsidRPr="00DE3269">
          <w:rPr>
            <w:rStyle w:val="Lienhypertexte"/>
            <w:noProof/>
          </w:rPr>
          <w:t>Introduction.</w:t>
        </w:r>
        <w:r w:rsidR="0039747B">
          <w:rPr>
            <w:noProof/>
            <w:webHidden/>
          </w:rPr>
          <w:tab/>
        </w:r>
        <w:r w:rsidR="0039747B">
          <w:rPr>
            <w:noProof/>
            <w:webHidden/>
          </w:rPr>
          <w:fldChar w:fldCharType="begin"/>
        </w:r>
        <w:r w:rsidR="0039747B">
          <w:rPr>
            <w:noProof/>
            <w:webHidden/>
          </w:rPr>
          <w:instrText xml:space="preserve"> PAGEREF _Toc135742231 \h </w:instrText>
        </w:r>
        <w:r w:rsidR="0039747B">
          <w:rPr>
            <w:noProof/>
            <w:webHidden/>
          </w:rPr>
        </w:r>
        <w:r w:rsidR="0039747B">
          <w:rPr>
            <w:noProof/>
            <w:webHidden/>
          </w:rPr>
          <w:fldChar w:fldCharType="separate"/>
        </w:r>
        <w:r w:rsidR="000B2D07">
          <w:rPr>
            <w:noProof/>
            <w:webHidden/>
          </w:rPr>
          <w:t>3</w:t>
        </w:r>
        <w:r w:rsidR="0039747B">
          <w:rPr>
            <w:noProof/>
            <w:webHidden/>
          </w:rPr>
          <w:fldChar w:fldCharType="end"/>
        </w:r>
      </w:hyperlink>
    </w:p>
    <w:p w14:paraId="0AC5AD6E" w14:textId="6B6C956F" w:rsidR="0039747B" w:rsidRDefault="00183D91" w:rsidP="004A0CDB">
      <w:pPr>
        <w:pStyle w:val="TM2"/>
        <w:rPr>
          <w:rFonts w:asciiTheme="minorHAnsi" w:eastAsiaTheme="minorEastAsia" w:hAnsiTheme="minorHAnsi" w:cstheme="minorBidi"/>
          <w:noProof/>
          <w:sz w:val="22"/>
          <w:szCs w:val="22"/>
          <w:lang w:val="fr-FR" w:eastAsia="fr-FR"/>
        </w:rPr>
      </w:pPr>
      <w:hyperlink w:anchor="_Toc135742232" w:history="1">
        <w:r w:rsidR="0039747B" w:rsidRPr="00DE3269">
          <w:rPr>
            <w:rStyle w:val="Lienhypertexte"/>
            <w:b/>
            <w:bCs/>
            <w:noProof/>
          </w:rPr>
          <w:t>1.1 Description of the need.</w:t>
        </w:r>
        <w:r w:rsidR="0039747B">
          <w:rPr>
            <w:noProof/>
            <w:webHidden/>
          </w:rPr>
          <w:tab/>
        </w:r>
        <w:r w:rsidR="0039747B">
          <w:rPr>
            <w:noProof/>
            <w:webHidden/>
          </w:rPr>
          <w:fldChar w:fldCharType="begin"/>
        </w:r>
        <w:r w:rsidR="0039747B">
          <w:rPr>
            <w:noProof/>
            <w:webHidden/>
          </w:rPr>
          <w:instrText xml:space="preserve"> PAGEREF _Toc135742232 \h </w:instrText>
        </w:r>
        <w:r w:rsidR="0039747B">
          <w:rPr>
            <w:noProof/>
            <w:webHidden/>
          </w:rPr>
        </w:r>
        <w:r w:rsidR="0039747B">
          <w:rPr>
            <w:noProof/>
            <w:webHidden/>
          </w:rPr>
          <w:fldChar w:fldCharType="separate"/>
        </w:r>
        <w:r w:rsidR="000B2D07">
          <w:rPr>
            <w:noProof/>
            <w:webHidden/>
          </w:rPr>
          <w:t>3</w:t>
        </w:r>
        <w:r w:rsidR="0039747B">
          <w:rPr>
            <w:noProof/>
            <w:webHidden/>
          </w:rPr>
          <w:fldChar w:fldCharType="end"/>
        </w:r>
      </w:hyperlink>
    </w:p>
    <w:p w14:paraId="5C9B17B8" w14:textId="07B4697C" w:rsidR="0039747B" w:rsidRDefault="00183D91" w:rsidP="004A0CDB">
      <w:pPr>
        <w:pStyle w:val="TM2"/>
        <w:rPr>
          <w:rFonts w:asciiTheme="minorHAnsi" w:eastAsiaTheme="minorEastAsia" w:hAnsiTheme="minorHAnsi" w:cstheme="minorBidi"/>
          <w:noProof/>
          <w:sz w:val="22"/>
          <w:szCs w:val="22"/>
          <w:lang w:val="fr-FR" w:eastAsia="fr-FR"/>
        </w:rPr>
      </w:pPr>
      <w:hyperlink w:anchor="_Toc135742233" w:history="1">
        <w:r w:rsidR="0039747B" w:rsidRPr="00DE3269">
          <w:rPr>
            <w:rStyle w:val="Lienhypertexte"/>
            <w:b/>
            <w:bCs/>
            <w:noProof/>
          </w:rPr>
          <w:t>1.2 Use cases.</w:t>
        </w:r>
        <w:r w:rsidR="0039747B">
          <w:rPr>
            <w:noProof/>
            <w:webHidden/>
          </w:rPr>
          <w:tab/>
        </w:r>
        <w:r w:rsidR="0039747B">
          <w:rPr>
            <w:noProof/>
            <w:webHidden/>
          </w:rPr>
          <w:fldChar w:fldCharType="begin"/>
        </w:r>
        <w:r w:rsidR="0039747B">
          <w:rPr>
            <w:noProof/>
            <w:webHidden/>
          </w:rPr>
          <w:instrText xml:space="preserve"> PAGEREF _Toc135742233 \h </w:instrText>
        </w:r>
        <w:r w:rsidR="0039747B">
          <w:rPr>
            <w:noProof/>
            <w:webHidden/>
          </w:rPr>
        </w:r>
        <w:r w:rsidR="0039747B">
          <w:rPr>
            <w:noProof/>
            <w:webHidden/>
          </w:rPr>
          <w:fldChar w:fldCharType="separate"/>
        </w:r>
        <w:r w:rsidR="000B2D07">
          <w:rPr>
            <w:noProof/>
            <w:webHidden/>
          </w:rPr>
          <w:t>5</w:t>
        </w:r>
        <w:r w:rsidR="0039747B">
          <w:rPr>
            <w:noProof/>
            <w:webHidden/>
          </w:rPr>
          <w:fldChar w:fldCharType="end"/>
        </w:r>
      </w:hyperlink>
    </w:p>
    <w:p w14:paraId="44E9E7FA" w14:textId="2EC12635" w:rsidR="0039747B" w:rsidRDefault="00183D91" w:rsidP="004A0CDB">
      <w:pPr>
        <w:pStyle w:val="TM2"/>
        <w:rPr>
          <w:rFonts w:asciiTheme="minorHAnsi" w:eastAsiaTheme="minorEastAsia" w:hAnsiTheme="minorHAnsi" w:cstheme="minorBidi"/>
          <w:noProof/>
          <w:sz w:val="22"/>
          <w:szCs w:val="22"/>
          <w:lang w:val="fr-FR" w:eastAsia="fr-FR"/>
        </w:rPr>
      </w:pPr>
      <w:hyperlink w:anchor="_Toc135742234" w:history="1">
        <w:r w:rsidR="0039747B" w:rsidRPr="00DE3269">
          <w:rPr>
            <w:rStyle w:val="Lienhypertexte"/>
            <w:b/>
            <w:bCs/>
            <w:noProof/>
          </w:rPr>
          <w:t>1.3 Specifications.</w:t>
        </w:r>
        <w:r w:rsidR="0039747B">
          <w:rPr>
            <w:noProof/>
            <w:webHidden/>
          </w:rPr>
          <w:tab/>
        </w:r>
        <w:r w:rsidR="0039747B">
          <w:rPr>
            <w:noProof/>
            <w:webHidden/>
          </w:rPr>
          <w:fldChar w:fldCharType="begin"/>
        </w:r>
        <w:r w:rsidR="0039747B">
          <w:rPr>
            <w:noProof/>
            <w:webHidden/>
          </w:rPr>
          <w:instrText xml:space="preserve"> PAGEREF _Toc135742234 \h </w:instrText>
        </w:r>
        <w:r w:rsidR="0039747B">
          <w:rPr>
            <w:noProof/>
            <w:webHidden/>
          </w:rPr>
        </w:r>
        <w:r w:rsidR="0039747B">
          <w:rPr>
            <w:noProof/>
            <w:webHidden/>
          </w:rPr>
          <w:fldChar w:fldCharType="separate"/>
        </w:r>
        <w:r w:rsidR="000B2D07">
          <w:rPr>
            <w:noProof/>
            <w:webHidden/>
          </w:rPr>
          <w:t>5</w:t>
        </w:r>
        <w:r w:rsidR="0039747B">
          <w:rPr>
            <w:noProof/>
            <w:webHidden/>
          </w:rPr>
          <w:fldChar w:fldCharType="end"/>
        </w:r>
      </w:hyperlink>
    </w:p>
    <w:p w14:paraId="5C753E81" w14:textId="2EA07479" w:rsidR="0039747B" w:rsidRDefault="00183D91">
      <w:pPr>
        <w:pStyle w:val="TM1"/>
        <w:rPr>
          <w:rFonts w:asciiTheme="minorHAnsi" w:eastAsiaTheme="minorEastAsia" w:hAnsiTheme="minorHAnsi" w:cstheme="minorBidi"/>
          <w:noProof/>
          <w:sz w:val="22"/>
          <w:szCs w:val="22"/>
          <w:lang w:val="fr-FR" w:eastAsia="fr-FR"/>
        </w:rPr>
      </w:pPr>
      <w:hyperlink w:anchor="_Toc135742235" w:history="1">
        <w:r w:rsidR="0039747B" w:rsidRPr="00DE3269">
          <w:rPr>
            <w:rStyle w:val="Lienhypertexte"/>
            <w:bCs/>
            <w:noProof/>
          </w:rPr>
          <w:t>2.</w:t>
        </w:r>
        <w:r w:rsidR="0039747B">
          <w:rPr>
            <w:rFonts w:asciiTheme="minorHAnsi" w:eastAsiaTheme="minorEastAsia" w:hAnsiTheme="minorHAnsi" w:cstheme="minorBidi"/>
            <w:noProof/>
            <w:sz w:val="22"/>
            <w:szCs w:val="22"/>
            <w:lang w:val="fr-FR" w:eastAsia="fr-FR"/>
          </w:rPr>
          <w:tab/>
        </w:r>
        <w:r w:rsidR="0039747B" w:rsidRPr="00DE3269">
          <w:rPr>
            <w:rStyle w:val="Lienhypertexte"/>
            <w:noProof/>
          </w:rPr>
          <w:t>Notational Conventions.</w:t>
        </w:r>
        <w:r w:rsidR="0039747B">
          <w:rPr>
            <w:noProof/>
            <w:webHidden/>
          </w:rPr>
          <w:tab/>
        </w:r>
        <w:r w:rsidR="0039747B">
          <w:rPr>
            <w:noProof/>
            <w:webHidden/>
          </w:rPr>
          <w:fldChar w:fldCharType="begin"/>
        </w:r>
        <w:r w:rsidR="0039747B">
          <w:rPr>
            <w:noProof/>
            <w:webHidden/>
          </w:rPr>
          <w:instrText xml:space="preserve"> PAGEREF _Toc135742235 \h </w:instrText>
        </w:r>
        <w:r w:rsidR="0039747B">
          <w:rPr>
            <w:noProof/>
            <w:webHidden/>
          </w:rPr>
        </w:r>
        <w:r w:rsidR="0039747B">
          <w:rPr>
            <w:noProof/>
            <w:webHidden/>
          </w:rPr>
          <w:fldChar w:fldCharType="separate"/>
        </w:r>
        <w:r w:rsidR="000B2D07">
          <w:rPr>
            <w:noProof/>
            <w:webHidden/>
          </w:rPr>
          <w:t>6</w:t>
        </w:r>
        <w:r w:rsidR="0039747B">
          <w:rPr>
            <w:noProof/>
            <w:webHidden/>
          </w:rPr>
          <w:fldChar w:fldCharType="end"/>
        </w:r>
      </w:hyperlink>
    </w:p>
    <w:p w14:paraId="18EBCF28" w14:textId="296AE805" w:rsidR="0039747B" w:rsidRDefault="00183D91">
      <w:pPr>
        <w:pStyle w:val="TM1"/>
        <w:rPr>
          <w:rFonts w:asciiTheme="minorHAnsi" w:eastAsiaTheme="minorEastAsia" w:hAnsiTheme="minorHAnsi" w:cstheme="minorBidi"/>
          <w:noProof/>
          <w:sz w:val="22"/>
          <w:szCs w:val="22"/>
          <w:lang w:val="fr-FR" w:eastAsia="fr-FR"/>
        </w:rPr>
      </w:pPr>
      <w:hyperlink w:anchor="_Toc135742236" w:history="1">
        <w:r w:rsidR="0039747B" w:rsidRPr="00DE3269">
          <w:rPr>
            <w:rStyle w:val="Lienhypertexte"/>
            <w:bCs/>
            <w:noProof/>
          </w:rPr>
          <w:t>3.</w:t>
        </w:r>
        <w:r w:rsidR="0039747B">
          <w:rPr>
            <w:rFonts w:asciiTheme="minorHAnsi" w:eastAsiaTheme="minorEastAsia" w:hAnsiTheme="minorHAnsi" w:cstheme="minorBidi"/>
            <w:noProof/>
            <w:sz w:val="22"/>
            <w:szCs w:val="22"/>
            <w:lang w:val="fr-FR" w:eastAsia="fr-FR"/>
          </w:rPr>
          <w:tab/>
        </w:r>
        <w:r w:rsidR="0039747B" w:rsidRPr="00DE3269">
          <w:rPr>
            <w:rStyle w:val="Lienhypertexte"/>
            <w:noProof/>
          </w:rPr>
          <w:t>Documentation</w:t>
        </w:r>
        <w:r w:rsidR="0039747B">
          <w:rPr>
            <w:noProof/>
            <w:webHidden/>
          </w:rPr>
          <w:tab/>
        </w:r>
        <w:r w:rsidR="0039747B">
          <w:rPr>
            <w:noProof/>
            <w:webHidden/>
          </w:rPr>
          <w:fldChar w:fldCharType="begin"/>
        </w:r>
        <w:r w:rsidR="0039747B">
          <w:rPr>
            <w:noProof/>
            <w:webHidden/>
          </w:rPr>
          <w:instrText xml:space="preserve"> PAGEREF _Toc135742236 \h </w:instrText>
        </w:r>
        <w:r w:rsidR="0039747B">
          <w:rPr>
            <w:noProof/>
            <w:webHidden/>
          </w:rPr>
        </w:r>
        <w:r w:rsidR="0039747B">
          <w:rPr>
            <w:noProof/>
            <w:webHidden/>
          </w:rPr>
          <w:fldChar w:fldCharType="separate"/>
        </w:r>
        <w:r w:rsidR="000B2D07">
          <w:rPr>
            <w:noProof/>
            <w:webHidden/>
          </w:rPr>
          <w:t>6</w:t>
        </w:r>
        <w:r w:rsidR="0039747B">
          <w:rPr>
            <w:noProof/>
            <w:webHidden/>
          </w:rPr>
          <w:fldChar w:fldCharType="end"/>
        </w:r>
      </w:hyperlink>
    </w:p>
    <w:p w14:paraId="2976E16A" w14:textId="7BB1B678" w:rsidR="0039747B" w:rsidRDefault="00183D91">
      <w:pPr>
        <w:pStyle w:val="TM1"/>
        <w:rPr>
          <w:rFonts w:asciiTheme="minorHAnsi" w:eastAsiaTheme="minorEastAsia" w:hAnsiTheme="minorHAnsi" w:cstheme="minorBidi"/>
          <w:noProof/>
          <w:sz w:val="22"/>
          <w:szCs w:val="22"/>
          <w:lang w:val="fr-FR" w:eastAsia="fr-FR"/>
        </w:rPr>
      </w:pPr>
      <w:hyperlink w:anchor="_Toc135742237" w:history="1">
        <w:r w:rsidR="0039747B" w:rsidRPr="00DE3269">
          <w:rPr>
            <w:rStyle w:val="Lienhypertexte"/>
            <w:bCs/>
            <w:noProof/>
          </w:rPr>
          <w:t>4.</w:t>
        </w:r>
        <w:r w:rsidR="0039747B">
          <w:rPr>
            <w:rFonts w:asciiTheme="minorHAnsi" w:eastAsiaTheme="minorEastAsia" w:hAnsiTheme="minorHAnsi" w:cstheme="minorBidi"/>
            <w:noProof/>
            <w:sz w:val="22"/>
            <w:szCs w:val="22"/>
            <w:lang w:val="fr-FR" w:eastAsia="fr-FR"/>
          </w:rPr>
          <w:tab/>
        </w:r>
        <w:r w:rsidR="0039747B" w:rsidRPr="00DE3269">
          <w:rPr>
            <w:rStyle w:val="Lienhypertexte"/>
            <w:noProof/>
          </w:rPr>
          <w:t>Relationship to other specifications.</w:t>
        </w:r>
        <w:r w:rsidR="0039747B">
          <w:rPr>
            <w:noProof/>
            <w:webHidden/>
          </w:rPr>
          <w:tab/>
        </w:r>
        <w:r w:rsidR="0039747B">
          <w:rPr>
            <w:noProof/>
            <w:webHidden/>
          </w:rPr>
          <w:fldChar w:fldCharType="begin"/>
        </w:r>
        <w:r w:rsidR="0039747B">
          <w:rPr>
            <w:noProof/>
            <w:webHidden/>
          </w:rPr>
          <w:instrText xml:space="preserve"> PAGEREF _Toc135742237 \h </w:instrText>
        </w:r>
        <w:r w:rsidR="0039747B">
          <w:rPr>
            <w:noProof/>
            <w:webHidden/>
          </w:rPr>
        </w:r>
        <w:r w:rsidR="0039747B">
          <w:rPr>
            <w:noProof/>
            <w:webHidden/>
          </w:rPr>
          <w:fldChar w:fldCharType="separate"/>
        </w:r>
        <w:r w:rsidR="000B2D07">
          <w:rPr>
            <w:noProof/>
            <w:webHidden/>
          </w:rPr>
          <w:t>7</w:t>
        </w:r>
        <w:r w:rsidR="0039747B">
          <w:rPr>
            <w:noProof/>
            <w:webHidden/>
          </w:rPr>
          <w:fldChar w:fldCharType="end"/>
        </w:r>
      </w:hyperlink>
    </w:p>
    <w:p w14:paraId="50B2559B" w14:textId="2BDF0A0F" w:rsidR="0039747B" w:rsidRDefault="00183D91">
      <w:pPr>
        <w:pStyle w:val="TM1"/>
        <w:rPr>
          <w:rFonts w:asciiTheme="minorHAnsi" w:eastAsiaTheme="minorEastAsia" w:hAnsiTheme="minorHAnsi" w:cstheme="minorBidi"/>
          <w:noProof/>
          <w:sz w:val="22"/>
          <w:szCs w:val="22"/>
          <w:lang w:val="fr-FR" w:eastAsia="fr-FR"/>
        </w:rPr>
      </w:pPr>
      <w:hyperlink w:anchor="_Toc135742238" w:history="1">
        <w:r w:rsidR="0039747B" w:rsidRPr="00DE3269">
          <w:rPr>
            <w:rStyle w:val="Lienhypertexte"/>
            <w:bCs/>
            <w:noProof/>
          </w:rPr>
          <w:t>5.</w:t>
        </w:r>
        <w:r w:rsidR="0039747B">
          <w:rPr>
            <w:rFonts w:asciiTheme="minorHAnsi" w:eastAsiaTheme="minorEastAsia" w:hAnsiTheme="minorHAnsi" w:cstheme="minorBidi"/>
            <w:noProof/>
            <w:sz w:val="22"/>
            <w:szCs w:val="22"/>
            <w:lang w:val="fr-FR" w:eastAsia="fr-FR"/>
          </w:rPr>
          <w:tab/>
        </w:r>
        <w:r w:rsidR="0039747B" w:rsidRPr="00DE3269">
          <w:rPr>
            <w:rStyle w:val="Lienhypertexte"/>
            <w:noProof/>
          </w:rPr>
          <w:t>Ontologies.</w:t>
        </w:r>
        <w:r w:rsidR="0039747B">
          <w:rPr>
            <w:noProof/>
            <w:webHidden/>
          </w:rPr>
          <w:tab/>
        </w:r>
        <w:r w:rsidR="0039747B">
          <w:rPr>
            <w:noProof/>
            <w:webHidden/>
          </w:rPr>
          <w:fldChar w:fldCharType="begin"/>
        </w:r>
        <w:r w:rsidR="0039747B">
          <w:rPr>
            <w:noProof/>
            <w:webHidden/>
          </w:rPr>
          <w:instrText xml:space="preserve"> PAGEREF _Toc135742238 \h </w:instrText>
        </w:r>
        <w:r w:rsidR="0039747B">
          <w:rPr>
            <w:noProof/>
            <w:webHidden/>
          </w:rPr>
        </w:r>
        <w:r w:rsidR="0039747B">
          <w:rPr>
            <w:noProof/>
            <w:webHidden/>
          </w:rPr>
          <w:fldChar w:fldCharType="separate"/>
        </w:r>
        <w:r w:rsidR="000B2D07">
          <w:rPr>
            <w:noProof/>
            <w:webHidden/>
          </w:rPr>
          <w:t>7</w:t>
        </w:r>
        <w:r w:rsidR="0039747B">
          <w:rPr>
            <w:noProof/>
            <w:webHidden/>
          </w:rPr>
          <w:fldChar w:fldCharType="end"/>
        </w:r>
      </w:hyperlink>
    </w:p>
    <w:p w14:paraId="648AFAB1" w14:textId="3FCAD78E" w:rsidR="0039747B" w:rsidRDefault="00183D91">
      <w:pPr>
        <w:pStyle w:val="TM1"/>
        <w:rPr>
          <w:rFonts w:asciiTheme="minorHAnsi" w:eastAsiaTheme="minorEastAsia" w:hAnsiTheme="minorHAnsi" w:cstheme="minorBidi"/>
          <w:noProof/>
          <w:sz w:val="22"/>
          <w:szCs w:val="22"/>
          <w:lang w:val="fr-FR" w:eastAsia="fr-FR"/>
        </w:rPr>
      </w:pPr>
      <w:hyperlink w:anchor="_Toc135742239" w:history="1">
        <w:r w:rsidR="0039747B" w:rsidRPr="00DE3269">
          <w:rPr>
            <w:rStyle w:val="Lienhypertexte"/>
            <w:bCs/>
            <w:noProof/>
          </w:rPr>
          <w:t>6.</w:t>
        </w:r>
        <w:r w:rsidR="0039747B">
          <w:rPr>
            <w:rFonts w:asciiTheme="minorHAnsi" w:eastAsiaTheme="minorEastAsia" w:hAnsiTheme="minorHAnsi" w:cstheme="minorBidi"/>
            <w:noProof/>
            <w:sz w:val="22"/>
            <w:szCs w:val="22"/>
            <w:lang w:val="fr-FR" w:eastAsia="fr-FR"/>
          </w:rPr>
          <w:tab/>
        </w:r>
        <w:r w:rsidR="0039747B" w:rsidRPr="00DE3269">
          <w:rPr>
            <w:rStyle w:val="Lienhypertexte"/>
            <w:noProof/>
          </w:rPr>
          <w:t>SDRF-Proteomics file format.</w:t>
        </w:r>
        <w:r w:rsidR="0039747B">
          <w:rPr>
            <w:noProof/>
            <w:webHidden/>
          </w:rPr>
          <w:tab/>
        </w:r>
        <w:r w:rsidR="0039747B">
          <w:rPr>
            <w:noProof/>
            <w:webHidden/>
          </w:rPr>
          <w:fldChar w:fldCharType="begin"/>
        </w:r>
        <w:r w:rsidR="0039747B">
          <w:rPr>
            <w:noProof/>
            <w:webHidden/>
          </w:rPr>
          <w:instrText xml:space="preserve"> PAGEREF _Toc135742239 \h </w:instrText>
        </w:r>
        <w:r w:rsidR="0039747B">
          <w:rPr>
            <w:noProof/>
            <w:webHidden/>
          </w:rPr>
        </w:r>
        <w:r w:rsidR="0039747B">
          <w:rPr>
            <w:noProof/>
            <w:webHidden/>
          </w:rPr>
          <w:fldChar w:fldCharType="separate"/>
        </w:r>
        <w:r w:rsidR="000B2D07">
          <w:rPr>
            <w:noProof/>
            <w:webHidden/>
          </w:rPr>
          <w:t>7</w:t>
        </w:r>
        <w:r w:rsidR="0039747B">
          <w:rPr>
            <w:noProof/>
            <w:webHidden/>
          </w:rPr>
          <w:fldChar w:fldCharType="end"/>
        </w:r>
      </w:hyperlink>
    </w:p>
    <w:p w14:paraId="42C03AE8" w14:textId="4755B40C" w:rsidR="0039747B" w:rsidRDefault="00183D91" w:rsidP="004A0CDB">
      <w:pPr>
        <w:pStyle w:val="TM2"/>
        <w:rPr>
          <w:rFonts w:asciiTheme="minorHAnsi" w:eastAsiaTheme="minorEastAsia" w:hAnsiTheme="minorHAnsi" w:cstheme="minorBidi"/>
          <w:noProof/>
          <w:sz w:val="22"/>
          <w:szCs w:val="22"/>
          <w:lang w:val="fr-FR" w:eastAsia="fr-FR"/>
        </w:rPr>
      </w:pPr>
      <w:hyperlink w:anchor="_Toc135742240" w:history="1">
        <w:r w:rsidR="0039747B" w:rsidRPr="00DE3269">
          <w:rPr>
            <w:rStyle w:val="Lienhypertexte"/>
            <w:b/>
            <w:bCs/>
            <w:noProof/>
          </w:rPr>
          <w:t>6.1 Definitions and key concepts.</w:t>
        </w:r>
        <w:r w:rsidR="0039747B">
          <w:rPr>
            <w:noProof/>
            <w:webHidden/>
          </w:rPr>
          <w:tab/>
        </w:r>
        <w:r w:rsidR="0039747B">
          <w:rPr>
            <w:noProof/>
            <w:webHidden/>
          </w:rPr>
          <w:fldChar w:fldCharType="begin"/>
        </w:r>
        <w:r w:rsidR="0039747B">
          <w:rPr>
            <w:noProof/>
            <w:webHidden/>
          </w:rPr>
          <w:instrText xml:space="preserve"> PAGEREF _Toc135742240 \h </w:instrText>
        </w:r>
        <w:r w:rsidR="0039747B">
          <w:rPr>
            <w:noProof/>
            <w:webHidden/>
          </w:rPr>
        </w:r>
        <w:r w:rsidR="0039747B">
          <w:rPr>
            <w:noProof/>
            <w:webHidden/>
          </w:rPr>
          <w:fldChar w:fldCharType="separate"/>
        </w:r>
        <w:r w:rsidR="000B2D07">
          <w:rPr>
            <w:noProof/>
            <w:webHidden/>
          </w:rPr>
          <w:t>8</w:t>
        </w:r>
        <w:r w:rsidR="0039747B">
          <w:rPr>
            <w:noProof/>
            <w:webHidden/>
          </w:rPr>
          <w:fldChar w:fldCharType="end"/>
        </w:r>
      </w:hyperlink>
    </w:p>
    <w:p w14:paraId="63A0B19E" w14:textId="2E1CB084" w:rsidR="0039747B" w:rsidRDefault="00183D91" w:rsidP="004A0CDB">
      <w:pPr>
        <w:pStyle w:val="TM2"/>
        <w:rPr>
          <w:rFonts w:asciiTheme="minorHAnsi" w:eastAsiaTheme="minorEastAsia" w:hAnsiTheme="minorHAnsi" w:cstheme="minorBidi"/>
          <w:noProof/>
          <w:sz w:val="22"/>
          <w:szCs w:val="22"/>
          <w:lang w:val="fr-FR" w:eastAsia="fr-FR"/>
        </w:rPr>
      </w:pPr>
      <w:hyperlink w:anchor="_Toc135742241" w:history="1">
        <w:r w:rsidR="0039747B" w:rsidRPr="00DE3269">
          <w:rPr>
            <w:rStyle w:val="Lienhypertexte"/>
            <w:b/>
            <w:bCs/>
            <w:noProof/>
          </w:rPr>
          <w:t>6.2 Format rules.</w:t>
        </w:r>
        <w:r w:rsidR="0039747B">
          <w:rPr>
            <w:noProof/>
            <w:webHidden/>
          </w:rPr>
          <w:tab/>
        </w:r>
        <w:r w:rsidR="0039747B">
          <w:rPr>
            <w:noProof/>
            <w:webHidden/>
          </w:rPr>
          <w:fldChar w:fldCharType="begin"/>
        </w:r>
        <w:r w:rsidR="0039747B">
          <w:rPr>
            <w:noProof/>
            <w:webHidden/>
          </w:rPr>
          <w:instrText xml:space="preserve"> PAGEREF _Toc135742241 \h </w:instrText>
        </w:r>
        <w:r w:rsidR="0039747B">
          <w:rPr>
            <w:noProof/>
            <w:webHidden/>
          </w:rPr>
        </w:r>
        <w:r w:rsidR="0039747B">
          <w:rPr>
            <w:noProof/>
            <w:webHidden/>
          </w:rPr>
          <w:fldChar w:fldCharType="separate"/>
        </w:r>
        <w:r w:rsidR="000B2D07">
          <w:rPr>
            <w:noProof/>
            <w:webHidden/>
          </w:rPr>
          <w:t>8</w:t>
        </w:r>
        <w:r w:rsidR="0039747B">
          <w:rPr>
            <w:noProof/>
            <w:webHidden/>
          </w:rPr>
          <w:fldChar w:fldCharType="end"/>
        </w:r>
      </w:hyperlink>
    </w:p>
    <w:p w14:paraId="26CAE459" w14:textId="7BB06079" w:rsidR="0039747B" w:rsidRDefault="00183D91" w:rsidP="004A0CDB">
      <w:pPr>
        <w:pStyle w:val="TM2"/>
        <w:rPr>
          <w:rFonts w:asciiTheme="minorHAnsi" w:eastAsiaTheme="minorEastAsia" w:hAnsiTheme="minorHAnsi" w:cstheme="minorBidi"/>
          <w:noProof/>
          <w:sz w:val="22"/>
          <w:szCs w:val="22"/>
          <w:lang w:val="fr-FR" w:eastAsia="fr-FR"/>
        </w:rPr>
      </w:pPr>
      <w:hyperlink w:anchor="_Toc135742242" w:history="1">
        <w:r w:rsidR="0039747B" w:rsidRPr="00DE3269">
          <w:rPr>
            <w:rStyle w:val="Lienhypertexte"/>
            <w:b/>
            <w:bCs/>
            <w:noProof/>
          </w:rPr>
          <w:t>6.3 SDRF values.</w:t>
        </w:r>
        <w:r w:rsidR="0039747B">
          <w:rPr>
            <w:noProof/>
            <w:webHidden/>
          </w:rPr>
          <w:tab/>
        </w:r>
        <w:r w:rsidR="0039747B">
          <w:rPr>
            <w:noProof/>
            <w:webHidden/>
          </w:rPr>
          <w:fldChar w:fldCharType="begin"/>
        </w:r>
        <w:r w:rsidR="0039747B">
          <w:rPr>
            <w:noProof/>
            <w:webHidden/>
          </w:rPr>
          <w:instrText xml:space="preserve"> PAGEREF _Toc135742242 \h </w:instrText>
        </w:r>
        <w:r w:rsidR="0039747B">
          <w:rPr>
            <w:noProof/>
            <w:webHidden/>
          </w:rPr>
        </w:r>
        <w:r w:rsidR="0039747B">
          <w:rPr>
            <w:noProof/>
            <w:webHidden/>
          </w:rPr>
          <w:fldChar w:fldCharType="separate"/>
        </w:r>
        <w:r w:rsidR="000B2D07">
          <w:rPr>
            <w:noProof/>
            <w:webHidden/>
          </w:rPr>
          <w:t>9</w:t>
        </w:r>
        <w:r w:rsidR="0039747B">
          <w:rPr>
            <w:noProof/>
            <w:webHidden/>
          </w:rPr>
          <w:fldChar w:fldCharType="end"/>
        </w:r>
      </w:hyperlink>
    </w:p>
    <w:p w14:paraId="50A6FE07" w14:textId="0828B7E3" w:rsidR="0039747B" w:rsidRDefault="00183D91">
      <w:pPr>
        <w:pStyle w:val="TM1"/>
        <w:rPr>
          <w:rFonts w:asciiTheme="minorHAnsi" w:eastAsiaTheme="minorEastAsia" w:hAnsiTheme="minorHAnsi" w:cstheme="minorBidi"/>
          <w:noProof/>
          <w:sz w:val="22"/>
          <w:szCs w:val="22"/>
          <w:lang w:val="fr-FR" w:eastAsia="fr-FR"/>
        </w:rPr>
      </w:pPr>
      <w:hyperlink w:anchor="_Toc135742243" w:history="1">
        <w:r w:rsidR="0039747B" w:rsidRPr="00DE3269">
          <w:rPr>
            <w:rStyle w:val="Lienhypertexte"/>
            <w:bCs/>
            <w:noProof/>
          </w:rPr>
          <w:t>7.</w:t>
        </w:r>
        <w:r w:rsidR="0039747B">
          <w:rPr>
            <w:rFonts w:asciiTheme="minorHAnsi" w:eastAsiaTheme="minorEastAsia" w:hAnsiTheme="minorHAnsi" w:cstheme="minorBidi"/>
            <w:noProof/>
            <w:sz w:val="22"/>
            <w:szCs w:val="22"/>
            <w:lang w:val="fr-FR" w:eastAsia="fr-FR"/>
          </w:rPr>
          <w:tab/>
        </w:r>
        <w:r w:rsidR="0039747B" w:rsidRPr="00DE3269">
          <w:rPr>
            <w:rStyle w:val="Lienhypertexte"/>
            <w:noProof/>
          </w:rPr>
          <w:t>Minimum information about Samples.</w:t>
        </w:r>
        <w:r w:rsidR="0039747B">
          <w:rPr>
            <w:noProof/>
            <w:webHidden/>
          </w:rPr>
          <w:tab/>
        </w:r>
        <w:r w:rsidR="0039747B">
          <w:rPr>
            <w:noProof/>
            <w:webHidden/>
          </w:rPr>
          <w:fldChar w:fldCharType="begin"/>
        </w:r>
        <w:r w:rsidR="0039747B">
          <w:rPr>
            <w:noProof/>
            <w:webHidden/>
          </w:rPr>
          <w:instrText xml:space="preserve"> PAGEREF _Toc135742243 \h </w:instrText>
        </w:r>
        <w:r w:rsidR="0039747B">
          <w:rPr>
            <w:noProof/>
            <w:webHidden/>
          </w:rPr>
        </w:r>
        <w:r w:rsidR="0039747B">
          <w:rPr>
            <w:noProof/>
            <w:webHidden/>
          </w:rPr>
          <w:fldChar w:fldCharType="separate"/>
        </w:r>
        <w:r w:rsidR="000B2D07">
          <w:rPr>
            <w:noProof/>
            <w:webHidden/>
          </w:rPr>
          <w:t>10</w:t>
        </w:r>
        <w:r w:rsidR="0039747B">
          <w:rPr>
            <w:noProof/>
            <w:webHidden/>
          </w:rPr>
          <w:fldChar w:fldCharType="end"/>
        </w:r>
      </w:hyperlink>
    </w:p>
    <w:p w14:paraId="316C2843" w14:textId="6B772CEF" w:rsidR="0039747B" w:rsidRDefault="00183D91">
      <w:pPr>
        <w:pStyle w:val="TM1"/>
        <w:rPr>
          <w:rFonts w:asciiTheme="minorHAnsi" w:eastAsiaTheme="minorEastAsia" w:hAnsiTheme="minorHAnsi" w:cstheme="minorBidi"/>
          <w:noProof/>
          <w:sz w:val="22"/>
          <w:szCs w:val="22"/>
          <w:lang w:val="fr-FR" w:eastAsia="fr-FR"/>
        </w:rPr>
      </w:pPr>
      <w:hyperlink w:anchor="_Toc135742244" w:history="1">
        <w:r w:rsidR="0039747B" w:rsidRPr="00DE3269">
          <w:rPr>
            <w:rStyle w:val="Lienhypertexte"/>
            <w:bCs/>
            <w:noProof/>
          </w:rPr>
          <w:t>8.</w:t>
        </w:r>
        <w:r w:rsidR="0039747B">
          <w:rPr>
            <w:rFonts w:asciiTheme="minorHAnsi" w:eastAsiaTheme="minorEastAsia" w:hAnsiTheme="minorHAnsi" w:cstheme="minorBidi"/>
            <w:noProof/>
            <w:sz w:val="22"/>
            <w:szCs w:val="22"/>
            <w:lang w:val="fr-FR" w:eastAsia="fr-FR"/>
          </w:rPr>
          <w:tab/>
        </w:r>
        <w:r w:rsidR="0039747B" w:rsidRPr="00DE3269">
          <w:rPr>
            <w:rStyle w:val="Lienhypertexte"/>
            <w:noProof/>
          </w:rPr>
          <w:t>From Samples to Data files.</w:t>
        </w:r>
        <w:r w:rsidR="0039747B">
          <w:rPr>
            <w:noProof/>
            <w:webHidden/>
          </w:rPr>
          <w:tab/>
        </w:r>
        <w:r w:rsidR="0039747B">
          <w:rPr>
            <w:noProof/>
            <w:webHidden/>
          </w:rPr>
          <w:fldChar w:fldCharType="begin"/>
        </w:r>
        <w:r w:rsidR="0039747B">
          <w:rPr>
            <w:noProof/>
            <w:webHidden/>
          </w:rPr>
          <w:instrText xml:space="preserve"> PAGEREF _Toc135742244 \h </w:instrText>
        </w:r>
        <w:r w:rsidR="0039747B">
          <w:rPr>
            <w:noProof/>
            <w:webHidden/>
          </w:rPr>
        </w:r>
        <w:r w:rsidR="0039747B">
          <w:rPr>
            <w:noProof/>
            <w:webHidden/>
          </w:rPr>
          <w:fldChar w:fldCharType="separate"/>
        </w:r>
        <w:r w:rsidR="000B2D07">
          <w:rPr>
            <w:noProof/>
            <w:webHidden/>
          </w:rPr>
          <w:t>11</w:t>
        </w:r>
        <w:r w:rsidR="0039747B">
          <w:rPr>
            <w:noProof/>
            <w:webHidden/>
          </w:rPr>
          <w:fldChar w:fldCharType="end"/>
        </w:r>
      </w:hyperlink>
    </w:p>
    <w:p w14:paraId="1D516464" w14:textId="699E4591" w:rsidR="0039747B" w:rsidRDefault="00183D91" w:rsidP="004A0CDB">
      <w:pPr>
        <w:pStyle w:val="TM2"/>
        <w:rPr>
          <w:rFonts w:asciiTheme="minorHAnsi" w:eastAsiaTheme="minorEastAsia" w:hAnsiTheme="minorHAnsi" w:cstheme="minorBidi"/>
          <w:noProof/>
          <w:sz w:val="22"/>
          <w:szCs w:val="22"/>
          <w:lang w:val="fr-FR" w:eastAsia="fr-FR"/>
        </w:rPr>
      </w:pPr>
      <w:hyperlink w:anchor="_Toc135742245" w:history="1">
        <w:r w:rsidR="0039747B" w:rsidRPr="00DE3269">
          <w:rPr>
            <w:rStyle w:val="Lienhypertexte"/>
            <w:b/>
            <w:bCs/>
            <w:noProof/>
          </w:rPr>
          <w:t>8.1 Encoding sample technical and biological replicates.</w:t>
        </w:r>
        <w:r w:rsidR="0039747B">
          <w:rPr>
            <w:noProof/>
            <w:webHidden/>
          </w:rPr>
          <w:tab/>
        </w:r>
        <w:r w:rsidR="0039747B">
          <w:rPr>
            <w:noProof/>
            <w:webHidden/>
          </w:rPr>
          <w:fldChar w:fldCharType="begin"/>
        </w:r>
        <w:r w:rsidR="0039747B">
          <w:rPr>
            <w:noProof/>
            <w:webHidden/>
          </w:rPr>
          <w:instrText xml:space="preserve"> PAGEREF _Toc135742245 \h </w:instrText>
        </w:r>
        <w:r w:rsidR="0039747B">
          <w:rPr>
            <w:noProof/>
            <w:webHidden/>
          </w:rPr>
        </w:r>
        <w:r w:rsidR="0039747B">
          <w:rPr>
            <w:noProof/>
            <w:webHidden/>
          </w:rPr>
          <w:fldChar w:fldCharType="separate"/>
        </w:r>
        <w:r w:rsidR="000B2D07">
          <w:rPr>
            <w:noProof/>
            <w:webHidden/>
          </w:rPr>
          <w:t>12</w:t>
        </w:r>
        <w:r w:rsidR="0039747B">
          <w:rPr>
            <w:noProof/>
            <w:webHidden/>
          </w:rPr>
          <w:fldChar w:fldCharType="end"/>
        </w:r>
      </w:hyperlink>
    </w:p>
    <w:p w14:paraId="5684FFD5" w14:textId="5F1BEE3A" w:rsidR="0039747B" w:rsidRDefault="00183D91">
      <w:pPr>
        <w:pStyle w:val="TM1"/>
        <w:rPr>
          <w:rFonts w:asciiTheme="minorHAnsi" w:eastAsiaTheme="minorEastAsia" w:hAnsiTheme="minorHAnsi" w:cstheme="minorBidi"/>
          <w:noProof/>
          <w:sz w:val="22"/>
          <w:szCs w:val="22"/>
          <w:lang w:val="fr-FR" w:eastAsia="fr-FR"/>
        </w:rPr>
      </w:pPr>
      <w:hyperlink w:anchor="_Toc135742246" w:history="1">
        <w:r w:rsidR="0039747B" w:rsidRPr="00DE3269">
          <w:rPr>
            <w:rStyle w:val="Lienhypertexte"/>
            <w:bCs/>
            <w:noProof/>
          </w:rPr>
          <w:t>9.</w:t>
        </w:r>
        <w:r w:rsidR="0039747B">
          <w:rPr>
            <w:rFonts w:asciiTheme="minorHAnsi" w:eastAsiaTheme="minorEastAsia" w:hAnsiTheme="minorHAnsi" w:cstheme="minorBidi"/>
            <w:noProof/>
            <w:sz w:val="22"/>
            <w:szCs w:val="22"/>
            <w:lang w:val="fr-FR" w:eastAsia="fr-FR"/>
          </w:rPr>
          <w:tab/>
        </w:r>
        <w:r w:rsidR="0039747B" w:rsidRPr="00DE3269">
          <w:rPr>
            <w:rStyle w:val="Lienhypertexte"/>
            <w:noProof/>
          </w:rPr>
          <w:t>Data properties.</w:t>
        </w:r>
        <w:r w:rsidR="0039747B">
          <w:rPr>
            <w:noProof/>
            <w:webHidden/>
          </w:rPr>
          <w:tab/>
        </w:r>
        <w:r w:rsidR="0039747B">
          <w:rPr>
            <w:noProof/>
            <w:webHidden/>
          </w:rPr>
          <w:fldChar w:fldCharType="begin"/>
        </w:r>
        <w:r w:rsidR="0039747B">
          <w:rPr>
            <w:noProof/>
            <w:webHidden/>
          </w:rPr>
          <w:instrText xml:space="preserve"> PAGEREF _Toc135742246 \h </w:instrText>
        </w:r>
        <w:r w:rsidR="0039747B">
          <w:rPr>
            <w:noProof/>
            <w:webHidden/>
          </w:rPr>
        </w:r>
        <w:r w:rsidR="0039747B">
          <w:rPr>
            <w:noProof/>
            <w:webHidden/>
          </w:rPr>
          <w:fldChar w:fldCharType="separate"/>
        </w:r>
        <w:r w:rsidR="000B2D07">
          <w:rPr>
            <w:noProof/>
            <w:webHidden/>
          </w:rPr>
          <w:t>13</w:t>
        </w:r>
        <w:r w:rsidR="0039747B">
          <w:rPr>
            <w:noProof/>
            <w:webHidden/>
          </w:rPr>
          <w:fldChar w:fldCharType="end"/>
        </w:r>
      </w:hyperlink>
    </w:p>
    <w:p w14:paraId="47576E5D" w14:textId="06DFC5BF" w:rsidR="0039747B" w:rsidRDefault="00183D91" w:rsidP="004A0CDB">
      <w:pPr>
        <w:pStyle w:val="TM2"/>
        <w:rPr>
          <w:rFonts w:asciiTheme="minorHAnsi" w:eastAsiaTheme="minorEastAsia" w:hAnsiTheme="minorHAnsi" w:cstheme="minorBidi"/>
          <w:noProof/>
          <w:sz w:val="22"/>
          <w:szCs w:val="22"/>
          <w:lang w:val="fr-FR" w:eastAsia="fr-FR"/>
        </w:rPr>
      </w:pPr>
      <w:hyperlink w:anchor="_Toc135742247" w:history="1">
        <w:r w:rsidR="0039747B" w:rsidRPr="00DE3269">
          <w:rPr>
            <w:rStyle w:val="Lienhypertexte"/>
            <w:b/>
            <w:bCs/>
            <w:noProof/>
          </w:rPr>
          <w:t>9.1 Type and Model of Mass Spectrometer.</w:t>
        </w:r>
        <w:r w:rsidR="0039747B">
          <w:rPr>
            <w:noProof/>
            <w:webHidden/>
          </w:rPr>
          <w:tab/>
        </w:r>
        <w:r w:rsidR="0039747B">
          <w:rPr>
            <w:noProof/>
            <w:webHidden/>
          </w:rPr>
          <w:fldChar w:fldCharType="begin"/>
        </w:r>
        <w:r w:rsidR="0039747B">
          <w:rPr>
            <w:noProof/>
            <w:webHidden/>
          </w:rPr>
          <w:instrText xml:space="preserve"> PAGEREF _Toc135742247 \h </w:instrText>
        </w:r>
        <w:r w:rsidR="0039747B">
          <w:rPr>
            <w:noProof/>
            <w:webHidden/>
          </w:rPr>
        </w:r>
        <w:r w:rsidR="0039747B">
          <w:rPr>
            <w:noProof/>
            <w:webHidden/>
          </w:rPr>
          <w:fldChar w:fldCharType="separate"/>
        </w:r>
        <w:r w:rsidR="000B2D07">
          <w:rPr>
            <w:noProof/>
            <w:webHidden/>
          </w:rPr>
          <w:t>13</w:t>
        </w:r>
        <w:r w:rsidR="0039747B">
          <w:rPr>
            <w:noProof/>
            <w:webHidden/>
          </w:rPr>
          <w:fldChar w:fldCharType="end"/>
        </w:r>
      </w:hyperlink>
    </w:p>
    <w:p w14:paraId="0031B36A" w14:textId="2E857DB8" w:rsidR="0039747B" w:rsidRDefault="00183D91" w:rsidP="004A0CDB">
      <w:pPr>
        <w:pStyle w:val="TM2"/>
        <w:rPr>
          <w:rFonts w:asciiTheme="minorHAnsi" w:eastAsiaTheme="minorEastAsia" w:hAnsiTheme="minorHAnsi" w:cstheme="minorBidi"/>
          <w:noProof/>
          <w:sz w:val="22"/>
          <w:szCs w:val="22"/>
          <w:lang w:val="fr-FR" w:eastAsia="fr-FR"/>
        </w:rPr>
      </w:pPr>
      <w:hyperlink w:anchor="_Toc135742248" w:history="1">
        <w:r w:rsidR="0039747B" w:rsidRPr="00DE3269">
          <w:rPr>
            <w:rStyle w:val="Lienhypertexte"/>
            <w:b/>
            <w:bCs/>
            <w:noProof/>
          </w:rPr>
          <w:t>9.2 Label annotations.</w:t>
        </w:r>
        <w:r w:rsidR="0039747B">
          <w:rPr>
            <w:noProof/>
            <w:webHidden/>
          </w:rPr>
          <w:tab/>
        </w:r>
        <w:r w:rsidR="0039747B">
          <w:rPr>
            <w:noProof/>
            <w:webHidden/>
          </w:rPr>
          <w:fldChar w:fldCharType="begin"/>
        </w:r>
        <w:r w:rsidR="0039747B">
          <w:rPr>
            <w:noProof/>
            <w:webHidden/>
          </w:rPr>
          <w:instrText xml:space="preserve"> PAGEREF _Toc135742248 \h </w:instrText>
        </w:r>
        <w:r w:rsidR="0039747B">
          <w:rPr>
            <w:noProof/>
            <w:webHidden/>
          </w:rPr>
        </w:r>
        <w:r w:rsidR="0039747B">
          <w:rPr>
            <w:noProof/>
            <w:webHidden/>
          </w:rPr>
          <w:fldChar w:fldCharType="separate"/>
        </w:r>
        <w:r w:rsidR="000B2D07">
          <w:rPr>
            <w:noProof/>
            <w:webHidden/>
          </w:rPr>
          <w:t>13</w:t>
        </w:r>
        <w:r w:rsidR="0039747B">
          <w:rPr>
            <w:noProof/>
            <w:webHidden/>
          </w:rPr>
          <w:fldChar w:fldCharType="end"/>
        </w:r>
      </w:hyperlink>
    </w:p>
    <w:p w14:paraId="0DBCA3E1" w14:textId="4F5B333B" w:rsidR="0039747B" w:rsidRDefault="00183D91" w:rsidP="004A0CDB">
      <w:pPr>
        <w:pStyle w:val="TM2"/>
        <w:rPr>
          <w:rFonts w:asciiTheme="minorHAnsi" w:eastAsiaTheme="minorEastAsia" w:hAnsiTheme="minorHAnsi" w:cstheme="minorBidi"/>
          <w:noProof/>
          <w:sz w:val="22"/>
          <w:szCs w:val="22"/>
          <w:lang w:val="fr-FR" w:eastAsia="fr-FR"/>
        </w:rPr>
      </w:pPr>
      <w:hyperlink w:anchor="_Toc135742249" w:history="1">
        <w:r w:rsidR="0039747B" w:rsidRPr="00DE3269">
          <w:rPr>
            <w:rStyle w:val="Lienhypertexte"/>
            <w:b/>
            <w:bCs/>
            <w:noProof/>
          </w:rPr>
          <w:t>9.3 Additional RAW file properties.</w:t>
        </w:r>
        <w:r w:rsidR="0039747B">
          <w:rPr>
            <w:noProof/>
            <w:webHidden/>
          </w:rPr>
          <w:tab/>
        </w:r>
        <w:r w:rsidR="0039747B">
          <w:rPr>
            <w:noProof/>
            <w:webHidden/>
          </w:rPr>
          <w:fldChar w:fldCharType="begin"/>
        </w:r>
        <w:r w:rsidR="0039747B">
          <w:rPr>
            <w:noProof/>
            <w:webHidden/>
          </w:rPr>
          <w:instrText xml:space="preserve"> PAGEREF _Toc135742249 \h </w:instrText>
        </w:r>
        <w:r w:rsidR="0039747B">
          <w:rPr>
            <w:noProof/>
            <w:webHidden/>
          </w:rPr>
        </w:r>
        <w:r w:rsidR="0039747B">
          <w:rPr>
            <w:noProof/>
            <w:webHidden/>
          </w:rPr>
          <w:fldChar w:fldCharType="separate"/>
        </w:r>
        <w:r w:rsidR="000B2D07">
          <w:rPr>
            <w:noProof/>
            <w:webHidden/>
          </w:rPr>
          <w:t>14</w:t>
        </w:r>
        <w:r w:rsidR="0039747B">
          <w:rPr>
            <w:noProof/>
            <w:webHidden/>
          </w:rPr>
          <w:fldChar w:fldCharType="end"/>
        </w:r>
      </w:hyperlink>
    </w:p>
    <w:p w14:paraId="18E7B553" w14:textId="594A3511" w:rsidR="0039747B" w:rsidRDefault="00183D91" w:rsidP="004A0CDB">
      <w:pPr>
        <w:pStyle w:val="TM2"/>
        <w:rPr>
          <w:rFonts w:asciiTheme="minorHAnsi" w:eastAsiaTheme="minorEastAsia" w:hAnsiTheme="minorHAnsi" w:cstheme="minorBidi"/>
          <w:noProof/>
          <w:sz w:val="22"/>
          <w:szCs w:val="22"/>
          <w:lang w:val="fr-FR" w:eastAsia="fr-FR"/>
        </w:rPr>
      </w:pPr>
      <w:hyperlink w:anchor="_Toc135742250" w:history="1">
        <w:r w:rsidR="0039747B" w:rsidRPr="00DE3269">
          <w:rPr>
            <w:rStyle w:val="Lienhypertexte"/>
            <w:b/>
            <w:bCs/>
            <w:noProof/>
          </w:rPr>
          <w:t>9.4 Data file additional properties.</w:t>
        </w:r>
        <w:r w:rsidR="0039747B">
          <w:rPr>
            <w:noProof/>
            <w:webHidden/>
          </w:rPr>
          <w:tab/>
        </w:r>
        <w:r w:rsidR="0039747B">
          <w:rPr>
            <w:noProof/>
            <w:webHidden/>
          </w:rPr>
          <w:fldChar w:fldCharType="begin"/>
        </w:r>
        <w:r w:rsidR="0039747B">
          <w:rPr>
            <w:noProof/>
            <w:webHidden/>
          </w:rPr>
          <w:instrText xml:space="preserve"> PAGEREF _Toc135742250 \h </w:instrText>
        </w:r>
        <w:r w:rsidR="0039747B">
          <w:rPr>
            <w:noProof/>
            <w:webHidden/>
          </w:rPr>
        </w:r>
        <w:r w:rsidR="0039747B">
          <w:rPr>
            <w:noProof/>
            <w:webHidden/>
          </w:rPr>
          <w:fldChar w:fldCharType="separate"/>
        </w:r>
        <w:r w:rsidR="000B2D07">
          <w:rPr>
            <w:noProof/>
            <w:webHidden/>
          </w:rPr>
          <w:t>14</w:t>
        </w:r>
        <w:r w:rsidR="0039747B">
          <w:rPr>
            <w:noProof/>
            <w:webHidden/>
          </w:rPr>
          <w:fldChar w:fldCharType="end"/>
        </w:r>
      </w:hyperlink>
    </w:p>
    <w:p w14:paraId="0C23F70C" w14:textId="2B97EED0" w:rsidR="0039747B" w:rsidRDefault="00183D91" w:rsidP="004A0CDB">
      <w:pPr>
        <w:pStyle w:val="TM2"/>
        <w:rPr>
          <w:rFonts w:asciiTheme="minorHAnsi" w:eastAsiaTheme="minorEastAsia" w:hAnsiTheme="minorHAnsi" w:cstheme="minorBidi"/>
          <w:noProof/>
          <w:sz w:val="22"/>
          <w:szCs w:val="22"/>
          <w:lang w:val="fr-FR" w:eastAsia="fr-FR"/>
        </w:rPr>
      </w:pPr>
      <w:hyperlink w:anchor="_Toc135742251" w:history="1">
        <w:r w:rsidR="0039747B" w:rsidRPr="00DE3269">
          <w:rPr>
            <w:rStyle w:val="Lienhypertexte"/>
            <w:b/>
            <w:bCs/>
            <w:noProof/>
          </w:rPr>
          <w:t>9.5 Data technical details properties.</w:t>
        </w:r>
        <w:r w:rsidR="0039747B">
          <w:rPr>
            <w:noProof/>
            <w:webHidden/>
          </w:rPr>
          <w:tab/>
        </w:r>
        <w:r w:rsidR="0039747B">
          <w:rPr>
            <w:noProof/>
            <w:webHidden/>
          </w:rPr>
          <w:fldChar w:fldCharType="begin"/>
        </w:r>
        <w:r w:rsidR="0039747B">
          <w:rPr>
            <w:noProof/>
            <w:webHidden/>
          </w:rPr>
          <w:instrText xml:space="preserve"> PAGEREF _Toc135742251 \h </w:instrText>
        </w:r>
        <w:r w:rsidR="0039747B">
          <w:rPr>
            <w:noProof/>
            <w:webHidden/>
          </w:rPr>
        </w:r>
        <w:r w:rsidR="0039747B">
          <w:rPr>
            <w:noProof/>
            <w:webHidden/>
          </w:rPr>
          <w:fldChar w:fldCharType="separate"/>
        </w:r>
        <w:r w:rsidR="000B2D07">
          <w:rPr>
            <w:noProof/>
            <w:webHidden/>
          </w:rPr>
          <w:t>15</w:t>
        </w:r>
        <w:r w:rsidR="0039747B">
          <w:rPr>
            <w:noProof/>
            <w:webHidden/>
          </w:rPr>
          <w:fldChar w:fldCharType="end"/>
        </w:r>
      </w:hyperlink>
    </w:p>
    <w:p w14:paraId="5AC92E61" w14:textId="7600DC51" w:rsidR="0039747B" w:rsidRDefault="00183D91">
      <w:pPr>
        <w:pStyle w:val="TM3"/>
        <w:tabs>
          <w:tab w:val="right" w:pos="8630"/>
        </w:tabs>
        <w:rPr>
          <w:rFonts w:asciiTheme="minorHAnsi" w:eastAsiaTheme="minorEastAsia" w:hAnsiTheme="minorHAnsi" w:cstheme="minorBidi"/>
          <w:noProof/>
          <w:sz w:val="22"/>
          <w:szCs w:val="22"/>
          <w:lang w:val="fr-FR" w:eastAsia="fr-FR"/>
        </w:rPr>
      </w:pPr>
      <w:hyperlink w:anchor="_Toc135742252" w:history="1">
        <w:r w:rsidR="0039747B" w:rsidRPr="00DE3269">
          <w:rPr>
            <w:rStyle w:val="Lienhypertexte"/>
            <w:b/>
            <w:bCs/>
            <w:noProof/>
          </w:rPr>
          <w:t>9.5.1 Protein Modifications.</w:t>
        </w:r>
        <w:r w:rsidR="0039747B">
          <w:rPr>
            <w:noProof/>
            <w:webHidden/>
          </w:rPr>
          <w:tab/>
        </w:r>
        <w:r w:rsidR="0039747B">
          <w:rPr>
            <w:noProof/>
            <w:webHidden/>
          </w:rPr>
          <w:fldChar w:fldCharType="begin"/>
        </w:r>
        <w:r w:rsidR="0039747B">
          <w:rPr>
            <w:noProof/>
            <w:webHidden/>
          </w:rPr>
          <w:instrText xml:space="preserve"> PAGEREF _Toc135742252 \h </w:instrText>
        </w:r>
        <w:r w:rsidR="0039747B">
          <w:rPr>
            <w:noProof/>
            <w:webHidden/>
          </w:rPr>
        </w:r>
        <w:r w:rsidR="0039747B">
          <w:rPr>
            <w:noProof/>
            <w:webHidden/>
          </w:rPr>
          <w:fldChar w:fldCharType="separate"/>
        </w:r>
        <w:r w:rsidR="000B2D07">
          <w:rPr>
            <w:noProof/>
            <w:webHidden/>
          </w:rPr>
          <w:t>15</w:t>
        </w:r>
        <w:r w:rsidR="0039747B">
          <w:rPr>
            <w:noProof/>
            <w:webHidden/>
          </w:rPr>
          <w:fldChar w:fldCharType="end"/>
        </w:r>
      </w:hyperlink>
    </w:p>
    <w:p w14:paraId="730512E9" w14:textId="19FEF758" w:rsidR="0039747B" w:rsidRDefault="00183D91">
      <w:pPr>
        <w:pStyle w:val="TM3"/>
        <w:tabs>
          <w:tab w:val="right" w:pos="8630"/>
        </w:tabs>
        <w:rPr>
          <w:rFonts w:asciiTheme="minorHAnsi" w:eastAsiaTheme="minorEastAsia" w:hAnsiTheme="minorHAnsi" w:cstheme="minorBidi"/>
          <w:noProof/>
          <w:sz w:val="22"/>
          <w:szCs w:val="22"/>
          <w:lang w:val="fr-FR" w:eastAsia="fr-FR"/>
        </w:rPr>
      </w:pPr>
      <w:hyperlink w:anchor="_Toc135742253" w:history="1">
        <w:r w:rsidR="0039747B" w:rsidRPr="00DE3269">
          <w:rPr>
            <w:rStyle w:val="Lienhypertexte"/>
            <w:b/>
            <w:bCs/>
            <w:noProof/>
          </w:rPr>
          <w:t>9.5.2 Cleavage agents.</w:t>
        </w:r>
        <w:r w:rsidR="0039747B">
          <w:rPr>
            <w:noProof/>
            <w:webHidden/>
          </w:rPr>
          <w:tab/>
        </w:r>
        <w:r w:rsidR="0039747B">
          <w:rPr>
            <w:noProof/>
            <w:webHidden/>
          </w:rPr>
          <w:fldChar w:fldCharType="begin"/>
        </w:r>
        <w:r w:rsidR="0039747B">
          <w:rPr>
            <w:noProof/>
            <w:webHidden/>
          </w:rPr>
          <w:instrText xml:space="preserve"> PAGEREF _Toc135742253 \h </w:instrText>
        </w:r>
        <w:r w:rsidR="0039747B">
          <w:rPr>
            <w:noProof/>
            <w:webHidden/>
          </w:rPr>
        </w:r>
        <w:r w:rsidR="0039747B">
          <w:rPr>
            <w:noProof/>
            <w:webHidden/>
          </w:rPr>
          <w:fldChar w:fldCharType="separate"/>
        </w:r>
        <w:r w:rsidR="000B2D07">
          <w:rPr>
            <w:noProof/>
            <w:webHidden/>
          </w:rPr>
          <w:t>17</w:t>
        </w:r>
        <w:r w:rsidR="0039747B">
          <w:rPr>
            <w:noProof/>
            <w:webHidden/>
          </w:rPr>
          <w:fldChar w:fldCharType="end"/>
        </w:r>
      </w:hyperlink>
    </w:p>
    <w:p w14:paraId="24B37898" w14:textId="3AF5DF40" w:rsidR="0039747B" w:rsidRDefault="00183D91">
      <w:pPr>
        <w:pStyle w:val="TM3"/>
        <w:tabs>
          <w:tab w:val="right" w:pos="8630"/>
        </w:tabs>
        <w:rPr>
          <w:rFonts w:asciiTheme="minorHAnsi" w:eastAsiaTheme="minorEastAsia" w:hAnsiTheme="minorHAnsi" w:cstheme="minorBidi"/>
          <w:noProof/>
          <w:sz w:val="22"/>
          <w:szCs w:val="22"/>
          <w:lang w:val="fr-FR" w:eastAsia="fr-FR"/>
        </w:rPr>
      </w:pPr>
      <w:hyperlink w:anchor="_Toc135742254" w:history="1">
        <w:r w:rsidR="0039747B" w:rsidRPr="00DE3269">
          <w:rPr>
            <w:rStyle w:val="Lienhypertexte"/>
            <w:b/>
            <w:bCs/>
            <w:noProof/>
          </w:rPr>
          <w:t>9.5.3 Precursor and Fragment mass tolerances.</w:t>
        </w:r>
        <w:r w:rsidR="0039747B">
          <w:rPr>
            <w:noProof/>
            <w:webHidden/>
          </w:rPr>
          <w:tab/>
        </w:r>
        <w:r w:rsidR="0039747B">
          <w:rPr>
            <w:noProof/>
            <w:webHidden/>
          </w:rPr>
          <w:fldChar w:fldCharType="begin"/>
        </w:r>
        <w:r w:rsidR="0039747B">
          <w:rPr>
            <w:noProof/>
            <w:webHidden/>
          </w:rPr>
          <w:instrText xml:space="preserve"> PAGEREF _Toc135742254 \h </w:instrText>
        </w:r>
        <w:r w:rsidR="0039747B">
          <w:rPr>
            <w:noProof/>
            <w:webHidden/>
          </w:rPr>
        </w:r>
        <w:r w:rsidR="0039747B">
          <w:rPr>
            <w:noProof/>
            <w:webHidden/>
          </w:rPr>
          <w:fldChar w:fldCharType="separate"/>
        </w:r>
        <w:r w:rsidR="000B2D07">
          <w:rPr>
            <w:noProof/>
            <w:webHidden/>
          </w:rPr>
          <w:t>17</w:t>
        </w:r>
        <w:r w:rsidR="0039747B">
          <w:rPr>
            <w:noProof/>
            <w:webHidden/>
          </w:rPr>
          <w:fldChar w:fldCharType="end"/>
        </w:r>
      </w:hyperlink>
    </w:p>
    <w:p w14:paraId="1426341E" w14:textId="75C3E985" w:rsidR="0039747B" w:rsidRDefault="00183D91">
      <w:pPr>
        <w:pStyle w:val="TM1"/>
        <w:rPr>
          <w:rFonts w:asciiTheme="minorHAnsi" w:eastAsiaTheme="minorEastAsia" w:hAnsiTheme="minorHAnsi" w:cstheme="minorBidi"/>
          <w:noProof/>
          <w:sz w:val="22"/>
          <w:szCs w:val="22"/>
          <w:lang w:val="fr-FR" w:eastAsia="fr-FR"/>
        </w:rPr>
      </w:pPr>
      <w:hyperlink w:anchor="_Toc135742255" w:history="1">
        <w:r w:rsidR="0039747B" w:rsidRPr="00DE3269">
          <w:rPr>
            <w:rStyle w:val="Lienhypertexte"/>
            <w:bCs/>
            <w:noProof/>
          </w:rPr>
          <w:t>10.</w:t>
        </w:r>
        <w:r w:rsidR="0039747B">
          <w:rPr>
            <w:rFonts w:asciiTheme="minorHAnsi" w:eastAsiaTheme="minorEastAsia" w:hAnsiTheme="minorHAnsi" w:cstheme="minorBidi"/>
            <w:noProof/>
            <w:sz w:val="22"/>
            <w:szCs w:val="22"/>
            <w:lang w:val="fr-FR" w:eastAsia="fr-FR"/>
          </w:rPr>
          <w:tab/>
        </w:r>
        <w:r w:rsidR="0039747B" w:rsidRPr="00DE3269">
          <w:rPr>
            <w:rStyle w:val="Lienhypertexte"/>
            <w:noProof/>
          </w:rPr>
          <w:t>SDRF-Proteomics study variables.</w:t>
        </w:r>
        <w:r w:rsidR="0039747B">
          <w:rPr>
            <w:noProof/>
            <w:webHidden/>
          </w:rPr>
          <w:tab/>
        </w:r>
        <w:r w:rsidR="0039747B">
          <w:rPr>
            <w:noProof/>
            <w:webHidden/>
          </w:rPr>
          <w:fldChar w:fldCharType="begin"/>
        </w:r>
        <w:r w:rsidR="0039747B">
          <w:rPr>
            <w:noProof/>
            <w:webHidden/>
          </w:rPr>
          <w:instrText xml:space="preserve"> PAGEREF _Toc135742255 \h </w:instrText>
        </w:r>
        <w:r w:rsidR="0039747B">
          <w:rPr>
            <w:noProof/>
            <w:webHidden/>
          </w:rPr>
        </w:r>
        <w:r w:rsidR="0039747B">
          <w:rPr>
            <w:noProof/>
            <w:webHidden/>
          </w:rPr>
          <w:fldChar w:fldCharType="separate"/>
        </w:r>
        <w:r w:rsidR="000B2D07">
          <w:rPr>
            <w:noProof/>
            <w:webHidden/>
          </w:rPr>
          <w:t>18</w:t>
        </w:r>
        <w:r w:rsidR="0039747B">
          <w:rPr>
            <w:noProof/>
            <w:webHidden/>
          </w:rPr>
          <w:fldChar w:fldCharType="end"/>
        </w:r>
      </w:hyperlink>
    </w:p>
    <w:p w14:paraId="18AA0EA9" w14:textId="492B53AF" w:rsidR="0039747B" w:rsidRDefault="00183D91">
      <w:pPr>
        <w:pStyle w:val="TM1"/>
        <w:rPr>
          <w:rFonts w:asciiTheme="minorHAnsi" w:eastAsiaTheme="minorEastAsia" w:hAnsiTheme="minorHAnsi" w:cstheme="minorBidi"/>
          <w:noProof/>
          <w:sz w:val="22"/>
          <w:szCs w:val="22"/>
          <w:lang w:val="fr-FR" w:eastAsia="fr-FR"/>
        </w:rPr>
      </w:pPr>
      <w:hyperlink w:anchor="_Toc135742256" w:history="1">
        <w:r w:rsidR="0039747B" w:rsidRPr="00DE3269">
          <w:rPr>
            <w:rStyle w:val="Lienhypertexte"/>
            <w:bCs/>
            <w:noProof/>
          </w:rPr>
          <w:t>11.</w:t>
        </w:r>
        <w:r w:rsidR="0039747B">
          <w:rPr>
            <w:rFonts w:asciiTheme="minorHAnsi" w:eastAsiaTheme="minorEastAsia" w:hAnsiTheme="minorHAnsi" w:cstheme="minorBidi"/>
            <w:noProof/>
            <w:sz w:val="22"/>
            <w:szCs w:val="22"/>
            <w:lang w:val="fr-FR" w:eastAsia="fr-FR"/>
          </w:rPr>
          <w:tab/>
        </w:r>
        <w:r w:rsidR="0039747B" w:rsidRPr="00DE3269">
          <w:rPr>
            <w:rStyle w:val="Lienhypertexte"/>
            <w:noProof/>
          </w:rPr>
          <w:t>Specific use cases and conventions.</w:t>
        </w:r>
        <w:r w:rsidR="0039747B">
          <w:rPr>
            <w:noProof/>
            <w:webHidden/>
          </w:rPr>
          <w:tab/>
        </w:r>
        <w:r w:rsidR="0039747B">
          <w:rPr>
            <w:noProof/>
            <w:webHidden/>
          </w:rPr>
          <w:fldChar w:fldCharType="begin"/>
        </w:r>
        <w:r w:rsidR="0039747B">
          <w:rPr>
            <w:noProof/>
            <w:webHidden/>
          </w:rPr>
          <w:instrText xml:space="preserve"> PAGEREF _Toc135742256 \h </w:instrText>
        </w:r>
        <w:r w:rsidR="0039747B">
          <w:rPr>
            <w:noProof/>
            <w:webHidden/>
          </w:rPr>
        </w:r>
        <w:r w:rsidR="0039747B">
          <w:rPr>
            <w:noProof/>
            <w:webHidden/>
          </w:rPr>
          <w:fldChar w:fldCharType="separate"/>
        </w:r>
        <w:r w:rsidR="000B2D07">
          <w:rPr>
            <w:noProof/>
            <w:webHidden/>
          </w:rPr>
          <w:t>18</w:t>
        </w:r>
        <w:r w:rsidR="0039747B">
          <w:rPr>
            <w:noProof/>
            <w:webHidden/>
          </w:rPr>
          <w:fldChar w:fldCharType="end"/>
        </w:r>
      </w:hyperlink>
    </w:p>
    <w:p w14:paraId="4F011FDE" w14:textId="201E552F" w:rsidR="0039747B" w:rsidRDefault="00183D91" w:rsidP="004A0CDB">
      <w:pPr>
        <w:pStyle w:val="TM2"/>
        <w:rPr>
          <w:rFonts w:asciiTheme="minorHAnsi" w:eastAsiaTheme="minorEastAsia" w:hAnsiTheme="minorHAnsi" w:cstheme="minorBidi"/>
          <w:noProof/>
          <w:sz w:val="22"/>
          <w:szCs w:val="22"/>
          <w:lang w:val="fr-FR" w:eastAsia="fr-FR"/>
        </w:rPr>
      </w:pPr>
      <w:hyperlink w:anchor="_Toc135742257" w:history="1">
        <w:r w:rsidR="0039747B" w:rsidRPr="00DE3269">
          <w:rPr>
            <w:rStyle w:val="Lienhypertexte"/>
            <w:b/>
            <w:bCs/>
            <w:noProof/>
          </w:rPr>
          <w:t>11.1 How to encode age and other elapsed times.</w:t>
        </w:r>
        <w:r w:rsidR="0039747B">
          <w:rPr>
            <w:noProof/>
            <w:webHidden/>
          </w:rPr>
          <w:tab/>
        </w:r>
        <w:r w:rsidR="0039747B">
          <w:rPr>
            <w:noProof/>
            <w:webHidden/>
          </w:rPr>
          <w:fldChar w:fldCharType="begin"/>
        </w:r>
        <w:r w:rsidR="0039747B">
          <w:rPr>
            <w:noProof/>
            <w:webHidden/>
          </w:rPr>
          <w:instrText xml:space="preserve"> PAGEREF _Toc135742257 \h </w:instrText>
        </w:r>
        <w:r w:rsidR="0039747B">
          <w:rPr>
            <w:noProof/>
            <w:webHidden/>
          </w:rPr>
        </w:r>
        <w:r w:rsidR="0039747B">
          <w:rPr>
            <w:noProof/>
            <w:webHidden/>
          </w:rPr>
          <w:fldChar w:fldCharType="separate"/>
        </w:r>
        <w:r w:rsidR="000B2D07">
          <w:rPr>
            <w:noProof/>
            <w:webHidden/>
          </w:rPr>
          <w:t>18</w:t>
        </w:r>
        <w:r w:rsidR="0039747B">
          <w:rPr>
            <w:noProof/>
            <w:webHidden/>
          </w:rPr>
          <w:fldChar w:fldCharType="end"/>
        </w:r>
      </w:hyperlink>
    </w:p>
    <w:p w14:paraId="79306382" w14:textId="69A8D826" w:rsidR="0039747B" w:rsidRDefault="00183D91" w:rsidP="004A0CDB">
      <w:pPr>
        <w:pStyle w:val="TM2"/>
        <w:rPr>
          <w:rFonts w:asciiTheme="minorHAnsi" w:eastAsiaTheme="minorEastAsia" w:hAnsiTheme="minorHAnsi" w:cstheme="minorBidi"/>
          <w:noProof/>
          <w:sz w:val="22"/>
          <w:szCs w:val="22"/>
          <w:lang w:val="fr-FR" w:eastAsia="fr-FR"/>
        </w:rPr>
      </w:pPr>
      <w:hyperlink w:anchor="_Toc135742258" w:history="1">
        <w:r w:rsidR="0039747B" w:rsidRPr="00DE3269">
          <w:rPr>
            <w:rStyle w:val="Lienhypertexte"/>
            <w:b/>
            <w:bCs/>
            <w:noProof/>
          </w:rPr>
          <w:t>11.2 Phosphoproteomics and other post-translational modifications enriched studies.</w:t>
        </w:r>
        <w:r w:rsidR="0039747B">
          <w:rPr>
            <w:noProof/>
            <w:webHidden/>
          </w:rPr>
          <w:tab/>
        </w:r>
        <w:r w:rsidR="0039747B">
          <w:rPr>
            <w:noProof/>
            <w:webHidden/>
          </w:rPr>
          <w:fldChar w:fldCharType="begin"/>
        </w:r>
        <w:r w:rsidR="0039747B">
          <w:rPr>
            <w:noProof/>
            <w:webHidden/>
          </w:rPr>
          <w:instrText xml:space="preserve"> PAGEREF _Toc135742258 \h </w:instrText>
        </w:r>
        <w:r w:rsidR="0039747B">
          <w:rPr>
            <w:noProof/>
            <w:webHidden/>
          </w:rPr>
        </w:r>
        <w:r w:rsidR="0039747B">
          <w:rPr>
            <w:noProof/>
            <w:webHidden/>
          </w:rPr>
          <w:fldChar w:fldCharType="separate"/>
        </w:r>
        <w:r w:rsidR="000B2D07">
          <w:rPr>
            <w:noProof/>
            <w:webHidden/>
          </w:rPr>
          <w:t>19</w:t>
        </w:r>
        <w:r w:rsidR="0039747B">
          <w:rPr>
            <w:noProof/>
            <w:webHidden/>
          </w:rPr>
          <w:fldChar w:fldCharType="end"/>
        </w:r>
      </w:hyperlink>
    </w:p>
    <w:p w14:paraId="50666697" w14:textId="782B8FFD" w:rsidR="0039747B" w:rsidRDefault="00183D91" w:rsidP="004A0CDB">
      <w:pPr>
        <w:pStyle w:val="TM2"/>
        <w:rPr>
          <w:rFonts w:asciiTheme="minorHAnsi" w:eastAsiaTheme="minorEastAsia" w:hAnsiTheme="minorHAnsi" w:cstheme="minorBidi"/>
          <w:noProof/>
          <w:sz w:val="22"/>
          <w:szCs w:val="22"/>
          <w:lang w:val="fr-FR" w:eastAsia="fr-FR"/>
        </w:rPr>
      </w:pPr>
      <w:hyperlink w:anchor="_Toc135742259" w:history="1">
        <w:r w:rsidR="0039747B" w:rsidRPr="00DE3269">
          <w:rPr>
            <w:rStyle w:val="Lienhypertexte"/>
            <w:b/>
            <w:bCs/>
            <w:noProof/>
          </w:rPr>
          <w:t>11.3 Pooled samples.</w:t>
        </w:r>
        <w:r w:rsidR="0039747B">
          <w:rPr>
            <w:noProof/>
            <w:webHidden/>
          </w:rPr>
          <w:tab/>
        </w:r>
        <w:r w:rsidR="0039747B">
          <w:rPr>
            <w:noProof/>
            <w:webHidden/>
          </w:rPr>
          <w:fldChar w:fldCharType="begin"/>
        </w:r>
        <w:r w:rsidR="0039747B">
          <w:rPr>
            <w:noProof/>
            <w:webHidden/>
          </w:rPr>
          <w:instrText xml:space="preserve"> PAGEREF _Toc135742259 \h </w:instrText>
        </w:r>
        <w:r w:rsidR="0039747B">
          <w:rPr>
            <w:noProof/>
            <w:webHidden/>
          </w:rPr>
        </w:r>
        <w:r w:rsidR="0039747B">
          <w:rPr>
            <w:noProof/>
            <w:webHidden/>
          </w:rPr>
          <w:fldChar w:fldCharType="separate"/>
        </w:r>
        <w:r w:rsidR="000B2D07">
          <w:rPr>
            <w:noProof/>
            <w:webHidden/>
          </w:rPr>
          <w:t>19</w:t>
        </w:r>
        <w:r w:rsidR="0039747B">
          <w:rPr>
            <w:noProof/>
            <w:webHidden/>
          </w:rPr>
          <w:fldChar w:fldCharType="end"/>
        </w:r>
      </w:hyperlink>
    </w:p>
    <w:p w14:paraId="037A8C25" w14:textId="3C4F5319" w:rsidR="0039747B" w:rsidRDefault="00183D91" w:rsidP="004A0CDB">
      <w:pPr>
        <w:pStyle w:val="TM2"/>
        <w:rPr>
          <w:rFonts w:asciiTheme="minorHAnsi" w:eastAsiaTheme="minorEastAsia" w:hAnsiTheme="minorHAnsi" w:cstheme="minorBidi"/>
          <w:noProof/>
          <w:sz w:val="22"/>
          <w:szCs w:val="22"/>
          <w:lang w:val="fr-FR" w:eastAsia="fr-FR"/>
        </w:rPr>
      </w:pPr>
      <w:hyperlink w:anchor="_Toc135742260" w:history="1">
        <w:r w:rsidR="0039747B" w:rsidRPr="00DE3269">
          <w:rPr>
            <w:rStyle w:val="Lienhypertexte"/>
            <w:b/>
            <w:bCs/>
            <w:noProof/>
          </w:rPr>
          <w:t>11.4 Synthetic peptide libraries.</w:t>
        </w:r>
        <w:r w:rsidR="0039747B">
          <w:rPr>
            <w:noProof/>
            <w:webHidden/>
          </w:rPr>
          <w:tab/>
        </w:r>
        <w:r w:rsidR="0039747B">
          <w:rPr>
            <w:noProof/>
            <w:webHidden/>
          </w:rPr>
          <w:fldChar w:fldCharType="begin"/>
        </w:r>
        <w:r w:rsidR="0039747B">
          <w:rPr>
            <w:noProof/>
            <w:webHidden/>
          </w:rPr>
          <w:instrText xml:space="preserve"> PAGEREF _Toc135742260 \h </w:instrText>
        </w:r>
        <w:r w:rsidR="0039747B">
          <w:rPr>
            <w:noProof/>
            <w:webHidden/>
          </w:rPr>
        </w:r>
        <w:r w:rsidR="0039747B">
          <w:rPr>
            <w:noProof/>
            <w:webHidden/>
          </w:rPr>
          <w:fldChar w:fldCharType="separate"/>
        </w:r>
        <w:r w:rsidR="000B2D07">
          <w:rPr>
            <w:noProof/>
            <w:webHidden/>
          </w:rPr>
          <w:t>20</w:t>
        </w:r>
        <w:r w:rsidR="0039747B">
          <w:rPr>
            <w:noProof/>
            <w:webHidden/>
          </w:rPr>
          <w:fldChar w:fldCharType="end"/>
        </w:r>
      </w:hyperlink>
    </w:p>
    <w:p w14:paraId="0F5F2064" w14:textId="3C038D2D" w:rsidR="0039747B" w:rsidRDefault="00183D91" w:rsidP="004A0CDB">
      <w:pPr>
        <w:pStyle w:val="TM2"/>
        <w:rPr>
          <w:rFonts w:asciiTheme="minorHAnsi" w:eastAsiaTheme="minorEastAsia" w:hAnsiTheme="minorHAnsi" w:cstheme="minorBidi"/>
          <w:noProof/>
          <w:sz w:val="22"/>
          <w:szCs w:val="22"/>
          <w:lang w:val="fr-FR" w:eastAsia="fr-FR"/>
        </w:rPr>
      </w:pPr>
      <w:hyperlink w:anchor="_Toc135742261" w:history="1">
        <w:r w:rsidR="0039747B" w:rsidRPr="00DE3269">
          <w:rPr>
            <w:rStyle w:val="Lienhypertexte"/>
            <w:b/>
            <w:bCs/>
            <w:noProof/>
          </w:rPr>
          <w:t>11.5 Normal and healthy samples.</w:t>
        </w:r>
        <w:r w:rsidR="0039747B">
          <w:rPr>
            <w:noProof/>
            <w:webHidden/>
          </w:rPr>
          <w:tab/>
        </w:r>
        <w:r w:rsidR="0039747B">
          <w:rPr>
            <w:noProof/>
            <w:webHidden/>
          </w:rPr>
          <w:fldChar w:fldCharType="begin"/>
        </w:r>
        <w:r w:rsidR="0039747B">
          <w:rPr>
            <w:noProof/>
            <w:webHidden/>
          </w:rPr>
          <w:instrText xml:space="preserve"> PAGEREF _Toc135742261 \h </w:instrText>
        </w:r>
        <w:r w:rsidR="0039747B">
          <w:rPr>
            <w:noProof/>
            <w:webHidden/>
          </w:rPr>
        </w:r>
        <w:r w:rsidR="0039747B">
          <w:rPr>
            <w:noProof/>
            <w:webHidden/>
          </w:rPr>
          <w:fldChar w:fldCharType="separate"/>
        </w:r>
        <w:r w:rsidR="000B2D07">
          <w:rPr>
            <w:noProof/>
            <w:webHidden/>
          </w:rPr>
          <w:t>20</w:t>
        </w:r>
        <w:r w:rsidR="0039747B">
          <w:rPr>
            <w:noProof/>
            <w:webHidden/>
          </w:rPr>
          <w:fldChar w:fldCharType="end"/>
        </w:r>
      </w:hyperlink>
    </w:p>
    <w:p w14:paraId="4F6A519A" w14:textId="4BEF813D" w:rsidR="0039747B" w:rsidRDefault="00183D91" w:rsidP="004A0CDB">
      <w:pPr>
        <w:pStyle w:val="TM2"/>
        <w:rPr>
          <w:rFonts w:asciiTheme="minorHAnsi" w:eastAsiaTheme="minorEastAsia" w:hAnsiTheme="minorHAnsi" w:cstheme="minorBidi"/>
          <w:noProof/>
          <w:sz w:val="22"/>
          <w:szCs w:val="22"/>
          <w:lang w:val="fr-FR" w:eastAsia="fr-FR"/>
        </w:rPr>
      </w:pPr>
      <w:hyperlink w:anchor="_Toc135742262" w:history="1">
        <w:r w:rsidR="0039747B" w:rsidRPr="00DE3269">
          <w:rPr>
            <w:rStyle w:val="Lienhypertexte"/>
            <w:b/>
            <w:bCs/>
            <w:noProof/>
          </w:rPr>
          <w:t>11.6 Multiple projects into one annotation file.</w:t>
        </w:r>
        <w:r w:rsidR="0039747B">
          <w:rPr>
            <w:noProof/>
            <w:webHidden/>
          </w:rPr>
          <w:tab/>
        </w:r>
        <w:r w:rsidR="0039747B">
          <w:rPr>
            <w:noProof/>
            <w:webHidden/>
          </w:rPr>
          <w:fldChar w:fldCharType="begin"/>
        </w:r>
        <w:r w:rsidR="0039747B">
          <w:rPr>
            <w:noProof/>
            <w:webHidden/>
          </w:rPr>
          <w:instrText xml:space="preserve"> PAGEREF _Toc135742262 \h </w:instrText>
        </w:r>
        <w:r w:rsidR="0039747B">
          <w:rPr>
            <w:noProof/>
            <w:webHidden/>
          </w:rPr>
        </w:r>
        <w:r w:rsidR="0039747B">
          <w:rPr>
            <w:noProof/>
            <w:webHidden/>
          </w:rPr>
          <w:fldChar w:fldCharType="separate"/>
        </w:r>
        <w:r w:rsidR="000B2D07">
          <w:rPr>
            <w:noProof/>
            <w:webHidden/>
          </w:rPr>
          <w:t>20</w:t>
        </w:r>
        <w:r w:rsidR="0039747B">
          <w:rPr>
            <w:noProof/>
            <w:webHidden/>
          </w:rPr>
          <w:fldChar w:fldCharType="end"/>
        </w:r>
      </w:hyperlink>
    </w:p>
    <w:p w14:paraId="3CC96068" w14:textId="63F0B8B9" w:rsidR="0039747B" w:rsidRDefault="00183D91">
      <w:pPr>
        <w:pStyle w:val="TM1"/>
        <w:rPr>
          <w:rFonts w:asciiTheme="minorHAnsi" w:eastAsiaTheme="minorEastAsia" w:hAnsiTheme="minorHAnsi" w:cstheme="minorBidi"/>
          <w:noProof/>
          <w:sz w:val="22"/>
          <w:szCs w:val="22"/>
          <w:lang w:val="fr-FR" w:eastAsia="fr-FR"/>
        </w:rPr>
      </w:pPr>
      <w:hyperlink w:anchor="_Toc135742263" w:history="1">
        <w:r w:rsidR="0039747B" w:rsidRPr="00DE3269">
          <w:rPr>
            <w:rStyle w:val="Lienhypertexte"/>
            <w:bCs/>
            <w:noProof/>
          </w:rPr>
          <w:t>12.</w:t>
        </w:r>
        <w:r w:rsidR="0039747B">
          <w:rPr>
            <w:rFonts w:asciiTheme="minorHAnsi" w:eastAsiaTheme="minorEastAsia" w:hAnsiTheme="minorHAnsi" w:cstheme="minorBidi"/>
            <w:noProof/>
            <w:sz w:val="22"/>
            <w:szCs w:val="22"/>
            <w:lang w:val="fr-FR" w:eastAsia="fr-FR"/>
          </w:rPr>
          <w:tab/>
        </w:r>
        <w:r w:rsidR="0039747B" w:rsidRPr="00DE3269">
          <w:rPr>
            <w:rStyle w:val="Lienhypertexte"/>
            <w:noProof/>
          </w:rPr>
          <w:t>SDRF-Proteomics templates.</w:t>
        </w:r>
        <w:r w:rsidR="0039747B">
          <w:rPr>
            <w:noProof/>
            <w:webHidden/>
          </w:rPr>
          <w:tab/>
        </w:r>
        <w:r w:rsidR="0039747B">
          <w:rPr>
            <w:noProof/>
            <w:webHidden/>
          </w:rPr>
          <w:fldChar w:fldCharType="begin"/>
        </w:r>
        <w:r w:rsidR="0039747B">
          <w:rPr>
            <w:noProof/>
            <w:webHidden/>
          </w:rPr>
          <w:instrText xml:space="preserve"> PAGEREF _Toc135742263 \h </w:instrText>
        </w:r>
        <w:r w:rsidR="0039747B">
          <w:rPr>
            <w:noProof/>
            <w:webHidden/>
          </w:rPr>
        </w:r>
        <w:r w:rsidR="0039747B">
          <w:rPr>
            <w:noProof/>
            <w:webHidden/>
          </w:rPr>
          <w:fldChar w:fldCharType="separate"/>
        </w:r>
        <w:r w:rsidR="000B2D07">
          <w:rPr>
            <w:noProof/>
            <w:webHidden/>
          </w:rPr>
          <w:t>21</w:t>
        </w:r>
        <w:r w:rsidR="0039747B">
          <w:rPr>
            <w:noProof/>
            <w:webHidden/>
          </w:rPr>
          <w:fldChar w:fldCharType="end"/>
        </w:r>
      </w:hyperlink>
    </w:p>
    <w:p w14:paraId="148438FF" w14:textId="7C083CE2" w:rsidR="0039747B" w:rsidRDefault="00183D91">
      <w:pPr>
        <w:pStyle w:val="TM1"/>
        <w:rPr>
          <w:rFonts w:asciiTheme="minorHAnsi" w:eastAsiaTheme="minorEastAsia" w:hAnsiTheme="minorHAnsi" w:cstheme="minorBidi"/>
          <w:noProof/>
          <w:sz w:val="22"/>
          <w:szCs w:val="22"/>
          <w:lang w:val="fr-FR" w:eastAsia="fr-FR"/>
        </w:rPr>
      </w:pPr>
      <w:hyperlink w:anchor="_Toc135742264" w:history="1">
        <w:r w:rsidR="0039747B" w:rsidRPr="00DE3269">
          <w:rPr>
            <w:rStyle w:val="Lienhypertexte"/>
            <w:bCs/>
            <w:noProof/>
          </w:rPr>
          <w:t>13.</w:t>
        </w:r>
        <w:r w:rsidR="0039747B">
          <w:rPr>
            <w:rFonts w:asciiTheme="minorHAnsi" w:eastAsiaTheme="minorEastAsia" w:hAnsiTheme="minorHAnsi" w:cstheme="minorBidi"/>
            <w:noProof/>
            <w:sz w:val="22"/>
            <w:szCs w:val="22"/>
            <w:lang w:val="fr-FR" w:eastAsia="fr-FR"/>
          </w:rPr>
          <w:tab/>
        </w:r>
        <w:r w:rsidR="0039747B" w:rsidRPr="00DE3269">
          <w:rPr>
            <w:rStyle w:val="Lienhypertexte"/>
            <w:noProof/>
          </w:rPr>
          <w:t>Examples of annotated datasets.</w:t>
        </w:r>
        <w:r w:rsidR="0039747B">
          <w:rPr>
            <w:noProof/>
            <w:webHidden/>
          </w:rPr>
          <w:tab/>
        </w:r>
        <w:r w:rsidR="0039747B">
          <w:rPr>
            <w:noProof/>
            <w:webHidden/>
          </w:rPr>
          <w:fldChar w:fldCharType="begin"/>
        </w:r>
        <w:r w:rsidR="0039747B">
          <w:rPr>
            <w:noProof/>
            <w:webHidden/>
          </w:rPr>
          <w:instrText xml:space="preserve"> PAGEREF _Toc135742264 \h </w:instrText>
        </w:r>
        <w:r w:rsidR="0039747B">
          <w:rPr>
            <w:noProof/>
            <w:webHidden/>
          </w:rPr>
        </w:r>
        <w:r w:rsidR="0039747B">
          <w:rPr>
            <w:noProof/>
            <w:webHidden/>
          </w:rPr>
          <w:fldChar w:fldCharType="separate"/>
        </w:r>
        <w:r w:rsidR="000B2D07">
          <w:rPr>
            <w:noProof/>
            <w:webHidden/>
          </w:rPr>
          <w:t>22</w:t>
        </w:r>
        <w:r w:rsidR="0039747B">
          <w:rPr>
            <w:noProof/>
            <w:webHidden/>
          </w:rPr>
          <w:fldChar w:fldCharType="end"/>
        </w:r>
      </w:hyperlink>
    </w:p>
    <w:p w14:paraId="2F8B3F7E" w14:textId="2927177C" w:rsidR="0039747B" w:rsidRDefault="00183D91">
      <w:pPr>
        <w:pStyle w:val="TM1"/>
        <w:rPr>
          <w:rFonts w:asciiTheme="minorHAnsi" w:eastAsiaTheme="minorEastAsia" w:hAnsiTheme="minorHAnsi" w:cstheme="minorBidi"/>
          <w:noProof/>
          <w:sz w:val="22"/>
          <w:szCs w:val="22"/>
          <w:lang w:val="fr-FR" w:eastAsia="fr-FR"/>
        </w:rPr>
      </w:pPr>
      <w:hyperlink w:anchor="_Toc135742265" w:history="1">
        <w:r w:rsidR="0039747B" w:rsidRPr="00DE3269">
          <w:rPr>
            <w:rStyle w:val="Lienhypertexte"/>
            <w:rFonts w:eastAsia="Arial"/>
            <w:bCs/>
            <w:noProof/>
          </w:rPr>
          <w:t>14.</w:t>
        </w:r>
        <w:r w:rsidR="0039747B">
          <w:rPr>
            <w:rFonts w:asciiTheme="minorHAnsi" w:eastAsiaTheme="minorEastAsia" w:hAnsiTheme="minorHAnsi" w:cstheme="minorBidi"/>
            <w:noProof/>
            <w:sz w:val="22"/>
            <w:szCs w:val="22"/>
            <w:lang w:val="fr-FR" w:eastAsia="fr-FR"/>
          </w:rPr>
          <w:tab/>
        </w:r>
        <w:r w:rsidR="0039747B" w:rsidRPr="00DE3269">
          <w:rPr>
            <w:rStyle w:val="Lienhypertexte"/>
            <w:noProof/>
          </w:rPr>
          <w:t>Authors Information.</w:t>
        </w:r>
        <w:r w:rsidR="0039747B">
          <w:rPr>
            <w:noProof/>
            <w:webHidden/>
          </w:rPr>
          <w:tab/>
        </w:r>
        <w:r w:rsidR="0039747B">
          <w:rPr>
            <w:noProof/>
            <w:webHidden/>
          </w:rPr>
          <w:fldChar w:fldCharType="begin"/>
        </w:r>
        <w:r w:rsidR="0039747B">
          <w:rPr>
            <w:noProof/>
            <w:webHidden/>
          </w:rPr>
          <w:instrText xml:space="preserve"> PAGEREF _Toc135742265 \h </w:instrText>
        </w:r>
        <w:r w:rsidR="0039747B">
          <w:rPr>
            <w:noProof/>
            <w:webHidden/>
          </w:rPr>
        </w:r>
        <w:r w:rsidR="0039747B">
          <w:rPr>
            <w:noProof/>
            <w:webHidden/>
          </w:rPr>
          <w:fldChar w:fldCharType="separate"/>
        </w:r>
        <w:r w:rsidR="000B2D07">
          <w:rPr>
            <w:noProof/>
            <w:webHidden/>
          </w:rPr>
          <w:t>23</w:t>
        </w:r>
        <w:r w:rsidR="0039747B">
          <w:rPr>
            <w:noProof/>
            <w:webHidden/>
          </w:rPr>
          <w:fldChar w:fldCharType="end"/>
        </w:r>
      </w:hyperlink>
    </w:p>
    <w:p w14:paraId="0C0F88BD" w14:textId="707AEA99" w:rsidR="0039747B" w:rsidRDefault="00183D91">
      <w:pPr>
        <w:pStyle w:val="TM1"/>
        <w:rPr>
          <w:rFonts w:asciiTheme="minorHAnsi" w:eastAsiaTheme="minorEastAsia" w:hAnsiTheme="minorHAnsi" w:cstheme="minorBidi"/>
          <w:noProof/>
          <w:sz w:val="22"/>
          <w:szCs w:val="22"/>
          <w:lang w:val="fr-FR" w:eastAsia="fr-FR"/>
        </w:rPr>
      </w:pPr>
      <w:hyperlink w:anchor="_Toc135742266" w:history="1">
        <w:r w:rsidR="0039747B" w:rsidRPr="00DE3269">
          <w:rPr>
            <w:rStyle w:val="Lienhypertexte"/>
            <w:rFonts w:eastAsia="Arial"/>
            <w:bCs/>
            <w:noProof/>
          </w:rPr>
          <w:t>15.</w:t>
        </w:r>
        <w:r w:rsidR="0039747B">
          <w:rPr>
            <w:rFonts w:asciiTheme="minorHAnsi" w:eastAsiaTheme="minorEastAsia" w:hAnsiTheme="minorHAnsi" w:cstheme="minorBidi"/>
            <w:noProof/>
            <w:sz w:val="22"/>
            <w:szCs w:val="22"/>
            <w:lang w:val="fr-FR" w:eastAsia="fr-FR"/>
          </w:rPr>
          <w:tab/>
        </w:r>
        <w:r w:rsidR="0039747B" w:rsidRPr="00DE3269">
          <w:rPr>
            <w:rStyle w:val="Lienhypertexte"/>
            <w:noProof/>
          </w:rPr>
          <w:t>References.</w:t>
        </w:r>
        <w:r w:rsidR="0039747B">
          <w:rPr>
            <w:noProof/>
            <w:webHidden/>
          </w:rPr>
          <w:tab/>
        </w:r>
        <w:r w:rsidR="0039747B">
          <w:rPr>
            <w:noProof/>
            <w:webHidden/>
          </w:rPr>
          <w:fldChar w:fldCharType="begin"/>
        </w:r>
        <w:r w:rsidR="0039747B">
          <w:rPr>
            <w:noProof/>
            <w:webHidden/>
          </w:rPr>
          <w:instrText xml:space="preserve"> PAGEREF _Toc135742266 \h </w:instrText>
        </w:r>
        <w:r w:rsidR="0039747B">
          <w:rPr>
            <w:noProof/>
            <w:webHidden/>
          </w:rPr>
        </w:r>
        <w:r w:rsidR="0039747B">
          <w:rPr>
            <w:noProof/>
            <w:webHidden/>
          </w:rPr>
          <w:fldChar w:fldCharType="separate"/>
        </w:r>
        <w:r w:rsidR="000B2D07">
          <w:rPr>
            <w:noProof/>
            <w:webHidden/>
          </w:rPr>
          <w:t>26</w:t>
        </w:r>
        <w:r w:rsidR="0039747B">
          <w:rPr>
            <w:noProof/>
            <w:webHidden/>
          </w:rPr>
          <w:fldChar w:fldCharType="end"/>
        </w:r>
      </w:hyperlink>
    </w:p>
    <w:p w14:paraId="2B2EE7FE" w14:textId="5E8EB65B" w:rsidR="00C27882" w:rsidRDefault="00C27882" w:rsidP="00C27882">
      <w:r>
        <w:fldChar w:fldCharType="end"/>
      </w:r>
    </w:p>
    <w:p w14:paraId="23F6B2CD" w14:textId="77777777" w:rsidR="00E84C4A" w:rsidRPr="00C27882" w:rsidRDefault="00E84C4A" w:rsidP="00C27882"/>
    <w:p w14:paraId="00000049" w14:textId="6D11D862" w:rsidR="004D32AB" w:rsidRPr="00C664A0" w:rsidRDefault="00CA1E15" w:rsidP="00C664A0">
      <w:pPr>
        <w:pStyle w:val="Titre1"/>
      </w:pPr>
      <w:bookmarkStart w:id="5" w:name="_Toc53173085"/>
      <w:bookmarkStart w:id="6" w:name="_Toc67562060"/>
      <w:bookmarkStart w:id="7" w:name="_Toc135742231"/>
      <w:r>
        <w:t>Introduction</w:t>
      </w:r>
      <w:bookmarkEnd w:id="5"/>
      <w:bookmarkEnd w:id="6"/>
      <w:r w:rsidR="00423C36">
        <w:t>.</w:t>
      </w:r>
      <w:bookmarkEnd w:id="7"/>
    </w:p>
    <w:p w14:paraId="0000004A" w14:textId="77777777" w:rsidR="004D32AB" w:rsidRPr="00051139" w:rsidRDefault="004D32AB" w:rsidP="003C44DE">
      <w:pPr>
        <w:keepNext/>
        <w:pBdr>
          <w:top w:val="nil"/>
          <w:left w:val="nil"/>
          <w:bottom w:val="nil"/>
          <w:right w:val="nil"/>
          <w:between w:val="nil"/>
        </w:pBdr>
        <w:jc w:val="both"/>
        <w:rPr>
          <w:color w:val="000000"/>
        </w:rPr>
      </w:pPr>
    </w:p>
    <w:p w14:paraId="0000004B" w14:textId="539ED81B" w:rsidR="004D32AB" w:rsidRPr="0055386C" w:rsidRDefault="00C664A0" w:rsidP="003C44DE">
      <w:pPr>
        <w:pStyle w:val="Titre2"/>
        <w:jc w:val="both"/>
        <w:rPr>
          <w:b/>
          <w:bCs/>
        </w:rPr>
      </w:pPr>
      <w:bookmarkStart w:id="8" w:name="_Toc53173086"/>
      <w:bookmarkStart w:id="9" w:name="_Toc67562061"/>
      <w:bookmarkStart w:id="10" w:name="_Toc135742232"/>
      <w:r>
        <w:rPr>
          <w:b/>
          <w:bCs/>
        </w:rPr>
        <w:t xml:space="preserve">1.1 </w:t>
      </w:r>
      <w:r w:rsidR="00CA1E15" w:rsidRPr="0055386C">
        <w:rPr>
          <w:b/>
          <w:bCs/>
        </w:rPr>
        <w:t>Description of the need</w:t>
      </w:r>
      <w:bookmarkEnd w:id="8"/>
      <w:bookmarkEnd w:id="9"/>
      <w:r w:rsidR="00423C36">
        <w:rPr>
          <w:b/>
          <w:bCs/>
        </w:rPr>
        <w:t>.</w:t>
      </w:r>
      <w:bookmarkEnd w:id="10"/>
    </w:p>
    <w:p w14:paraId="7E8E645F" w14:textId="2C701B0B" w:rsidR="00372EA2" w:rsidRDefault="00372EA2" w:rsidP="003C44DE">
      <w:pPr>
        <w:jc w:val="both"/>
      </w:pPr>
    </w:p>
    <w:p w14:paraId="3DEE449F" w14:textId="39EF6869" w:rsidR="00FF4CCA" w:rsidRDefault="1170B532" w:rsidP="00BB60DD">
      <w:pPr>
        <w:jc w:val="both"/>
      </w:pPr>
      <w:r w:rsidRPr="24241141">
        <w:rPr>
          <w:color w:val="333333"/>
        </w:rPr>
        <w:t xml:space="preserve">Many resources have emerged that provide raw </w:t>
      </w:r>
      <w:r w:rsidR="0B364086" w:rsidRPr="7A617FE7">
        <w:rPr>
          <w:color w:val="333333"/>
        </w:rPr>
        <w:t>and/</w:t>
      </w:r>
      <w:r w:rsidRPr="24241141">
        <w:rPr>
          <w:color w:val="333333"/>
        </w:rPr>
        <w:t xml:space="preserve">or </w:t>
      </w:r>
      <w:r w:rsidR="2E2597A8" w:rsidRPr="7A617FE7">
        <w:rPr>
          <w:color w:val="333333"/>
        </w:rPr>
        <w:t>processed</w:t>
      </w:r>
      <w:r w:rsidRPr="24241141">
        <w:rPr>
          <w:color w:val="333333"/>
        </w:rPr>
        <w:t xml:space="preserve"> proteomics data</w:t>
      </w:r>
      <w:r w:rsidR="2FCF5CF4" w:rsidRPr="24241141">
        <w:rPr>
          <w:color w:val="333333"/>
        </w:rPr>
        <w:t xml:space="preserve"> in the public domain</w:t>
      </w:r>
      <w:r w:rsidRPr="24241141">
        <w:rPr>
          <w:color w:val="333333"/>
        </w:rPr>
        <w:t>. If these are valuable individually, their integration through re-analysis represents a huge asset for the community</w:t>
      </w:r>
      <w:r w:rsidR="0036076D" w:rsidRPr="24241141">
        <w:rPr>
          <w:color w:val="333333"/>
        </w:rPr>
        <w:t xml:space="preserve"> </w:t>
      </w:r>
      <w:r w:rsidRPr="24241141">
        <w:rPr>
          <w:color w:val="333333"/>
        </w:rPr>
        <w:fldChar w:fldCharType="begin"/>
      </w:r>
      <w:r w:rsidRPr="24241141">
        <w:rPr>
          <w:color w:val="333333"/>
        </w:rPr>
        <w:instrText xml:space="preserve"> ADDIN EN.CITE &lt;EndNote&gt;&lt;Cite&gt;&lt;Author&gt;Perez-Riverol&lt;/Author&gt;&lt;Year&gt;2020&lt;/Year&gt;&lt;RecNum&gt;585&lt;/RecNum&gt;&lt;DisplayText&gt;[1]&lt;/DisplayText&gt;&lt;record&gt;&lt;rec-number&gt;585&lt;/rec-number&gt;&lt;foreign-keys&gt;&lt;key app="EN" db-id="5dw0a5xfb0fxdjee2s9x9densasarfwstsst" timestamp="1602579953"&gt;585&lt;/key&gt;&lt;/foreign-keys&gt;&lt;ref-type name="Journal Article"&gt;17&lt;/ref-type&gt;&lt;contributors&gt;&lt;authors&gt;&lt;author&gt;Perez-Riverol, Y.&lt;/author&gt;&lt;author&gt;European Bioinformatics Community for Mass, Spectrometry&lt;/author&gt;&lt;/authors&gt;&lt;/contributors&gt;&lt;auth-address&gt;European Molecular Biology Laboratory, European Bioinformatics Institute (EMBL-EBI), Wellcome Trust Genome Campus, Hinxton, Cambridge CB10 1SD, U.K.&lt;/auth-address&gt;&lt;titles&gt;&lt;title&gt;Toward a Sample Metadata Standard in Public Proteomics Repositories&lt;/title&gt;&lt;secondary-title&gt;J Proteome Res&lt;/secondary-title&gt;&lt;/titles&gt;&lt;periodical&gt;&lt;full-title&gt;J Proteome Res&lt;/full-title&gt;&lt;/periodical&gt;&lt;pages&gt;3906-3909&lt;/pages&gt;&lt;volume&gt;19&lt;/volume&gt;&lt;number&gt;10&lt;/number&gt;&lt;edition&gt;2020/08/14&lt;/edition&gt;&lt;keywords&gt;&lt;keyword&gt;bioinformatics&lt;/keyword&gt;&lt;keyword&gt;data reanalysis&lt;/keyword&gt;&lt;keyword&gt;data repositories&lt;/keyword&gt;&lt;keyword&gt;experimental design&lt;/keyword&gt;&lt;keyword&gt;multiomics&lt;/keyword&gt;&lt;keyword&gt;open data&lt;/keyword&gt;&lt;keyword&gt;proteomeXchange&lt;/keyword&gt;&lt;keyword&gt;proteomics&lt;/keyword&gt;&lt;keyword&gt;reproducibility&lt;/keyword&gt;&lt;keyword&gt;sample metadata&lt;/keyword&gt;&lt;keyword&gt;standards&lt;/keyword&gt;&lt;/keywords&gt;&lt;dates&gt;&lt;year&gt;2020&lt;/year&gt;&lt;pub-dates&gt;&lt;date&gt;Oct 2&lt;/date&gt;&lt;/pub-dates&gt;&lt;/dates&gt;&lt;isbn&gt;1535-3907 (Electronic)&amp;#xD;1535-3893 (Linking)&lt;/isbn&gt;&lt;accession-num&gt;32786688&lt;/accession-num&gt;&lt;urls&gt;&lt;related-urls&gt;&lt;url&gt;https://www.ncbi.nlm.nih.gov/pubmed/32786688&lt;/url&gt;&lt;/related-urls&gt;&lt;/urls&gt;&lt;electronic-resource-num&gt;10.1021/acs.jproteome.0c00376&lt;/electronic-resource-num&gt;&lt;/record&gt;&lt;/Cite&gt;&lt;/EndNote&gt;</w:instrText>
      </w:r>
      <w:r w:rsidRPr="24241141">
        <w:rPr>
          <w:color w:val="333333"/>
        </w:rPr>
        <w:fldChar w:fldCharType="separate"/>
      </w:r>
      <w:r w:rsidR="00B22829" w:rsidRPr="24241141">
        <w:rPr>
          <w:noProof/>
          <w:color w:val="333333"/>
        </w:rPr>
        <w:t>[1]</w:t>
      </w:r>
      <w:r w:rsidRPr="24241141">
        <w:rPr>
          <w:color w:val="333333"/>
        </w:rPr>
        <w:fldChar w:fldCharType="end"/>
      </w:r>
      <w:r w:rsidRPr="24241141">
        <w:rPr>
          <w:color w:val="333333"/>
        </w:rPr>
        <w:t>.</w:t>
      </w:r>
      <w:r w:rsidR="5EB85ACE" w:rsidRPr="24241141">
        <w:rPr>
          <w:color w:val="333333"/>
        </w:rPr>
        <w:t xml:space="preserve"> </w:t>
      </w:r>
      <w:r w:rsidRPr="24241141">
        <w:rPr>
          <w:color w:val="333333"/>
        </w:rPr>
        <w:t xml:space="preserve">Unfortunately, </w:t>
      </w:r>
      <w:r w:rsidR="75FE57E8">
        <w:t>p</w:t>
      </w:r>
      <w:r w:rsidR="00ED177D">
        <w:t>roteomics</w:t>
      </w:r>
      <w:r w:rsidR="00372EA2">
        <w:t xml:space="preserve"> experimental design and sample</w:t>
      </w:r>
      <w:r w:rsidR="004414AA">
        <w:t>-</w:t>
      </w:r>
      <w:r w:rsidR="00372EA2">
        <w:t xml:space="preserve">related information are </w:t>
      </w:r>
      <w:r w:rsidR="1586ABF3">
        <w:t>often</w:t>
      </w:r>
      <w:r w:rsidR="00372EA2">
        <w:t xml:space="preserve"> missing</w:t>
      </w:r>
      <w:r w:rsidR="00ED177D">
        <w:t xml:space="preserve"> in </w:t>
      </w:r>
      <w:proofErr w:type="spellStart"/>
      <w:r w:rsidR="00AF7D7C">
        <w:t>ProteomeXchange</w:t>
      </w:r>
      <w:proofErr w:type="spellEnd"/>
      <w:r w:rsidR="00AF7D7C">
        <w:t xml:space="preserve"> </w:t>
      </w:r>
      <w:r w:rsidR="00ED177D">
        <w:t>repositories</w:t>
      </w:r>
      <w:r w:rsidR="00372EA2">
        <w:t xml:space="preserve"> or stored in very diverse ways and formats. For example, the CPTAC consortium </w:t>
      </w:r>
      <w:r w:rsidR="00D15C2C">
        <w:t xml:space="preserve">Clinical Proteomic </w:t>
      </w:r>
      <w:proofErr w:type="spellStart"/>
      <w:r w:rsidR="00D15C2C">
        <w:t>Tumor</w:t>
      </w:r>
      <w:proofErr w:type="spellEnd"/>
      <w:r w:rsidR="00D15C2C">
        <w:t xml:space="preserve"> Analysis Consortium, </w:t>
      </w:r>
      <w:hyperlink r:id="rId11" w:history="1">
        <w:r w:rsidR="00D15C2C" w:rsidRPr="24241141">
          <w:rPr>
            <w:rStyle w:val="Lienhypertexte"/>
          </w:rPr>
          <w:t>https://cptac-data-portal.georgetown.edu/</w:t>
        </w:r>
      </w:hyperlink>
      <w:r w:rsidR="00372EA2">
        <w:t>) provides</w:t>
      </w:r>
      <w:r w:rsidR="007E75BD">
        <w:t>,</w:t>
      </w:r>
      <w:r w:rsidR="00372EA2">
        <w:t xml:space="preserve"> for every dataset</w:t>
      </w:r>
      <w:r w:rsidR="007E75BD">
        <w:t>,</w:t>
      </w:r>
      <w:r w:rsidR="00372EA2">
        <w:t xml:space="preserve"> a set of </w:t>
      </w:r>
      <w:r w:rsidR="007E75BD">
        <w:t xml:space="preserve">Excel </w:t>
      </w:r>
      <w:r w:rsidR="00372EA2">
        <w:t xml:space="preserve">files with the information on each sample (e.g. </w:t>
      </w:r>
      <w:hyperlink r:id="rId12">
        <w:r w:rsidR="00F50CBF" w:rsidRPr="24241141">
          <w:rPr>
            <w:rStyle w:val="Lienhypertexte"/>
          </w:rPr>
          <w:t>https://cptac-data-portal.georgetown.edu/study-summary/S048</w:t>
        </w:r>
      </w:hyperlink>
      <w:r w:rsidR="00372EA2">
        <w:t xml:space="preserve">) including </w:t>
      </w:r>
      <w:proofErr w:type="spellStart"/>
      <w:r w:rsidR="00372EA2">
        <w:t>tumor</w:t>
      </w:r>
      <w:proofErr w:type="spellEnd"/>
      <w:r w:rsidR="00372EA2">
        <w:t xml:space="preserve"> size, origin</w:t>
      </w:r>
      <w:r w:rsidR="6C3A1294">
        <w:t>,</w:t>
      </w:r>
      <w:r w:rsidR="00372EA2">
        <w:t xml:space="preserve"> but also how every sample is related to a specific raw file (e.g. instrument configuration parameters). As a resource routinely </w:t>
      </w:r>
      <w:proofErr w:type="spellStart"/>
      <w:r w:rsidR="00372EA2">
        <w:t>re</w:t>
      </w:r>
      <w:r w:rsidR="004414AA">
        <w:t>analyzing</w:t>
      </w:r>
      <w:proofErr w:type="spellEnd"/>
      <w:r w:rsidR="00372EA2">
        <w:t xml:space="preserve"> public datasets, </w:t>
      </w:r>
      <w:proofErr w:type="spellStart"/>
      <w:r w:rsidR="00372EA2">
        <w:t>ProteomicsDB</w:t>
      </w:r>
      <w:proofErr w:type="spellEnd"/>
      <w:r w:rsidR="00372EA2">
        <w:t xml:space="preserve"> captures for each sample in the database a minimum number of properties to describe the sample and the related experimental protocol such as tissue, digestion method</w:t>
      </w:r>
      <w:r w:rsidR="004414AA">
        <w:t>,</w:t>
      </w:r>
      <w:r w:rsidR="00372EA2">
        <w:t xml:space="preserve"> </w:t>
      </w:r>
      <w:r w:rsidR="4B57BF6E">
        <w:t>and</w:t>
      </w:r>
      <w:r w:rsidR="00372EA2">
        <w:t xml:space="preserve"> instrument (e.g</w:t>
      </w:r>
      <w:r w:rsidR="0041608F">
        <w:t>.,</w:t>
      </w:r>
      <w:r w:rsidR="00372EA2">
        <w:t xml:space="preserve"> </w:t>
      </w:r>
      <w:hyperlink r:id="rId13" w:anchor="projects/4267/6228">
        <w:r w:rsidR="00F50CBF" w:rsidRPr="24241141">
          <w:rPr>
            <w:rStyle w:val="Lienhypertexte"/>
          </w:rPr>
          <w:t>https://www.proteomicsdb.org/#projects/4267/6228</w:t>
        </w:r>
      </w:hyperlink>
      <w:r w:rsidR="00372EA2">
        <w:t>).</w:t>
      </w:r>
      <w:r w:rsidR="002E722E">
        <w:t xml:space="preserve"> </w:t>
      </w:r>
      <w:proofErr w:type="spellStart"/>
      <w:r w:rsidR="003F0E0F">
        <w:t>ProteomeXchange</w:t>
      </w:r>
      <w:proofErr w:type="spellEnd"/>
      <w:r w:rsidR="003F0E0F">
        <w:t xml:space="preserve"> submissions only required a </w:t>
      </w:r>
      <w:r w:rsidR="0057372B">
        <w:t>minimum</w:t>
      </w:r>
      <w:r w:rsidR="003F0E0F">
        <w:t xml:space="preserve"> </w:t>
      </w:r>
      <w:r w:rsidR="00681C8A">
        <w:t xml:space="preserve">of </w:t>
      </w:r>
      <w:r w:rsidR="003F0E0F">
        <w:t xml:space="preserve">unstructured metadata such as species, instruments, posttranslational modifications or </w:t>
      </w:r>
      <w:r w:rsidR="00A05249">
        <w:t xml:space="preserve">disease. This metadata is captured at the project level making </w:t>
      </w:r>
      <w:r w:rsidR="00681C8A">
        <w:t xml:space="preserve">it </w:t>
      </w:r>
      <w:r w:rsidR="00773CE8">
        <w:t xml:space="preserve">difficult to associate each specific metadata term with the samples in the study. </w:t>
      </w:r>
      <w:r w:rsidR="002E27EB">
        <w:rPr>
          <w:color w:val="333333"/>
        </w:rPr>
        <w:t xml:space="preserve">The </w:t>
      </w:r>
      <w:r w:rsidR="00460C8F">
        <w:rPr>
          <w:color w:val="333333"/>
        </w:rPr>
        <w:t xml:space="preserve">lack of detailed and </w:t>
      </w:r>
      <w:r w:rsidR="00423C36">
        <w:rPr>
          <w:color w:val="333333"/>
        </w:rPr>
        <w:t>well-structured</w:t>
      </w:r>
      <w:r w:rsidR="00460C8F">
        <w:rPr>
          <w:color w:val="333333"/>
        </w:rPr>
        <w:t xml:space="preserve"> metadata at a sample </w:t>
      </w:r>
      <w:r w:rsidR="00690108">
        <w:rPr>
          <w:color w:val="333333"/>
        </w:rPr>
        <w:t xml:space="preserve">level </w:t>
      </w:r>
      <w:r w:rsidR="00690108" w:rsidRPr="24241141">
        <w:rPr>
          <w:color w:val="333333"/>
        </w:rPr>
        <w:t>prevents</w:t>
      </w:r>
      <w:r w:rsidR="28240C70" w:rsidRPr="24241141">
        <w:rPr>
          <w:color w:val="333333"/>
        </w:rPr>
        <w:t xml:space="preserve"> data interpretation, reproducibility, and integration of data from different resources. This is why we propose a </w:t>
      </w:r>
      <w:r w:rsidR="00F9208D" w:rsidRPr="240F670C">
        <w:rPr>
          <w:color w:val="333333"/>
        </w:rPr>
        <w:t>data</w:t>
      </w:r>
      <w:r w:rsidR="28240C70" w:rsidRPr="24241141">
        <w:rPr>
          <w:color w:val="333333"/>
        </w:rPr>
        <w:t xml:space="preserve"> standard for</w:t>
      </w:r>
      <w:r w:rsidR="4563EBE6" w:rsidRPr="24241141">
        <w:rPr>
          <w:color w:val="333333"/>
        </w:rPr>
        <w:t xml:space="preserve"> proteomics</w:t>
      </w:r>
      <w:r w:rsidR="28240C70" w:rsidRPr="24241141">
        <w:rPr>
          <w:color w:val="333333"/>
        </w:rPr>
        <w:t xml:space="preserve"> metadata annotation.</w:t>
      </w:r>
      <w:r w:rsidR="00372EA2">
        <w:t xml:space="preserve"> For every proteomics dataset</w:t>
      </w:r>
      <w:r w:rsidR="00423C36">
        <w:t>,</w:t>
      </w:r>
      <w:r w:rsidR="00372EA2">
        <w:t xml:space="preserve"> we </w:t>
      </w:r>
      <w:r w:rsidR="3005040B">
        <w:t>propose to</w:t>
      </w:r>
      <w:r w:rsidR="00372EA2">
        <w:t xml:space="preserve"> capture at least three levels of metadata: (</w:t>
      </w:r>
      <w:proofErr w:type="spellStart"/>
      <w:r w:rsidR="00372EA2">
        <w:t>i</w:t>
      </w:r>
      <w:proofErr w:type="spellEnd"/>
      <w:r w:rsidR="00372EA2">
        <w:t xml:space="preserve">) dataset description, (ii) the sample to data </w:t>
      </w:r>
      <w:r w:rsidR="00133FFD">
        <w:t>relationship</w:t>
      </w:r>
      <w:r w:rsidR="00372EA2">
        <w:t xml:space="preserve">; and (iii) </w:t>
      </w:r>
      <w:r w:rsidR="4490378A">
        <w:t>the technical/</w:t>
      </w:r>
      <w:r w:rsidR="00423C36">
        <w:t>proteomics-specific</w:t>
      </w:r>
      <w:r w:rsidR="4490378A">
        <w:t xml:space="preserve"> information</w:t>
      </w:r>
      <w:r w:rsidR="3F1C3F5E">
        <w:t>, available</w:t>
      </w:r>
      <w:r w:rsidR="4490378A">
        <w:t xml:space="preserve"> in </w:t>
      </w:r>
      <w:r w:rsidR="00372EA2">
        <w:t>standard data file formats (</w:t>
      </w:r>
      <w:r w:rsidR="00690108">
        <w:t>e.g.,</w:t>
      </w:r>
      <w:r w:rsidR="00372EA2">
        <w:t xml:space="preserve"> </w:t>
      </w:r>
      <w:r w:rsidR="17CA2287">
        <w:t xml:space="preserve">the PSI formats </w:t>
      </w:r>
      <w:proofErr w:type="spellStart"/>
      <w:r w:rsidR="00372EA2">
        <w:t>mzIdentML</w:t>
      </w:r>
      <w:proofErr w:type="spellEnd"/>
      <w:r w:rsidR="00372EA2">
        <w:t xml:space="preserve">, </w:t>
      </w:r>
      <w:proofErr w:type="spellStart"/>
      <w:r w:rsidR="00372EA2">
        <w:t>mzML</w:t>
      </w:r>
      <w:proofErr w:type="spellEnd"/>
      <w:r w:rsidR="00372EA2">
        <w:t xml:space="preserve">, or </w:t>
      </w:r>
      <w:proofErr w:type="spellStart"/>
      <w:r w:rsidR="00372EA2">
        <w:t>mzTab</w:t>
      </w:r>
      <w:proofErr w:type="spellEnd"/>
      <w:r w:rsidR="27483B8D">
        <w:t>, among others</w:t>
      </w:r>
      <w:r w:rsidR="00372EA2">
        <w:t xml:space="preserve">). </w:t>
      </w:r>
    </w:p>
    <w:p w14:paraId="45044FBC" w14:textId="0E4C1BFC" w:rsidR="00FF4CCA" w:rsidRDefault="00FF4CCA" w:rsidP="00BB60DD">
      <w:pPr>
        <w:jc w:val="both"/>
      </w:pPr>
    </w:p>
    <w:p w14:paraId="1AEADB80" w14:textId="12194878" w:rsidR="00FF4CCA" w:rsidRDefault="00372EA2" w:rsidP="00BB60DD">
      <w:pPr>
        <w:jc w:val="both"/>
      </w:pPr>
      <w:r>
        <w:t xml:space="preserve">The general </w:t>
      </w:r>
      <w:r w:rsidR="79287DB8">
        <w:t>dataset</w:t>
      </w:r>
      <w:r>
        <w:t xml:space="preserve"> description includes minimum information to describe the study</w:t>
      </w:r>
      <w:r w:rsidR="3AA55468">
        <w:t xml:space="preserve"> overall</w:t>
      </w:r>
      <w:r>
        <w:t>: title, description, date of publication, type of experiment (e.g</w:t>
      </w:r>
      <w:r w:rsidR="00DB3BAC">
        <w:t>.,</w:t>
      </w:r>
      <w:r>
        <w:t xml:space="preserve"> </w:t>
      </w:r>
      <w:hyperlink r:id="rId14">
        <w:r w:rsidR="00FF4CCA" w:rsidRPr="65FC1B0A">
          <w:rPr>
            <w:rStyle w:val="Lienhypertexte"/>
          </w:rPr>
          <w:t>http://proteomecentral.proteomexchange.org/cgi/GetDataset?ID=PXD016060.0-1&amp;outputMode=XML</w:t>
        </w:r>
      </w:hyperlink>
      <w:r>
        <w:t xml:space="preserve">). The </w:t>
      </w:r>
      <w:r w:rsidR="762C899E">
        <w:t>proteomics</w:t>
      </w:r>
      <w:r>
        <w:t xml:space="preserve"> standard data files </w:t>
      </w:r>
      <w:r w:rsidR="12DF5FA0">
        <w:t>contain</w:t>
      </w:r>
      <w:r>
        <w:t xml:space="preserve"> </w:t>
      </w:r>
      <w:r w:rsidR="3FADCF2A">
        <w:t xml:space="preserve">mostly </w:t>
      </w:r>
      <w:r>
        <w:t xml:space="preserve">the </w:t>
      </w:r>
      <w:r w:rsidR="68141393">
        <w:t xml:space="preserve">technical </w:t>
      </w:r>
      <w:r>
        <w:t xml:space="preserve">metadata associated with the dataset including search engine settings, scores, workflows, </w:t>
      </w:r>
      <w:r w:rsidR="00556CA6">
        <w:t xml:space="preserve">and </w:t>
      </w:r>
      <w:r>
        <w:t xml:space="preserve">configuration files, </w:t>
      </w:r>
      <w:r w:rsidR="00C2485E">
        <w:t xml:space="preserve">but do not include information about </w:t>
      </w:r>
      <w:r w:rsidR="5FBBF84A">
        <w:t>sample metadata and</w:t>
      </w:r>
      <w:r w:rsidR="0CD7839A">
        <w:t>/or the</w:t>
      </w:r>
      <w:r w:rsidR="58C2EAC1">
        <w:t xml:space="preserve"> experimental </w:t>
      </w:r>
      <w:r w:rsidR="00F52AEE">
        <w:t>design</w:t>
      </w:r>
      <w:r w:rsidRPr="65FC1B0A">
        <w:rPr>
          <w:i/>
          <w:iCs/>
        </w:rPr>
        <w:t>.</w:t>
      </w:r>
      <w:r>
        <w:t xml:space="preserve"> </w:t>
      </w:r>
      <w:r w:rsidR="003B7AB0">
        <w:t>Currently</w:t>
      </w:r>
      <w:r w:rsidR="756FE6D9">
        <w:t>, a</w:t>
      </w:r>
      <w:r>
        <w:t xml:space="preserve">ll </w:t>
      </w:r>
      <w:proofErr w:type="spellStart"/>
      <w:r>
        <w:t>ProteomeXchange</w:t>
      </w:r>
      <w:proofErr w:type="spellEnd"/>
      <w:r>
        <w:t xml:space="preserve"> partners mandate </w:t>
      </w:r>
      <w:r w:rsidR="4AE59BAD">
        <w:t xml:space="preserve">both types </w:t>
      </w:r>
      <w:r w:rsidR="00104605">
        <w:t>of</w:t>
      </w:r>
      <w:r>
        <w:t xml:space="preserve"> information for each dataset. However, the information regarding the sample</w:t>
      </w:r>
      <w:r w:rsidR="395886A4">
        <w:t>s</w:t>
      </w:r>
      <w:r>
        <w:t xml:space="preserve"> and </w:t>
      </w:r>
      <w:r w:rsidR="00C2485E">
        <w:t>their</w:t>
      </w:r>
      <w:r>
        <w:t xml:space="preserve"> relation</w:t>
      </w:r>
      <w:r w:rsidR="298DB9A9">
        <w:t>ship</w:t>
      </w:r>
      <w:r>
        <w:t xml:space="preserve"> to the data files </w:t>
      </w:r>
      <w:r w:rsidR="00FF4CCA">
        <w:t>(</w:t>
      </w:r>
      <w:r>
        <w:t>Figure 1</w:t>
      </w:r>
      <w:r w:rsidR="00FF4CCA">
        <w:t>)</w:t>
      </w:r>
      <w:r>
        <w:t xml:space="preserve"> is mostly missing</w:t>
      </w:r>
      <w:r w:rsidR="00B22829">
        <w:t xml:space="preserve"> </w:t>
      </w:r>
      <w:r>
        <w:fldChar w:fldCharType="begin"/>
      </w:r>
      <w:r>
        <w:instrText xml:space="preserve"> ADDIN EN.CITE &lt;EndNote&gt;&lt;Cite&gt;&lt;Author&gt;Perez-Riverol&lt;/Author&gt;&lt;Year&gt;2020&lt;/Year&gt;&lt;RecNum&gt;585&lt;/RecNum&gt;&lt;DisplayText&gt;[1]&lt;/DisplayText&gt;&lt;record&gt;&lt;rec-number&gt;585&lt;/rec-number&gt;&lt;foreign-keys&gt;&lt;key app="EN" db-id="5dw0a5xfb0fxdjee2s9x9densasarfwstsst" timestamp="1602579953"&gt;585&lt;/key&gt;&lt;/foreign-keys&gt;&lt;ref-type name="Journal Article"&gt;17&lt;/ref-type&gt;&lt;contributors&gt;&lt;authors&gt;&lt;author&gt;Perez-Riverol, Y.&lt;/author&gt;&lt;author&gt;European Bioinformatics Community for Mass, Spectrometry&lt;/author&gt;&lt;/authors&gt;&lt;/contributors&gt;&lt;auth-address&gt;European Molecular Biology Laboratory, European Bioinformatics Institute (EMBL-EBI), Wellcome Trust Genome Campus, Hinxton, Cambridge CB10 1SD, U.K.&lt;/auth-address&gt;&lt;titles&gt;&lt;title&gt;Toward a Sample Metadata Standard in Public Proteomics Repositories&lt;/title&gt;&lt;secondary-title&gt;J Proteome Res&lt;/secondary-title&gt;&lt;/titles&gt;&lt;periodical&gt;&lt;full-title&gt;J Proteome Res&lt;/full-title&gt;&lt;/periodical&gt;&lt;pages&gt;3906-3909&lt;/pages&gt;&lt;volume&gt;19&lt;/volume&gt;&lt;number&gt;10&lt;/number&gt;&lt;edition&gt;2020/08/14&lt;/edition&gt;&lt;keywords&gt;&lt;keyword&gt;bioinformatics&lt;/keyword&gt;&lt;keyword&gt;data reanalysis&lt;/keyword&gt;&lt;keyword&gt;data repositories&lt;/keyword&gt;&lt;keyword&gt;experimental design&lt;/keyword&gt;&lt;keyword&gt;multiomics&lt;/keyword&gt;&lt;keyword&gt;open data&lt;/keyword&gt;&lt;keyword&gt;proteomeXchange&lt;/keyword&gt;&lt;keyword&gt;proteomics&lt;/keyword&gt;&lt;keyword&gt;reproducibility&lt;/keyword&gt;&lt;keyword&gt;sample metadata&lt;/keyword&gt;&lt;keyword&gt;standards&lt;/keyword&gt;&lt;/keywords&gt;&lt;dates&gt;&lt;year&gt;2020&lt;/year&gt;&lt;pub-dates&gt;&lt;date&gt;Oct 2&lt;/date&gt;&lt;/pub-dates&gt;&lt;/dates&gt;&lt;isbn&gt;1535-3907 (Electronic)&amp;#xD;1535-3893 (Linking)&lt;/isbn&gt;&lt;accession-num&gt;32786688&lt;/accession-num&gt;&lt;urls&gt;&lt;related-urls&gt;&lt;url&gt;https://www.ncbi.nlm.nih.gov/pubmed/32786688&lt;/url&gt;&lt;/related-urls&gt;&lt;/urls&gt;&lt;electronic-resource-num&gt;10.1021/acs.jproteome.0c00376&lt;/electronic-resource-num&gt;&lt;/record&gt;&lt;/Cite&gt;&lt;/EndNote&gt;</w:instrText>
      </w:r>
      <w:r>
        <w:fldChar w:fldCharType="separate"/>
      </w:r>
      <w:r w:rsidR="00B22829" w:rsidRPr="65FC1B0A">
        <w:rPr>
          <w:noProof/>
        </w:rPr>
        <w:t>[1]</w:t>
      </w:r>
      <w:r>
        <w:fldChar w:fldCharType="end"/>
      </w:r>
      <w:r>
        <w:t xml:space="preserve">. </w:t>
      </w:r>
    </w:p>
    <w:p w14:paraId="1EB49C4D" w14:textId="77777777" w:rsidR="00FF4CCA" w:rsidRDefault="00FF4CCA" w:rsidP="003C44DE">
      <w:pPr>
        <w:jc w:val="both"/>
      </w:pPr>
    </w:p>
    <w:p w14:paraId="63CA2CD1" w14:textId="7A21646E" w:rsidR="00372EA2" w:rsidRDefault="58911264" w:rsidP="240F670C">
      <w:pPr>
        <w:jc w:val="both"/>
      </w:pPr>
      <w:r>
        <w:t>These three levels of metadata are combined in the well-established data formats ISA-TAB</w:t>
      </w:r>
      <w:r w:rsidR="667E3B4F">
        <w:t xml:space="preserve"> </w:t>
      </w:r>
      <w:r w:rsidR="00372EA2">
        <w:fldChar w:fldCharType="begin"/>
      </w:r>
      <w:r w:rsidR="00372EA2">
        <w:instrText xml:space="preserve"> ADDIN EN.CITE &lt;EndNote&gt;&lt;Cite&gt;&lt;Author&gt;Gonzalez-Beltran&lt;/Author&gt;&lt;Year&gt;2014&lt;/Year&gt;&lt;RecNum&gt;594&lt;/RecNum&gt;&lt;DisplayText&gt;[2]&lt;/DisplayText&gt;&lt;record&gt;&lt;rec-number&gt;594&lt;/rec-number&gt;&lt;foreign-keys&gt;&lt;key app="EN" db-id="5dw0a5xfb0fxdjee2s9x9densasarfwstsst" timestamp="1603377109"&gt;594&lt;/key&gt;&lt;/foreign-keys&gt;&lt;ref-type name="Journal Article"&gt;17&lt;/ref-type&gt;&lt;contributors&gt;&lt;authors&gt;&lt;author&gt;Gonzalez-Beltran, A.&lt;/author&gt;&lt;author&gt;Maguire, E.&lt;/author&gt;&lt;author&gt;Sansone, S. A.&lt;/author&gt;&lt;author&gt;Rocca-Serra, P.&lt;/author&gt;&lt;/authors&gt;&lt;/contributors&gt;&lt;titles&gt;&lt;title&gt;linkedISA: semantic representation of ISA-Tab experimental metadata&lt;/title&gt;&lt;secondary-title&gt;BMC Bioinformatics&lt;/secondary-title&gt;&lt;/titles&gt;&lt;periodical&gt;&lt;full-title&gt;BMC Bioinformatics&lt;/full-title&gt;&lt;/periodical&gt;&lt;pages&gt;S4&lt;/pages&gt;&lt;volume&gt;15 Suppl 14&lt;/volume&gt;&lt;edition&gt;2014/12/05&lt;/edition&gt;&lt;keywords&gt;&lt;keyword&gt;Biological Science Disciplines/methods&lt;/keyword&gt;&lt;keyword&gt;*Data Curation&lt;/keyword&gt;&lt;keyword&gt;*Datasets as Topic&lt;/keyword&gt;&lt;keyword&gt;Internet&lt;/keyword&gt;&lt;keyword&gt;Research Design&lt;/keyword&gt;&lt;keyword&gt;Semantics&lt;/keyword&gt;&lt;keyword&gt;*Software&lt;/keyword&gt;&lt;/keywords&gt;&lt;dates&gt;&lt;year&gt;2014&lt;/year&gt;&lt;/dates&gt;&lt;isbn&gt;1471-2105 (Electronic)&amp;#xD;1471-2105 (Linking)&lt;/isbn&gt;&lt;accession-num&gt;25472428&lt;/accession-num&gt;&lt;urls&gt;&lt;related-urls&gt;&lt;url&gt;https://www.ncbi.nlm.nih.gov/pubmed/25472428&lt;/url&gt;&lt;/related-urls&gt;&lt;/urls&gt;&lt;custom2&gt;PMC4255742&lt;/custom2&gt;&lt;electronic-resource-num&gt;10.1186/1471-2105-15-S14-S4&lt;/electronic-resource-num&gt;&lt;/record&gt;&lt;/Cite&gt;&lt;/EndNote&gt;</w:instrText>
      </w:r>
      <w:r w:rsidR="00372EA2">
        <w:fldChar w:fldCharType="separate"/>
      </w:r>
      <w:r w:rsidR="01602656" w:rsidRPr="187EA46F">
        <w:rPr>
          <w:noProof/>
        </w:rPr>
        <w:t>[2]</w:t>
      </w:r>
      <w:r w:rsidR="00372EA2">
        <w:fldChar w:fldCharType="end"/>
      </w:r>
      <w:r>
        <w:t xml:space="preserve"> (</w:t>
      </w:r>
      <w:hyperlink r:id="rId15">
        <w:r w:rsidR="3041941C" w:rsidRPr="187EA46F">
          <w:rPr>
            <w:rStyle w:val="Lienhypertexte"/>
          </w:rPr>
          <w:t>https://www.isacommons.org/</w:t>
        </w:r>
      </w:hyperlink>
      <w:r>
        <w:t>)</w:t>
      </w:r>
      <w:r w:rsidR="3041941C">
        <w:t xml:space="preserve"> </w:t>
      </w:r>
      <w:r>
        <w:t>or MAGE-TAB</w:t>
      </w:r>
      <w:r w:rsidR="3041941C">
        <w:t xml:space="preserve"> </w:t>
      </w:r>
      <w:r w:rsidR="00372EA2">
        <w:fldChar w:fldCharType="begin"/>
      </w:r>
      <w:r w:rsidR="00372EA2">
        <w:instrText xml:space="preserve"> ADDIN EN.CITE &lt;EndNote&gt;&lt;Cite&gt;&lt;Author&gt;Rayner&lt;/Author&gt;&lt;Year&gt;2006&lt;/Year&gt;&lt;RecNum&gt;582&lt;/RecNum&gt;&lt;DisplayText&gt;[3]&lt;/DisplayText&gt;&lt;record&gt;&lt;rec-number&gt;582&lt;/rec-number&gt;&lt;foreign-keys&gt;&lt;key app="EN" db-id="5dw0a5xfb0fxdjee2s9x9densasarfwstsst" timestamp="1602248633"&gt;582&lt;/key&gt;&lt;/foreign-keys&gt;&lt;ref-type name="Journal Article"&gt;17&lt;/ref-type&gt;&lt;contributors&gt;&lt;authors&gt;&lt;author&gt;Rayner, T. F.&lt;/author&gt;&lt;author&gt;Rocca-Serra, P.&lt;/author&gt;&lt;author&gt;Spellman, P. T.&lt;/author&gt;&lt;author&gt;Causton, H. C.&lt;/author&gt;&lt;author&gt;Farne, A.&lt;/author&gt;&lt;author&gt;Holloway, E.&lt;/author&gt;&lt;author&gt;Irizarry, R. A.&lt;/author&gt;&lt;author&gt;Liu, J.&lt;/author&gt;&lt;author&gt;Maier, D. S.&lt;/author&gt;&lt;author&gt;Miller, M.&lt;/author&gt;&lt;author&gt;Petersen, K.&lt;/author&gt;&lt;author&gt;Quackenbush, J.&lt;/author&gt;&lt;author&gt;Sherlock, G.&lt;/author&gt;&lt;author&gt;Stoeckert, C. J., Jr.&lt;/author&gt;&lt;author&gt;White, J.&lt;/author&gt;&lt;author&gt;Whetzel, P. L.&lt;/author&gt;&lt;author&gt;Wymore, F.&lt;/author&gt;&lt;author&gt;Parkinson, H.&lt;/author&gt;&lt;author&gt;Sarkans, U.&lt;/author&gt;&lt;author&gt;Ball, C. A.&lt;/author&gt;&lt;author&gt;Brazma, A.&lt;/author&gt;&lt;/authors&gt;&lt;/contributors&gt;&lt;auth-address&gt;European Bioinformatics Institute, Wellcome Trust Genome Campus, Hinxton, Cambridge, UK. rayner@ebi.ac.uk&lt;/auth-address&gt;&lt;titles&gt;&lt;title&gt;A simple spreadsheet-based, MIAME-supportive format for microarray data: MAGE-TAB&lt;/title&gt;&lt;secondary-title&gt;BMC Bioinformatics&lt;/secondary-title&gt;&lt;/titles&gt;&lt;periodical&gt;&lt;full-title&gt;BMC Bioinformatics&lt;/full-title&gt;&lt;/periodical&gt;&lt;pages&gt;489&lt;/pages&gt;&lt;volume&gt;7&lt;/volume&gt;&lt;edition&gt;2006/11/08&lt;/edition&gt;&lt;keywords&gt;&lt;keyword&gt;Computational Biology/*methods&lt;/keyword&gt;&lt;keyword&gt;Databases, Genetic&lt;/keyword&gt;&lt;keyword&gt;Humans&lt;/keyword&gt;&lt;keyword&gt;Oligonucleotide Array Sequence Analysis/*methods&lt;/keyword&gt;&lt;keyword&gt;*Software&lt;/keyword&gt;&lt;/keywords&gt;&lt;dates&gt;&lt;year&gt;2006&lt;/year&gt;&lt;pub-dates&gt;&lt;date&gt;Nov 6&lt;/date&gt;&lt;/pub-dates&gt;&lt;/dates&gt;&lt;isbn&gt;1471-2105 (Electronic)&amp;#xD;1471-2105 (Linking)&lt;/isbn&gt;&lt;accession-num&gt;17087822&lt;/accession-num&gt;&lt;urls&gt;&lt;related-urls&gt;&lt;url&gt;https://www.ncbi.nlm.nih.gov/pubmed/17087822&lt;/url&gt;&lt;/related-urls&gt;&lt;/urls&gt;&lt;custom2&gt;PMC1687205&lt;/custom2&gt;&lt;electronic-resource-num&gt;10.1186/1471-2105-7-489&lt;/electronic-resource-num&gt;&lt;/record&gt;&lt;/Cite&gt;&lt;/EndNote&gt;</w:instrText>
      </w:r>
      <w:r w:rsidR="00372EA2">
        <w:fldChar w:fldCharType="separate"/>
      </w:r>
      <w:r w:rsidR="01602656" w:rsidRPr="187EA46F">
        <w:rPr>
          <w:noProof/>
        </w:rPr>
        <w:t>[3]</w:t>
      </w:r>
      <w:r w:rsidR="00372EA2">
        <w:fldChar w:fldCharType="end"/>
      </w:r>
      <w:r>
        <w:t>, which are used in other omics fields</w:t>
      </w:r>
      <w:r w:rsidR="260912EA">
        <w:t xml:space="preserve"> such as metabolomics and transcriptomics</w:t>
      </w:r>
      <w:r>
        <w:t xml:space="preserve">. In both data formats, a tab-delimited file is used to annotate </w:t>
      </w:r>
      <w:r w:rsidR="429A9B03">
        <w:t>the sample</w:t>
      </w:r>
      <w:r>
        <w:t xml:space="preserve"> </w:t>
      </w:r>
      <w:r w:rsidR="691CAD76">
        <w:t xml:space="preserve">metadata </w:t>
      </w:r>
      <w:r>
        <w:t>and link it to the corresponding data file(s)</w:t>
      </w:r>
      <w:r w:rsidR="7EDFF490">
        <w:t>. In MAGE-TAB this information is encoded in the</w:t>
      </w:r>
      <w:r w:rsidR="00D00F28">
        <w:t xml:space="preserve"> </w:t>
      </w:r>
      <w:r w:rsidR="00D84888">
        <w:t>sample-to-data</w:t>
      </w:r>
      <w:r>
        <w:t xml:space="preserve"> </w:t>
      </w:r>
      <w:r w:rsidR="670C38F0">
        <w:t xml:space="preserve">relationship </w:t>
      </w:r>
      <w:r>
        <w:t xml:space="preserve">file format - SDRF). Both data formats encode the properties and sample attributes as columns, and each row represents a sample in the study. </w:t>
      </w:r>
      <w:r w:rsidR="00D84888" w:rsidRPr="00D84888">
        <w:t>However, even more crucial than the choice of file format is the establishment of general guidelines specifying the essential information that must be encoded to ensure the reproducibility of proteomics results.</w:t>
      </w:r>
      <w:r w:rsidR="00D84888" w:rsidRPr="00D84888" w:rsidDel="00D84888">
        <w:t xml:space="preserve"> </w:t>
      </w:r>
      <w:r>
        <w:t xml:space="preserve">The lack of guidelines to annotate information </w:t>
      </w:r>
      <w:r w:rsidR="6EC65FB9">
        <w:t>such as</w:t>
      </w:r>
      <w:r>
        <w:t xml:space="preserve"> disease stage, cell line code, organism part</w:t>
      </w:r>
      <w:r w:rsidR="6F0DD7CF">
        <w:t>,</w:t>
      </w:r>
      <w:r>
        <w:t xml:space="preserve"> </w:t>
      </w:r>
      <w:r w:rsidR="30BF5C66">
        <w:t xml:space="preserve">or </w:t>
      </w:r>
      <w:r>
        <w:t>the analytical information</w:t>
      </w:r>
      <w:r w:rsidR="6810C0FE">
        <w:t xml:space="preserve"> about</w:t>
      </w:r>
      <w:r>
        <w:t xml:space="preserve"> </w:t>
      </w:r>
      <w:proofErr w:type="spellStart"/>
      <w:r w:rsidR="004414AA">
        <w:t>labeling</w:t>
      </w:r>
      <w:proofErr w:type="spellEnd"/>
      <w:r>
        <w:t xml:space="preserve"> channels (</w:t>
      </w:r>
      <w:r w:rsidR="00BB3BA8">
        <w:t>e.g.,</w:t>
      </w:r>
      <w:r>
        <w:t xml:space="preserve"> TMT, SILAC) makes the data representation incomplete</w:t>
      </w:r>
      <w:r w:rsidR="131792C5">
        <w:t>. The consequence is that it is not possible</w:t>
      </w:r>
      <w:r>
        <w:t xml:space="preserve"> to understand the original </w:t>
      </w:r>
      <w:r w:rsidR="30BF5C66">
        <w:t>experiment, and</w:t>
      </w:r>
      <w:r w:rsidR="170D0A12">
        <w:t>/</w:t>
      </w:r>
      <w:r>
        <w:t>or perform a re-analysis</w:t>
      </w:r>
      <w:r w:rsidR="62059904">
        <w:t xml:space="preserve"> of the dataset</w:t>
      </w:r>
      <w:r w:rsidR="0AEF0F5D">
        <w:t>,</w:t>
      </w:r>
      <w:r w:rsidR="62059904">
        <w:t xml:space="preserve"> having all the necessary information for reproducibility purposes</w:t>
      </w:r>
      <w:r>
        <w:t xml:space="preserve">. </w:t>
      </w:r>
      <w:r w:rsidR="290F7154">
        <w:t>For instance, i</w:t>
      </w:r>
      <w:r>
        <w:t xml:space="preserve">f the information </w:t>
      </w:r>
      <w:r w:rsidR="49B639C2">
        <w:t>about</w:t>
      </w:r>
      <w:r>
        <w:t xml:space="preserve"> the fraction</w:t>
      </w:r>
      <w:r w:rsidR="749FB6AB">
        <w:t>s</w:t>
      </w:r>
      <w:r>
        <w:t xml:space="preserve">, </w:t>
      </w:r>
      <w:proofErr w:type="spellStart"/>
      <w:r w:rsidR="004414AA">
        <w:t>labeling</w:t>
      </w:r>
      <w:proofErr w:type="spellEnd"/>
      <w:r w:rsidR="6C1B6A45">
        <w:t xml:space="preserve"> channels</w:t>
      </w:r>
      <w:r>
        <w:t>, or enrichment method</w:t>
      </w:r>
      <w:r w:rsidR="338E87BA">
        <w:t>s</w:t>
      </w:r>
      <w:r>
        <w:t xml:space="preserve"> is not annotated, the reuse and reproduc</w:t>
      </w:r>
      <w:r w:rsidR="5AEF738A">
        <w:t>tion</w:t>
      </w:r>
      <w:r>
        <w:t xml:space="preserve"> of the original results will be challenging</w:t>
      </w:r>
      <w:r w:rsidR="376A0B1B">
        <w:t xml:space="preserve">, if </w:t>
      </w:r>
      <w:r w:rsidR="64752F5B">
        <w:t>possible</w:t>
      </w:r>
      <w:r w:rsidR="376A0B1B">
        <w:t xml:space="preserve"> at all</w:t>
      </w:r>
      <w:r>
        <w:t>.</w:t>
      </w:r>
    </w:p>
    <w:p w14:paraId="1A7598B5" w14:textId="77777777" w:rsidR="00372EA2" w:rsidRDefault="00372EA2" w:rsidP="003C44DE">
      <w:pPr>
        <w:jc w:val="both"/>
      </w:pPr>
    </w:p>
    <w:p w14:paraId="5AF6FEA5" w14:textId="37AD9D3A" w:rsidR="00372EA2" w:rsidRDefault="2BFC3ECF" w:rsidP="004C39FF">
      <w:pPr>
        <w:jc w:val="center"/>
      </w:pPr>
      <w:r>
        <w:rPr>
          <w:noProof/>
        </w:rPr>
        <w:drawing>
          <wp:inline distT="0" distB="0" distL="0" distR="0" wp14:anchorId="380CE6CA" wp14:editId="412D3C67">
            <wp:extent cx="5114112" cy="3605349"/>
            <wp:effectExtent l="0" t="0" r="0" b="0"/>
            <wp:docPr id="3" name="Picture 3" descr="A picture containing diagram&#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6">
                      <a:extLst>
                        <a:ext uri="{28A0092B-C50C-407E-A947-70E740481C1C}">
                          <a14:useLocalDpi xmlns:a14="http://schemas.microsoft.com/office/drawing/2010/main" val="0"/>
                        </a:ext>
                      </a:extLst>
                    </a:blip>
                    <a:stretch>
                      <a:fillRect/>
                    </a:stretch>
                  </pic:blipFill>
                  <pic:spPr>
                    <a:xfrm>
                      <a:off x="0" y="0"/>
                      <a:ext cx="5114112" cy="3605349"/>
                    </a:xfrm>
                    <a:prstGeom prst="rect">
                      <a:avLst/>
                    </a:prstGeom>
                  </pic:spPr>
                </pic:pic>
              </a:graphicData>
            </a:graphic>
          </wp:inline>
        </w:drawing>
      </w:r>
    </w:p>
    <w:p w14:paraId="14D71E59" w14:textId="77777777" w:rsidR="00684D9B" w:rsidRDefault="00684D9B" w:rsidP="003C44DE">
      <w:pPr>
        <w:jc w:val="both"/>
        <w:rPr>
          <w:b/>
          <w:bCs/>
          <w:sz w:val="22"/>
          <w:szCs w:val="22"/>
        </w:rPr>
      </w:pPr>
    </w:p>
    <w:p w14:paraId="54053498" w14:textId="0A6F10C5" w:rsidR="00372EA2" w:rsidRDefault="00E27407" w:rsidP="003C44DE">
      <w:pPr>
        <w:jc w:val="both"/>
        <w:rPr>
          <w:sz w:val="22"/>
          <w:szCs w:val="22"/>
        </w:rPr>
      </w:pPr>
      <w:r w:rsidRPr="24241141">
        <w:rPr>
          <w:b/>
          <w:bCs/>
          <w:sz w:val="22"/>
          <w:szCs w:val="22"/>
        </w:rPr>
        <w:t>Figure 1</w:t>
      </w:r>
      <w:r w:rsidRPr="24241141">
        <w:rPr>
          <w:sz w:val="22"/>
          <w:szCs w:val="22"/>
        </w:rPr>
        <w:t xml:space="preserve">: </w:t>
      </w:r>
      <w:r w:rsidR="31F316D1" w:rsidRPr="7A617FE7">
        <w:rPr>
          <w:sz w:val="22"/>
          <w:szCs w:val="22"/>
        </w:rPr>
        <w:t xml:space="preserve">The </w:t>
      </w:r>
      <w:r w:rsidR="00A37BB8" w:rsidRPr="24241141">
        <w:rPr>
          <w:sz w:val="22"/>
          <w:szCs w:val="22"/>
        </w:rPr>
        <w:t xml:space="preserve">SDRF-Proteomics </w:t>
      </w:r>
      <w:r w:rsidR="000F3725" w:rsidRPr="24241141">
        <w:rPr>
          <w:sz w:val="22"/>
          <w:szCs w:val="22"/>
        </w:rPr>
        <w:t xml:space="preserve">file format </w:t>
      </w:r>
      <w:r w:rsidR="009A2330" w:rsidRPr="24241141">
        <w:rPr>
          <w:sz w:val="22"/>
          <w:szCs w:val="22"/>
        </w:rPr>
        <w:t>stores</w:t>
      </w:r>
      <w:r w:rsidR="005E0A9A" w:rsidRPr="24241141">
        <w:rPr>
          <w:sz w:val="22"/>
          <w:szCs w:val="22"/>
        </w:rPr>
        <w:t xml:space="preserve"> the information of the sample and it</w:t>
      </w:r>
      <w:r w:rsidR="57895B94" w:rsidRPr="24241141">
        <w:rPr>
          <w:sz w:val="22"/>
          <w:szCs w:val="22"/>
        </w:rPr>
        <w:t>s</w:t>
      </w:r>
      <w:r w:rsidR="005E0A9A" w:rsidRPr="24241141">
        <w:rPr>
          <w:sz w:val="22"/>
          <w:szCs w:val="22"/>
        </w:rPr>
        <w:t xml:space="preserve"> </w:t>
      </w:r>
      <w:r w:rsidR="005E0A9A" w:rsidRPr="00684D9B">
        <w:rPr>
          <w:sz w:val="22"/>
          <w:szCs w:val="22"/>
        </w:rPr>
        <w:t>relation</w:t>
      </w:r>
      <w:r w:rsidR="009E2BD9">
        <w:rPr>
          <w:sz w:val="22"/>
          <w:szCs w:val="22"/>
        </w:rPr>
        <w:t>ship</w:t>
      </w:r>
      <w:r w:rsidR="005E0A9A" w:rsidRPr="24241141">
        <w:rPr>
          <w:sz w:val="22"/>
          <w:szCs w:val="22"/>
        </w:rPr>
        <w:t xml:space="preserve"> to the </w:t>
      </w:r>
      <w:r w:rsidR="009A2330" w:rsidRPr="24241141">
        <w:rPr>
          <w:sz w:val="22"/>
          <w:szCs w:val="22"/>
        </w:rPr>
        <w:t xml:space="preserve">data files in the dataset. The file format includes not only information about the sample but also about how the </w:t>
      </w:r>
      <w:r w:rsidR="00E63102" w:rsidRPr="00E84C4A">
        <w:rPr>
          <w:sz w:val="22"/>
          <w:szCs w:val="22"/>
        </w:rPr>
        <w:t xml:space="preserve">data </w:t>
      </w:r>
      <w:r w:rsidR="00736138">
        <w:rPr>
          <w:sz w:val="22"/>
          <w:szCs w:val="22"/>
        </w:rPr>
        <w:t xml:space="preserve">was </w:t>
      </w:r>
      <w:r w:rsidR="00684D9B" w:rsidRPr="00E84C4A">
        <w:rPr>
          <w:sz w:val="22"/>
          <w:szCs w:val="22"/>
        </w:rPr>
        <w:t>acquired</w:t>
      </w:r>
      <w:r w:rsidR="00C30EC2" w:rsidRPr="00E84C4A">
        <w:rPr>
          <w:sz w:val="22"/>
          <w:szCs w:val="22"/>
        </w:rPr>
        <w:t xml:space="preserve"> </w:t>
      </w:r>
      <w:r w:rsidR="00684D9B" w:rsidRPr="00E84C4A">
        <w:rPr>
          <w:sz w:val="22"/>
          <w:szCs w:val="22"/>
        </w:rPr>
        <w:t>and process</w:t>
      </w:r>
      <w:r w:rsidR="64C43C1B" w:rsidRPr="00E84C4A">
        <w:rPr>
          <w:sz w:val="22"/>
          <w:szCs w:val="22"/>
        </w:rPr>
        <w:t>ed</w:t>
      </w:r>
      <w:r w:rsidR="00684D9B" w:rsidRPr="24241141">
        <w:rPr>
          <w:sz w:val="22"/>
          <w:szCs w:val="22"/>
        </w:rPr>
        <w:t xml:space="preserve">. </w:t>
      </w:r>
    </w:p>
    <w:p w14:paraId="2CE01529" w14:textId="77777777" w:rsidR="001C6338" w:rsidRPr="00684D9B" w:rsidRDefault="001C6338" w:rsidP="003C44DE">
      <w:pPr>
        <w:jc w:val="both"/>
        <w:rPr>
          <w:sz w:val="22"/>
          <w:szCs w:val="22"/>
        </w:rPr>
      </w:pPr>
    </w:p>
    <w:p w14:paraId="7AED3E94" w14:textId="58F30C61" w:rsidR="005D5B21" w:rsidRPr="00382E46" w:rsidRDefault="00A0161C" w:rsidP="00934282">
      <w:pPr>
        <w:jc w:val="both"/>
      </w:pPr>
      <w:r w:rsidRPr="00185223">
        <w:t xml:space="preserve">We proposed in this specification to extend the </w:t>
      </w:r>
      <w:r w:rsidR="001C6338">
        <w:t xml:space="preserve">SDRF part of the </w:t>
      </w:r>
      <w:r w:rsidRPr="00185223">
        <w:t>MAGE</w:t>
      </w:r>
      <w:r w:rsidR="5FA0663C" w:rsidRPr="00185223">
        <w:t>-</w:t>
      </w:r>
      <w:r w:rsidRPr="00185223">
        <w:t xml:space="preserve">TAB </w:t>
      </w:r>
      <w:r w:rsidR="008A2FB0" w:rsidRPr="00185223">
        <w:t xml:space="preserve">file format </w:t>
      </w:r>
      <w:r w:rsidR="008A2FB0" w:rsidRPr="00595046">
        <w:t>(</w:t>
      </w:r>
      <w:hyperlink r:id="rId17" w:history="1">
        <w:r w:rsidR="008A2FB0" w:rsidRPr="003B7158">
          <w:rPr>
            <w:rStyle w:val="Lienhypertexte"/>
          </w:rPr>
          <w:t>http://fged.org/projects/mage-</w:t>
        </w:r>
        <w:r w:rsidR="008A2FB0" w:rsidRPr="00382E46">
          <w:rPr>
            <w:rStyle w:val="Lienhypertexte"/>
          </w:rPr>
          <w:t>tab/</w:t>
        </w:r>
      </w:hyperlink>
      <w:r w:rsidR="008A2FB0" w:rsidRPr="00595046">
        <w:t xml:space="preserve">) for </w:t>
      </w:r>
      <w:r w:rsidR="4424ECC1" w:rsidRPr="003B7158">
        <w:t>p</w:t>
      </w:r>
      <w:r w:rsidR="008A2FB0" w:rsidRPr="00382E46">
        <w:t xml:space="preserve">roteomics data representation. </w:t>
      </w:r>
    </w:p>
    <w:p w14:paraId="1CA1C39E" w14:textId="77777777" w:rsidR="005D5B21" w:rsidRPr="00382E46" w:rsidRDefault="005D5B21" w:rsidP="00934282">
      <w:pPr>
        <w:jc w:val="both"/>
      </w:pPr>
    </w:p>
    <w:p w14:paraId="26698D41" w14:textId="74E7ECE5" w:rsidR="00934282" w:rsidRPr="00595046" w:rsidRDefault="00934282" w:rsidP="00934282">
      <w:pPr>
        <w:jc w:val="both"/>
      </w:pPr>
      <w:r w:rsidRPr="00185223">
        <w:t xml:space="preserve">The MAGE-TAB is divided </w:t>
      </w:r>
      <w:r w:rsidR="004414AA">
        <w:t>into</w:t>
      </w:r>
      <w:r w:rsidRPr="00185223">
        <w:t xml:space="preserve"> two main files</w:t>
      </w:r>
      <w:r w:rsidR="45F1CCE1" w:rsidRPr="00185223">
        <w:t>, which are linked</w:t>
      </w:r>
      <w:r w:rsidRPr="00185223">
        <w:t>: IDF (Investigation Description Format) and SDRF (Sample and Data Relationship Format). We will describe how these two files are adapted for Proteomics.</w:t>
      </w:r>
    </w:p>
    <w:p w14:paraId="3A5CABD0" w14:textId="77777777" w:rsidR="00934282" w:rsidRPr="00185223" w:rsidRDefault="00934282" w:rsidP="00934282">
      <w:pPr>
        <w:jc w:val="both"/>
      </w:pPr>
    </w:p>
    <w:p w14:paraId="77991793" w14:textId="6E5AC32D" w:rsidR="00934282" w:rsidRPr="00185223" w:rsidRDefault="00934282" w:rsidP="00E84C4A">
      <w:pPr>
        <w:pStyle w:val="Paragraphedeliste"/>
        <w:numPr>
          <w:ilvl w:val="0"/>
          <w:numId w:val="18"/>
        </w:numPr>
        <w:ind w:left="284" w:hanging="284"/>
        <w:jc w:val="both"/>
        <w:rPr>
          <w:rFonts w:ascii="Calibri" w:eastAsia="Calibri" w:hAnsi="Calibri" w:cs="Calibri"/>
        </w:rPr>
      </w:pPr>
      <w:r w:rsidRPr="00185223">
        <w:t>IDF</w:t>
      </w:r>
      <w:r w:rsidR="008B7CDF" w:rsidRPr="00185223">
        <w:t xml:space="preserve">: </w:t>
      </w:r>
      <w:r w:rsidRPr="00185223">
        <w:t xml:space="preserve">The IDF file contains fields describing the study, </w:t>
      </w:r>
      <w:r w:rsidR="0C33652D" w:rsidRPr="00185223">
        <w:t>including</w:t>
      </w:r>
      <w:r w:rsidR="1AE40574" w:rsidRPr="00185223">
        <w:t xml:space="preserve"> </w:t>
      </w:r>
      <w:r w:rsidR="00F9208D" w:rsidRPr="00185223">
        <w:t>e.g.,</w:t>
      </w:r>
      <w:r w:rsidRPr="00185223">
        <w:t xml:space="preserve"> authors/submitters, protocols, publications. </w:t>
      </w:r>
      <w:proofErr w:type="spellStart"/>
      <w:r w:rsidRPr="00185223">
        <w:t>ProteomerXchange</w:t>
      </w:r>
      <w:proofErr w:type="spellEnd"/>
      <w:r w:rsidRPr="00185223">
        <w:t xml:space="preserve"> resources </w:t>
      </w:r>
      <w:r w:rsidR="4FE284E7" w:rsidRPr="00185223">
        <w:t xml:space="preserve">have </w:t>
      </w:r>
      <w:r w:rsidRPr="00185223">
        <w:t xml:space="preserve">developed a file format called </w:t>
      </w:r>
      <w:proofErr w:type="spellStart"/>
      <w:r w:rsidRPr="00185223">
        <w:t>submission.px</w:t>
      </w:r>
      <w:proofErr w:type="spellEnd"/>
      <w:r w:rsidRPr="00185223">
        <w:t xml:space="preserve"> which captures </w:t>
      </w:r>
      <w:r w:rsidR="4CE690CD" w:rsidRPr="00185223">
        <w:t>equivalent</w:t>
      </w:r>
      <w:r w:rsidRPr="00185223">
        <w:t xml:space="preserve"> information </w:t>
      </w:r>
      <w:r w:rsidR="002A36B9" w:rsidRPr="00185223">
        <w:t>to</w:t>
      </w:r>
      <w:r w:rsidRPr="00185223">
        <w:t xml:space="preserve">  MAGE-TAB IDF. We have developed a set of tools to automatically </w:t>
      </w:r>
      <w:r w:rsidR="31B20699" w:rsidRPr="00185223">
        <w:t>convert</w:t>
      </w:r>
      <w:r w:rsidRPr="00185223">
        <w:t xml:space="preserve"> from </w:t>
      </w:r>
      <w:proofErr w:type="spellStart"/>
      <w:r w:rsidRPr="00185223">
        <w:t>submission.px</w:t>
      </w:r>
      <w:proofErr w:type="spellEnd"/>
      <w:r w:rsidRPr="00185223">
        <w:t xml:space="preserve"> to IDF</w:t>
      </w:r>
      <w:r w:rsidR="00FB38B8">
        <w:t xml:space="preserve"> (</w:t>
      </w:r>
      <w:hyperlink r:id="rId18" w:history="1">
        <w:r w:rsidR="00F90254" w:rsidRPr="003E524E">
          <w:rPr>
            <w:rStyle w:val="Lienhypertexte"/>
          </w:rPr>
          <w:t>https://github.com/bigbio/proteomics-metadata-standard/blob/master/generate_idf.py</w:t>
        </w:r>
      </w:hyperlink>
      <w:r w:rsidR="00FB38B8">
        <w:t>)</w:t>
      </w:r>
      <w:r w:rsidRPr="00185223">
        <w:t>.</w:t>
      </w:r>
    </w:p>
    <w:p w14:paraId="472A684D" w14:textId="77777777" w:rsidR="00934282" w:rsidRPr="00185223" w:rsidRDefault="00934282" w:rsidP="00934282">
      <w:pPr>
        <w:jc w:val="both"/>
      </w:pPr>
    </w:p>
    <w:p w14:paraId="15B3710E" w14:textId="659810DA" w:rsidR="006D3C4A" w:rsidRPr="00185223" w:rsidRDefault="2A63E37B" w:rsidP="00E84C4A">
      <w:pPr>
        <w:pStyle w:val="Paragraphedeliste"/>
        <w:numPr>
          <w:ilvl w:val="0"/>
          <w:numId w:val="18"/>
        </w:numPr>
        <w:ind w:left="284" w:hanging="284"/>
        <w:jc w:val="both"/>
        <w:rPr>
          <w:rFonts w:ascii="Calibri" w:eastAsia="Calibri" w:hAnsi="Calibri" w:cs="Calibri"/>
        </w:rPr>
      </w:pPr>
      <w:r w:rsidRPr="00185223">
        <w:t xml:space="preserve"> </w:t>
      </w:r>
      <w:r w:rsidR="00934282" w:rsidRPr="00185223">
        <w:t>SDRF</w:t>
      </w:r>
      <w:r w:rsidR="008B7CDF" w:rsidRPr="00185223">
        <w:t xml:space="preserve">: </w:t>
      </w:r>
      <w:r w:rsidR="00934282" w:rsidRPr="00185223">
        <w:t xml:space="preserve"> </w:t>
      </w:r>
      <w:r w:rsidR="19795605" w:rsidRPr="00185223">
        <w:t>T</w:t>
      </w:r>
      <w:r w:rsidR="00934282" w:rsidRPr="00185223">
        <w:t xml:space="preserve">he Sample to Data </w:t>
      </w:r>
      <w:r w:rsidR="1A96B741" w:rsidRPr="00185223">
        <w:t xml:space="preserve">files relationship </w:t>
      </w:r>
      <w:r w:rsidR="00934282" w:rsidRPr="00185223">
        <w:t xml:space="preserve">information is missing (or not standardized) for all </w:t>
      </w:r>
      <w:r w:rsidR="009412B8">
        <w:t>PROTEOMEXCHANGE</w:t>
      </w:r>
      <w:r w:rsidR="00934282" w:rsidRPr="00185223">
        <w:t xml:space="preserve"> datasets. </w:t>
      </w:r>
    </w:p>
    <w:p w14:paraId="596E1303" w14:textId="2F6F27AE" w:rsidR="006D3C4A" w:rsidRPr="00185223" w:rsidRDefault="006D3C4A" w:rsidP="00185223">
      <w:pPr>
        <w:pStyle w:val="Paragraphedeliste"/>
        <w:jc w:val="both"/>
      </w:pPr>
    </w:p>
    <w:p w14:paraId="6116776C" w14:textId="7FA40B93" w:rsidR="004465C6" w:rsidRDefault="004465C6" w:rsidP="00E37320">
      <w:pPr>
        <w:jc w:val="both"/>
      </w:pPr>
      <w:r w:rsidRPr="00A56518">
        <w:t xml:space="preserve">While MAGE-TAB and SDRF were originally developed for microarray data representation, </w:t>
      </w:r>
      <w:r w:rsidR="00871735" w:rsidRPr="00A56518">
        <w:t>they have</w:t>
      </w:r>
      <w:r w:rsidRPr="00A56518">
        <w:t xml:space="preserve"> been extended for RNA</w:t>
      </w:r>
      <w:r w:rsidRPr="00382E46">
        <w:t>-</w:t>
      </w:r>
      <w:proofErr w:type="spellStart"/>
      <w:r w:rsidRPr="00382E46">
        <w:t>Seq</w:t>
      </w:r>
      <w:proofErr w:type="spellEnd"/>
      <w:r w:rsidRPr="00382E46">
        <w:t xml:space="preserve"> and more recently for </w:t>
      </w:r>
      <w:r>
        <w:t>single-cell</w:t>
      </w:r>
      <w:r w:rsidRPr="00382E46">
        <w:t xml:space="preserve"> transcriptomics </w:t>
      </w:r>
      <w:r w:rsidRPr="00A56518">
        <w:t xml:space="preserve">experiments </w:t>
      </w:r>
      <w:r w:rsidRPr="00A56518">
        <w:fldChar w:fldCharType="begin">
          <w:fldData xml:space="preserve">PEVuZE5vdGU+PENpdGU+PEF1dGhvcj5TYXJrYW5zPC9BdXRob3I+PFllYXI+MjAyMTwvWWVhcj48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</w:fldData>
        </w:fldChar>
      </w:r>
      <w:r w:rsidRPr="00A56518">
        <w:instrText xml:space="preserve"> ADDIN EN.CITE </w:instrText>
      </w:r>
      <w:r w:rsidRPr="00A56518">
        <w:fldChar w:fldCharType="begin">
          <w:fldData xml:space="preserve">PEVuZE5vdGU+PENpdGU+PEF1dGhvcj5TYXJrYW5zPC9BdXRob3I+PFllYXI+MjAyMTwvWWVhcj48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</w:fldData>
        </w:fldChar>
      </w:r>
      <w:r w:rsidRPr="00A56518">
        <w:instrText xml:space="preserve"> ADDIN EN.CITE.DATA </w:instrText>
      </w:r>
      <w:r w:rsidRPr="00A56518">
        <w:fldChar w:fldCharType="end"/>
      </w:r>
      <w:r w:rsidRPr="00A56518">
        <w:fldChar w:fldCharType="separate"/>
      </w:r>
      <w:r w:rsidRPr="00A56518">
        <w:t>[4, 5]</w:t>
      </w:r>
      <w:r w:rsidRPr="00A56518">
        <w:fldChar w:fldCharType="end"/>
      </w:r>
      <w:r w:rsidRPr="00A56518">
        <w:t>. Thousands</w:t>
      </w:r>
      <w:r w:rsidRPr="00382E46">
        <w:t xml:space="preserve"> of transcriptomics datasets have been annotated using </w:t>
      </w:r>
      <w:r>
        <w:t>SDRF</w:t>
      </w:r>
      <w:r w:rsidRPr="00382E46">
        <w:t xml:space="preserve">. By repurposing and extending </w:t>
      </w:r>
      <w:r>
        <w:t>SDRF</w:t>
      </w:r>
      <w:r w:rsidRPr="00382E46">
        <w:t xml:space="preserve"> for Proteomics, we aim to provide a format that </w:t>
      </w:r>
      <w:r>
        <w:t>facilitates</w:t>
      </w:r>
      <w:r w:rsidRPr="00382E46">
        <w:t xml:space="preserve"> the integration of proteomics datasets with other omics data types, </w:t>
      </w:r>
      <w:r w:rsidRPr="0070350E">
        <w:rPr>
          <w:i/>
        </w:rPr>
        <w:t>i.e.</w:t>
      </w:r>
      <w:r w:rsidRPr="00382E46">
        <w:t xml:space="preserve">, enabling a better representation and linking between </w:t>
      </w:r>
      <w:proofErr w:type="spellStart"/>
      <w:r w:rsidRPr="00382E46">
        <w:t>multiomics</w:t>
      </w:r>
      <w:proofErr w:type="spellEnd"/>
      <w:r w:rsidRPr="00382E46">
        <w:t xml:space="preserve"> datasets available in different data repositories, including the </w:t>
      </w:r>
      <w:r w:rsidR="009412B8">
        <w:t>PROTEOMEXCHANGE</w:t>
      </w:r>
      <w:r w:rsidRPr="00382E46">
        <w:t xml:space="preserve"> ones.</w:t>
      </w:r>
    </w:p>
    <w:p w14:paraId="6186AF7F" w14:textId="77777777" w:rsidR="004465C6" w:rsidRDefault="004465C6" w:rsidP="00E37320">
      <w:pPr>
        <w:jc w:val="both"/>
      </w:pPr>
    </w:p>
    <w:p w14:paraId="2D88D158" w14:textId="60E02740" w:rsidR="006D3C4A" w:rsidRPr="00185223" w:rsidRDefault="00934282" w:rsidP="00E37320">
      <w:pPr>
        <w:jc w:val="both"/>
      </w:pPr>
      <w:r w:rsidRPr="00185223">
        <w:t xml:space="preserve">The standardization of the SDRF for proteomics is the main objective of </w:t>
      </w:r>
      <w:r w:rsidR="00D21363" w:rsidRPr="00185223">
        <w:t>this specification</w:t>
      </w:r>
      <w:r w:rsidR="3A555534" w:rsidRPr="00185223">
        <w:t xml:space="preserve"> document</w:t>
      </w:r>
      <w:r w:rsidR="008B7CDF" w:rsidRPr="00185223">
        <w:t>.</w:t>
      </w:r>
      <w:r w:rsidR="004465C6">
        <w:t xml:space="preserve"> </w:t>
      </w:r>
    </w:p>
    <w:p w14:paraId="738E6815" w14:textId="06AD3C9D" w:rsidR="24241141" w:rsidRDefault="24241141" w:rsidP="24241141">
      <w:pPr>
        <w:jc w:val="both"/>
        <w:rPr>
          <w:sz w:val="22"/>
          <w:szCs w:val="22"/>
        </w:rPr>
      </w:pPr>
    </w:p>
    <w:p w14:paraId="0BB8E60A" w14:textId="537D5E69" w:rsidR="00372EA2" w:rsidRPr="004465C6" w:rsidRDefault="00630955" w:rsidP="004465C6">
      <w:pPr>
        <w:pStyle w:val="Titre2"/>
        <w:rPr>
          <w:b/>
        </w:rPr>
      </w:pPr>
      <w:bookmarkStart w:id="11" w:name="_Toc135742233"/>
      <w:r w:rsidRPr="004465C6">
        <w:rPr>
          <w:b/>
          <w:bCs/>
        </w:rPr>
        <w:t xml:space="preserve">1.2 </w:t>
      </w:r>
      <w:r w:rsidR="00C108C3" w:rsidRPr="004465C6">
        <w:rPr>
          <w:b/>
          <w:bCs/>
        </w:rPr>
        <w:t>Use cases</w:t>
      </w:r>
      <w:r w:rsidR="00423C36">
        <w:rPr>
          <w:b/>
          <w:bCs/>
        </w:rPr>
        <w:t>.</w:t>
      </w:r>
      <w:bookmarkEnd w:id="11"/>
      <w:r w:rsidRPr="004465C6">
        <w:rPr>
          <w:b/>
          <w:bCs/>
        </w:rPr>
        <w:t xml:space="preserve"> </w:t>
      </w:r>
    </w:p>
    <w:p w14:paraId="41D20515" w14:textId="7C6586C3" w:rsidR="00C108C3" w:rsidRDefault="00C108C3" w:rsidP="003C44DE">
      <w:pPr>
        <w:jc w:val="both"/>
      </w:pPr>
    </w:p>
    <w:p w14:paraId="7DB25BCA" w14:textId="65E46046" w:rsidR="005D5364" w:rsidRDefault="005D5364" w:rsidP="005D5364">
      <w:pPr>
        <w:jc w:val="both"/>
      </w:pPr>
      <w:r>
        <w:t>The following use cases can be defined for the format:</w:t>
      </w:r>
    </w:p>
    <w:p w14:paraId="3E783E08" w14:textId="77777777" w:rsidR="005D5364" w:rsidRDefault="005D5364" w:rsidP="005D5364">
      <w:pPr>
        <w:jc w:val="both"/>
      </w:pPr>
    </w:p>
    <w:p w14:paraId="23F0312D" w14:textId="51FFA9EC" w:rsidR="00EB013A" w:rsidRDefault="008B0479" w:rsidP="00E84C4A">
      <w:pPr>
        <w:pStyle w:val="Paragraphedeliste"/>
        <w:numPr>
          <w:ilvl w:val="0"/>
          <w:numId w:val="16"/>
        </w:numPr>
        <w:ind w:left="426" w:hanging="426"/>
        <w:jc w:val="both"/>
      </w:pPr>
      <w:r w:rsidRPr="008B0479">
        <w:t xml:space="preserve">Capturing the experimental design of a proteomics experiment, particularly the relationship between the samples </w:t>
      </w:r>
      <w:proofErr w:type="spellStart"/>
      <w:r w:rsidRPr="008B0479">
        <w:t>analyzed</w:t>
      </w:r>
      <w:proofErr w:type="spellEnd"/>
      <w:r w:rsidRPr="008B0479">
        <w:t xml:space="preserve"> and the instrument files generated during data acquisition in the laboratory. </w:t>
      </w:r>
    </w:p>
    <w:p w14:paraId="08B07D3D" w14:textId="2F0628B1" w:rsidR="009B3F56" w:rsidRDefault="009B3F56" w:rsidP="00E84C4A">
      <w:pPr>
        <w:pStyle w:val="Paragraphedeliste"/>
        <w:numPr>
          <w:ilvl w:val="0"/>
          <w:numId w:val="16"/>
        </w:numPr>
        <w:ind w:left="426" w:hanging="426"/>
        <w:jc w:val="both"/>
      </w:pPr>
      <w:r>
        <w:t xml:space="preserve">Capturing sample metadata, including information on the source and any treatments applied that could affect data analysis. </w:t>
      </w:r>
    </w:p>
    <w:p w14:paraId="68A67D65" w14:textId="1862900B" w:rsidR="00DF623C" w:rsidRDefault="009B3F56" w:rsidP="00E84C4A">
      <w:pPr>
        <w:pStyle w:val="Paragraphedeliste"/>
        <w:numPr>
          <w:ilvl w:val="0"/>
          <w:numId w:val="16"/>
        </w:numPr>
        <w:ind w:left="426" w:hanging="426"/>
        <w:jc w:val="both"/>
      </w:pPr>
      <w:r>
        <w:t xml:space="preserve">Providing comprehensive metadata for instrument files, so that users can have a general understanding of how the data was acquired. </w:t>
      </w:r>
    </w:p>
    <w:p w14:paraId="2F2AB4EB" w14:textId="77777777" w:rsidR="0014179B" w:rsidRPr="00051139" w:rsidRDefault="0014179B" w:rsidP="004465C6">
      <w:pPr>
        <w:pStyle w:val="Paragraphedeliste"/>
        <w:jc w:val="both"/>
      </w:pPr>
    </w:p>
    <w:p w14:paraId="00000053" w14:textId="1B8E9D94" w:rsidR="004D32AB" w:rsidRPr="003F3EFC" w:rsidRDefault="00C664A0" w:rsidP="003C44DE">
      <w:pPr>
        <w:pStyle w:val="Titre2"/>
        <w:jc w:val="both"/>
        <w:rPr>
          <w:b/>
          <w:bCs/>
        </w:rPr>
      </w:pPr>
      <w:bookmarkStart w:id="12" w:name="_Toc53173087"/>
      <w:bookmarkStart w:id="13" w:name="_Toc135742234"/>
      <w:r w:rsidRPr="24241141">
        <w:rPr>
          <w:b/>
          <w:bCs/>
        </w:rPr>
        <w:t>1.</w:t>
      </w:r>
      <w:r w:rsidR="00C108C3">
        <w:rPr>
          <w:b/>
          <w:bCs/>
        </w:rPr>
        <w:t>3</w:t>
      </w:r>
      <w:r w:rsidRPr="24241141">
        <w:rPr>
          <w:b/>
          <w:bCs/>
        </w:rPr>
        <w:t xml:space="preserve"> </w:t>
      </w:r>
      <w:r w:rsidR="7CE19793" w:rsidRPr="24241141">
        <w:rPr>
          <w:b/>
          <w:bCs/>
        </w:rPr>
        <w:t>Specifications</w:t>
      </w:r>
      <w:r w:rsidR="00423C36">
        <w:rPr>
          <w:b/>
          <w:bCs/>
        </w:rPr>
        <w:t>.</w:t>
      </w:r>
      <w:bookmarkEnd w:id="12"/>
      <w:bookmarkEnd w:id="13"/>
    </w:p>
    <w:p w14:paraId="00000054" w14:textId="77777777" w:rsidR="004D32AB" w:rsidRPr="00051139" w:rsidRDefault="004D32AB" w:rsidP="003C44DE">
      <w:pPr>
        <w:jc w:val="both"/>
      </w:pPr>
    </w:p>
    <w:p w14:paraId="00000055" w14:textId="4C329584" w:rsidR="004D32AB" w:rsidRPr="00051139" w:rsidRDefault="0E397B76" w:rsidP="003C44DE">
      <w:pPr>
        <w:jc w:val="both"/>
      </w:pPr>
      <w:r>
        <w:t>The SDRF</w:t>
      </w:r>
      <w:r w:rsidR="07EF548F">
        <w:t xml:space="preserve">-Proteomics </w:t>
      </w:r>
      <w:r w:rsidR="6E77D76C">
        <w:t xml:space="preserve">format </w:t>
      </w:r>
      <w:r>
        <w:t>describes the sample characteristics and the relationships between samples and data files</w:t>
      </w:r>
      <w:r w:rsidR="75E2893F">
        <w:t xml:space="preserve"> included in a dataset</w:t>
      </w:r>
      <w:r>
        <w:t xml:space="preserve">. The information in SDRF files is </w:t>
      </w:r>
      <w:r w:rsidR="004414AA">
        <w:t>organized</w:t>
      </w:r>
      <w:r>
        <w:t xml:space="preserve"> so that it follows the natural flow of a proteomics experiment. </w:t>
      </w:r>
      <w:r w:rsidR="2E0CFEBD">
        <w:t xml:space="preserve">The main requirements to be fulfilled </w:t>
      </w:r>
      <w:r w:rsidR="4236D6F2">
        <w:t>for</w:t>
      </w:r>
      <w:r w:rsidR="2E0CFEBD">
        <w:t xml:space="preserve"> </w:t>
      </w:r>
      <w:r w:rsidR="00166C5A">
        <w:t xml:space="preserve">the </w:t>
      </w:r>
      <w:r w:rsidR="12145F8B">
        <w:t>SDRF-Proteomics format a</w:t>
      </w:r>
      <w:r w:rsidR="2E0CFEBD">
        <w:t>re:</w:t>
      </w:r>
    </w:p>
    <w:p w14:paraId="00000056" w14:textId="77777777" w:rsidR="004D32AB" w:rsidRPr="00051139" w:rsidRDefault="004D32AB" w:rsidP="003C44DE">
      <w:pPr>
        <w:jc w:val="both"/>
      </w:pPr>
    </w:p>
    <w:p w14:paraId="1612698D" w14:textId="25A0AC0A" w:rsidR="00166C5A" w:rsidRDefault="0E397B76" w:rsidP="00E84C4A">
      <w:pPr>
        <w:pStyle w:val="Listepuces5"/>
        <w:ind w:left="284" w:hanging="284"/>
      </w:pPr>
      <w:r>
        <w:lastRenderedPageBreak/>
        <w:t xml:space="preserve">The SDRF file is a tab-delimited format where each </w:t>
      </w:r>
      <w:r w:rsidR="637D2709">
        <w:t>row</w:t>
      </w:r>
      <w:r w:rsidR="12B943D7">
        <w:t xml:space="preserve"> </w:t>
      </w:r>
      <w:r>
        <w:t>corresponds to a relation</w:t>
      </w:r>
      <w:r w:rsidR="766815AF">
        <w:t>ship</w:t>
      </w:r>
      <w:r>
        <w:t xml:space="preserve"> between a Sample and a Data file.</w:t>
      </w:r>
    </w:p>
    <w:p w14:paraId="02B30303" w14:textId="1FF4C3A4" w:rsidR="00166C5A" w:rsidRDefault="00674551" w:rsidP="00E84C4A">
      <w:pPr>
        <w:pStyle w:val="Listepuces5"/>
        <w:ind w:left="284" w:hanging="284"/>
      </w:pPr>
      <w:r>
        <w:t>E</w:t>
      </w:r>
      <w:r w:rsidR="00C57B23">
        <w:t xml:space="preserve">ach column </w:t>
      </w:r>
      <w:r>
        <w:t xml:space="preserve">MUST </w:t>
      </w:r>
      <w:r w:rsidR="00C57B23">
        <w:t xml:space="preserve">correspond to an attribute/property of the Sample </w:t>
      </w:r>
      <w:r>
        <w:t xml:space="preserve">or the Data file. </w:t>
      </w:r>
    </w:p>
    <w:p w14:paraId="046B6038" w14:textId="0C023369" w:rsidR="00166C5A" w:rsidRDefault="00674551" w:rsidP="00E84C4A">
      <w:pPr>
        <w:pStyle w:val="Listepuces5"/>
        <w:ind w:left="284" w:hanging="284"/>
      </w:pPr>
      <w:r>
        <w:t xml:space="preserve">Each </w:t>
      </w:r>
      <w:r w:rsidR="00C57B23">
        <w:t xml:space="preserve">value in each cell </w:t>
      </w:r>
      <w:r>
        <w:t xml:space="preserve">MUST be </w:t>
      </w:r>
      <w:r w:rsidR="00C57B23">
        <w:t>the property for a given Sample</w:t>
      </w:r>
      <w:r>
        <w:t xml:space="preserve"> or Data file</w:t>
      </w:r>
      <w:r w:rsidR="00C57B23">
        <w:t>.</w:t>
      </w:r>
    </w:p>
    <w:p w14:paraId="6FA0004D" w14:textId="24BC55C8" w:rsidR="00BF2353" w:rsidRPr="00051139" w:rsidRDefault="7EAAEC82" w:rsidP="00E84C4A">
      <w:pPr>
        <w:pStyle w:val="Listepuces5"/>
        <w:ind w:left="284" w:hanging="284"/>
      </w:pPr>
      <w:r>
        <w:t xml:space="preserve">The SDRF file must start with columns describing the </w:t>
      </w:r>
      <w:r w:rsidR="17395D71">
        <w:t>properties</w:t>
      </w:r>
      <w:r>
        <w:t xml:space="preserve"> of the sample (e.g. organism, d</w:t>
      </w:r>
      <w:r w:rsidR="5826BF02">
        <w:t xml:space="preserve">isease, phenotype etc), </w:t>
      </w:r>
      <w:r w:rsidR="5ACEBB85">
        <w:t>followed</w:t>
      </w:r>
      <w:r w:rsidR="23F120C1">
        <w:t xml:space="preserve"> by the properties of data files which w</w:t>
      </w:r>
      <w:r w:rsidR="00E84C4A">
        <w:t xml:space="preserve">ere </w:t>
      </w:r>
      <w:r w:rsidR="23F120C1">
        <w:t>generated from the analysis of the experimental result</w:t>
      </w:r>
      <w:r w:rsidR="1D0A3FD8">
        <w:t>s</w:t>
      </w:r>
      <w:r w:rsidR="7DA03A75">
        <w:t xml:space="preserve"> (e.g. label, faction identifier, data file etc).</w:t>
      </w:r>
    </w:p>
    <w:p w14:paraId="54853912" w14:textId="51E8735E" w:rsidR="00674551" w:rsidRPr="00674551" w:rsidRDefault="00BF2353" w:rsidP="00E84C4A">
      <w:pPr>
        <w:pStyle w:val="Listepuces5"/>
        <w:ind w:left="284" w:hanging="284"/>
      </w:pPr>
      <w:r>
        <w:t>S</w:t>
      </w:r>
      <w:r w:rsidR="004D7CEA">
        <w:t>upport for handling unknown values/characteristics</w:t>
      </w:r>
      <w:r w:rsidR="00674551">
        <w:t>.</w:t>
      </w:r>
    </w:p>
    <w:p w14:paraId="6954E87C" w14:textId="4A80BA76" w:rsidR="24241141" w:rsidRDefault="24241141" w:rsidP="004465C6"/>
    <w:p w14:paraId="38746BF4" w14:textId="3F901A5D" w:rsidR="24241141" w:rsidRDefault="483AC27F" w:rsidP="004465C6">
      <w:pPr>
        <w:jc w:val="both"/>
      </w:pPr>
      <w:r>
        <w:t>The SDRF-Proteomics aims to capture the sample metadata and its relationship with the data files (</w:t>
      </w:r>
      <w:r w:rsidR="00713AFC">
        <w:t>e.g.,</w:t>
      </w:r>
      <w:r>
        <w:t xml:space="preserve"> raw files from mass spectrometers). The SDRF-Proteomics does not aim to capture the downstream analysis part of the experimental design including details of which samples were compared to which other samples, </w:t>
      </w:r>
      <w:r w:rsidR="008D02D2">
        <w:t xml:space="preserve">or </w:t>
      </w:r>
      <w:r>
        <w:t xml:space="preserve">how samples are combined into study variables or parameters for the downstream analysis such as FDR or p-values thresholds. The HUPO-PSI community will work in the future to include this information </w:t>
      </w:r>
      <w:r w:rsidR="004414AA">
        <w:t>in</w:t>
      </w:r>
      <w:r w:rsidR="008062FD">
        <w:t xml:space="preserve"> </w:t>
      </w:r>
      <w:r>
        <w:t xml:space="preserve">other file formats such as </w:t>
      </w:r>
      <w:proofErr w:type="spellStart"/>
      <w:r>
        <w:t>mzTab</w:t>
      </w:r>
      <w:proofErr w:type="spellEnd"/>
      <w:r>
        <w:t xml:space="preserve"> or a new type of file format.</w:t>
      </w:r>
    </w:p>
    <w:p w14:paraId="00000066" w14:textId="77777777" w:rsidR="004D32AB" w:rsidRPr="00051139" w:rsidRDefault="004D32AB" w:rsidP="003C44DE">
      <w:pPr>
        <w:jc w:val="both"/>
      </w:pPr>
    </w:p>
    <w:p w14:paraId="00000067" w14:textId="4321AED0" w:rsidR="004D32AB" w:rsidRPr="0055386C" w:rsidRDefault="00CA1E15" w:rsidP="00C664A0">
      <w:pPr>
        <w:pStyle w:val="Titre1"/>
      </w:pPr>
      <w:bookmarkStart w:id="14" w:name="_Toc53173089"/>
      <w:bookmarkStart w:id="15" w:name="_Toc67562064"/>
      <w:bookmarkStart w:id="16" w:name="_Toc135742235"/>
      <w:r w:rsidRPr="0055386C">
        <w:t>Notational Conventions</w:t>
      </w:r>
      <w:bookmarkEnd w:id="14"/>
      <w:bookmarkEnd w:id="15"/>
      <w:r w:rsidR="00423C36">
        <w:t>.</w:t>
      </w:r>
      <w:bookmarkEnd w:id="16"/>
    </w:p>
    <w:p w14:paraId="00000068" w14:textId="77777777" w:rsidR="004D32AB" w:rsidRPr="00051139" w:rsidRDefault="004D32AB" w:rsidP="003C44DE">
      <w:pPr>
        <w:jc w:val="both"/>
      </w:pPr>
    </w:p>
    <w:p w14:paraId="727636C1" w14:textId="4760E6FA" w:rsidR="005607A7" w:rsidRDefault="00CA1E15" w:rsidP="00554938">
      <w:pPr>
        <w:jc w:val="both"/>
      </w:pPr>
      <w:r w:rsidRPr="00051139">
        <w:t xml:space="preserve">The </w:t>
      </w:r>
      <w:r w:rsidR="004414AA">
        <w:t>keywords</w:t>
      </w:r>
      <w:r w:rsidRPr="00051139">
        <w:t xml:space="preserve"> “MUST</w:t>
      </w:r>
      <w:r w:rsidR="0014161A" w:rsidRPr="00051139">
        <w:t>”</w:t>
      </w:r>
      <w:r w:rsidRPr="00051139">
        <w:t>, “MUST NOT”, “REQUIRED”, “SHALL”, “SHALL NOT”, “SHOULD”, “SHOULD NOT”, “</w:t>
      </w:r>
      <w:r w:rsidR="00A1420D">
        <w:t>RECOM</w:t>
      </w:r>
      <w:r w:rsidR="00512A1E">
        <w:t>MEND/</w:t>
      </w:r>
      <w:r w:rsidRPr="00051139">
        <w:t>RECOMMENDED</w:t>
      </w:r>
      <w:r>
        <w:t>”,</w:t>
      </w:r>
      <w:r w:rsidRPr="00051139">
        <w:t xml:space="preserve"> “MAY”, </w:t>
      </w:r>
      <w:r w:rsidR="00D82804">
        <w:t xml:space="preserve">“COULD BE”, </w:t>
      </w:r>
      <w:r w:rsidRPr="00051139">
        <w:t>and “OPTIONAL” are to be interpreted as described in RFC 2119 (2).</w:t>
      </w:r>
      <w:bookmarkStart w:id="17" w:name="_heading=h.3ff98ojq7aw8" w:colFirst="0" w:colLast="0"/>
      <w:bookmarkEnd w:id="17"/>
    </w:p>
    <w:p w14:paraId="7E7D6E91" w14:textId="69AA0F9C" w:rsidR="72B7514F" w:rsidRDefault="72B7514F" w:rsidP="72B7514F"/>
    <w:p w14:paraId="2F7A435D" w14:textId="36113918" w:rsidR="00531E49" w:rsidRPr="0055386C" w:rsidRDefault="004817BB" w:rsidP="00531E49">
      <w:pPr>
        <w:pStyle w:val="Titre1"/>
      </w:pPr>
      <w:bookmarkStart w:id="18" w:name="_Toc67562065"/>
      <w:bookmarkStart w:id="19" w:name="_Toc135742236"/>
      <w:r>
        <w:t>Documentation</w:t>
      </w:r>
      <w:bookmarkEnd w:id="18"/>
      <w:bookmarkEnd w:id="19"/>
    </w:p>
    <w:p w14:paraId="77D1320E" w14:textId="481087F9" w:rsidR="00531E49" w:rsidRDefault="00531E49" w:rsidP="72B7514F">
      <w:pPr>
        <w:rPr>
          <w:highlight w:val="yellow"/>
        </w:rPr>
      </w:pPr>
    </w:p>
    <w:p w14:paraId="4254EF24" w14:textId="0E8D43B3" w:rsidR="0075153A" w:rsidRDefault="00531E49" w:rsidP="00D25363">
      <w:pPr>
        <w:jc w:val="both"/>
      </w:pPr>
      <w:r w:rsidRPr="0075153A">
        <w:t>The official</w:t>
      </w:r>
      <w:r w:rsidR="00051B17" w:rsidRPr="0075153A">
        <w:t xml:space="preserve"> </w:t>
      </w:r>
      <w:r w:rsidR="00886F80">
        <w:t xml:space="preserve">website for </w:t>
      </w:r>
      <w:r w:rsidR="004414AA">
        <w:t xml:space="preserve">the </w:t>
      </w:r>
      <w:r w:rsidR="00051B17" w:rsidRPr="0075153A">
        <w:t xml:space="preserve">SDRF-Proteomics </w:t>
      </w:r>
      <w:r w:rsidR="00886F80">
        <w:t xml:space="preserve">project </w:t>
      </w:r>
      <w:r w:rsidR="00AA6B37">
        <w:t xml:space="preserve">is </w:t>
      </w:r>
      <w:hyperlink r:id="rId19">
        <w:r w:rsidR="00D25363" w:rsidRPr="7A617FE7">
          <w:rPr>
            <w:rStyle w:val="Lienhypertexte"/>
          </w:rPr>
          <w:t>https://github.com/bigbio/proteomics-metadata-standard</w:t>
        </w:r>
      </w:hyperlink>
      <w:r w:rsidR="00D25363">
        <w:t>.</w:t>
      </w:r>
      <w:r w:rsidR="00696BE7">
        <w:t xml:space="preserve"> </w:t>
      </w:r>
      <w:r w:rsidR="00240055">
        <w:t>New use cases, changes to the specification</w:t>
      </w:r>
      <w:r w:rsidR="004414AA">
        <w:t>,</w:t>
      </w:r>
      <w:r w:rsidR="00240055">
        <w:t xml:space="preserve"> and examples can be added by using Pull requests or issues in </w:t>
      </w:r>
      <w:r w:rsidR="003731E3">
        <w:t>GitHub</w:t>
      </w:r>
      <w:r w:rsidR="00240055">
        <w:t xml:space="preserve"> (</w:t>
      </w:r>
      <w:r w:rsidR="003C3EE1">
        <w:t xml:space="preserve">see </w:t>
      </w:r>
      <w:r w:rsidR="004414AA">
        <w:t xml:space="preserve">the </w:t>
      </w:r>
      <w:r w:rsidR="003C3EE1">
        <w:t xml:space="preserve">introduction to </w:t>
      </w:r>
      <w:r w:rsidR="003731E3">
        <w:t>GitHub</w:t>
      </w:r>
      <w:r w:rsidR="003C3EE1">
        <w:t xml:space="preserve"> </w:t>
      </w:r>
      <w:r w:rsidR="008062FD">
        <w:t>–</w:t>
      </w:r>
      <w:r w:rsidR="003731E3">
        <w:t xml:space="preserve"> </w:t>
      </w:r>
      <w:hyperlink r:id="rId20">
        <w:r w:rsidR="003731E3" w:rsidRPr="7A617FE7">
          <w:rPr>
            <w:rStyle w:val="Lienhypertexte"/>
          </w:rPr>
          <w:t>https://lab.github.com/githubtraining/introduction-to-github</w:t>
        </w:r>
      </w:hyperlink>
      <w:r w:rsidR="00240055">
        <w:t>)</w:t>
      </w:r>
      <w:r w:rsidR="003731E3">
        <w:t xml:space="preserve">. </w:t>
      </w:r>
      <w:r w:rsidR="00696BE7">
        <w:t xml:space="preserve"> </w:t>
      </w:r>
      <w:r w:rsidR="00D25363">
        <w:t xml:space="preserve"> </w:t>
      </w:r>
    </w:p>
    <w:p w14:paraId="2237DCD8" w14:textId="77777777" w:rsidR="00886F80" w:rsidRDefault="00886F80" w:rsidP="72B7514F"/>
    <w:p w14:paraId="598E0530" w14:textId="5C223C69" w:rsidR="72B7514F" w:rsidRDefault="003F658D" w:rsidP="72B7514F">
      <w:r>
        <w:t xml:space="preserve">A set of examples and annotated projects from </w:t>
      </w:r>
      <w:proofErr w:type="spellStart"/>
      <w:r>
        <w:t>ProteomeXchange</w:t>
      </w:r>
      <w:proofErr w:type="spellEnd"/>
      <w:r>
        <w:t xml:space="preserve"> can be found here: </w:t>
      </w:r>
      <w:hyperlink r:id="rId21" w:history="1">
        <w:r w:rsidR="00C64F8A" w:rsidRPr="00651657">
          <w:rPr>
            <w:rStyle w:val="Lienhypertexte"/>
          </w:rPr>
          <w:t>https://github.com/bigbio/proteomics-metadata-standard/tree/master/annotated-projects</w:t>
        </w:r>
      </w:hyperlink>
      <w:r w:rsidR="00C64F8A">
        <w:t xml:space="preserve"> </w:t>
      </w:r>
    </w:p>
    <w:p w14:paraId="598FC1DB" w14:textId="77777777" w:rsidR="00E84F11" w:rsidRDefault="00E84F11" w:rsidP="72B7514F">
      <w:pPr>
        <w:rPr>
          <w:highlight w:val="yellow"/>
        </w:rPr>
      </w:pPr>
    </w:p>
    <w:p w14:paraId="4B2E8D57" w14:textId="3C7A6315" w:rsidR="00B76976" w:rsidRDefault="007133FF" w:rsidP="72B7514F">
      <w:r w:rsidRPr="00897B07">
        <w:t xml:space="preserve">Multiple tools </w:t>
      </w:r>
      <w:r w:rsidR="00B76976" w:rsidRPr="00897B07">
        <w:t>have</w:t>
      </w:r>
      <w:r w:rsidRPr="00897B07">
        <w:t xml:space="preserve"> been implemented to validate SDRF-Proteomics files</w:t>
      </w:r>
      <w:r w:rsidR="001074AF" w:rsidRPr="00897B07">
        <w:t xml:space="preserve">: </w:t>
      </w:r>
    </w:p>
    <w:p w14:paraId="7E106A3A" w14:textId="77777777" w:rsidR="008062FD" w:rsidRDefault="008062FD" w:rsidP="72B7514F"/>
    <w:p w14:paraId="64334F34" w14:textId="3A5A029B" w:rsidR="00B76976" w:rsidRDefault="00B76976" w:rsidP="008062FD">
      <w:pPr>
        <w:jc w:val="both"/>
      </w:pPr>
      <w:r>
        <w:t xml:space="preserve">- </w:t>
      </w:r>
      <w:proofErr w:type="spellStart"/>
      <w:r w:rsidR="000D3EB2">
        <w:t>sdrf</w:t>
      </w:r>
      <w:proofErr w:type="spellEnd"/>
      <w:r w:rsidR="000D3EB2">
        <w:t>-pipelines (Python</w:t>
      </w:r>
      <w:r w:rsidR="00EE58EF">
        <w:t xml:space="preserve"> -</w:t>
      </w:r>
      <w:r w:rsidR="003E1B1D">
        <w:t xml:space="preserve"> </w:t>
      </w:r>
      <w:hyperlink r:id="rId22">
        <w:r w:rsidR="005B684F" w:rsidRPr="7A617FE7">
          <w:rPr>
            <w:rStyle w:val="Lienhypertexte"/>
          </w:rPr>
          <w:t>https://github.com/bigbio/sdrf-pipelines</w:t>
        </w:r>
      </w:hyperlink>
      <w:r w:rsidR="00EE58EF">
        <w:t>)</w:t>
      </w:r>
      <w:r w:rsidR="005B684F">
        <w:t>: This tool allows</w:t>
      </w:r>
      <w:r w:rsidR="00EA564E">
        <w:t xml:space="preserve"> a user</w:t>
      </w:r>
      <w:r w:rsidR="005B684F">
        <w:t xml:space="preserve"> to </w:t>
      </w:r>
      <w:r w:rsidR="004414AA">
        <w:t>validation</w:t>
      </w:r>
      <w:r w:rsidR="005B684F">
        <w:t xml:space="preserve"> </w:t>
      </w:r>
      <w:r w:rsidR="004414AA">
        <w:t>of</w:t>
      </w:r>
      <w:r w:rsidR="005B684F">
        <w:t xml:space="preserve"> a</w:t>
      </w:r>
      <w:r w:rsidR="005A04C2">
        <w:t>n SDRF-Proteomics file</w:t>
      </w:r>
      <w:r w:rsidR="007010A8">
        <w:t xml:space="preserve">. In addition, </w:t>
      </w:r>
      <w:r w:rsidR="00EA564E">
        <w:t xml:space="preserve">it </w:t>
      </w:r>
      <w:r w:rsidR="007010A8">
        <w:t xml:space="preserve">allows </w:t>
      </w:r>
      <w:r w:rsidR="00EA564E">
        <w:t xml:space="preserve">a user </w:t>
      </w:r>
      <w:r w:rsidR="007010A8">
        <w:t xml:space="preserve">to convert SDRF to other popular pipelines </w:t>
      </w:r>
      <w:r w:rsidR="00A10EA7">
        <w:t>and software configur</w:t>
      </w:r>
      <w:r w:rsidR="000631C6">
        <w:t>ation</w:t>
      </w:r>
      <w:r w:rsidR="00A10EA7">
        <w:t xml:space="preserve"> files such as </w:t>
      </w:r>
      <w:proofErr w:type="spellStart"/>
      <w:r w:rsidR="00A10EA7">
        <w:t>MaxQuant</w:t>
      </w:r>
      <w:proofErr w:type="spellEnd"/>
      <w:r w:rsidR="00A10EA7">
        <w:t xml:space="preserve"> or </w:t>
      </w:r>
      <w:proofErr w:type="spellStart"/>
      <w:r w:rsidR="00A10EA7">
        <w:t>OpenMS</w:t>
      </w:r>
      <w:proofErr w:type="spellEnd"/>
      <w:r w:rsidR="00A10EA7">
        <w:t xml:space="preserve">. </w:t>
      </w:r>
    </w:p>
    <w:p w14:paraId="05E23669" w14:textId="77777777" w:rsidR="000D3EB2" w:rsidRDefault="000D3EB2" w:rsidP="72B7514F"/>
    <w:p w14:paraId="2F29A84E" w14:textId="161464EB" w:rsidR="361E433D" w:rsidRDefault="000D3EB2" w:rsidP="361E433D">
      <w:r>
        <w:t xml:space="preserve">- </w:t>
      </w:r>
      <w:proofErr w:type="spellStart"/>
      <w:r>
        <w:t>jsdrf</w:t>
      </w:r>
      <w:proofErr w:type="spellEnd"/>
      <w:r w:rsidR="00EE58EF">
        <w:t xml:space="preserve"> (Java - </w:t>
      </w:r>
      <w:hyperlink r:id="rId23">
        <w:r w:rsidR="00B85F15" w:rsidRPr="7A617FE7">
          <w:rPr>
            <w:rStyle w:val="Lienhypertexte"/>
          </w:rPr>
          <w:t>https://github.com/bigbio/jsdrf</w:t>
        </w:r>
      </w:hyperlink>
      <w:r w:rsidR="00B85F15">
        <w:t xml:space="preserve">): This Java library and tool allows </w:t>
      </w:r>
      <w:r w:rsidR="000F0400">
        <w:t xml:space="preserve">a user </w:t>
      </w:r>
      <w:r w:rsidR="00B85F15">
        <w:t xml:space="preserve">to validate </w:t>
      </w:r>
      <w:r w:rsidR="00314583">
        <w:t xml:space="preserve">SDRF-Proteomics files. It also includes a generic data model that can be used by Java applications. </w:t>
      </w:r>
    </w:p>
    <w:p w14:paraId="3F460568" w14:textId="77777777" w:rsidR="00DE2597" w:rsidRDefault="00DE2597" w:rsidP="361E433D"/>
    <w:p w14:paraId="23B69BCC" w14:textId="5A7EA945" w:rsidR="0C2A9210" w:rsidRDefault="0C2A9210" w:rsidP="00DE2597">
      <w:pPr>
        <w:pStyle w:val="Titre1"/>
      </w:pPr>
      <w:bookmarkStart w:id="20" w:name="_Toc67562066"/>
      <w:bookmarkStart w:id="21" w:name="_Toc135742237"/>
      <w:r w:rsidRPr="361E433D">
        <w:lastRenderedPageBreak/>
        <w:t>Relationship to other specifications</w:t>
      </w:r>
      <w:bookmarkEnd w:id="20"/>
      <w:r w:rsidR="00423C36">
        <w:t>.</w:t>
      </w:r>
      <w:bookmarkEnd w:id="21"/>
    </w:p>
    <w:p w14:paraId="57825BB9" w14:textId="6A72357C" w:rsidR="007133FF" w:rsidRDefault="007133FF" w:rsidP="72B7514F">
      <w:pPr>
        <w:rPr>
          <w:highlight w:val="yellow"/>
        </w:rPr>
      </w:pPr>
    </w:p>
    <w:p w14:paraId="1C459EA2" w14:textId="752D4315" w:rsidR="09E101FE" w:rsidRPr="008062FD" w:rsidRDefault="4D30BB73" w:rsidP="008062FD">
      <w:pPr>
        <w:jc w:val="both"/>
      </w:pPr>
      <w:r>
        <w:t xml:space="preserve">As mentioned above, </w:t>
      </w:r>
      <w:r w:rsidR="00A600A1" w:rsidRPr="00713AFC">
        <w:t>SDRF</w:t>
      </w:r>
      <w:r w:rsidR="00216457" w:rsidRPr="00713AFC">
        <w:t xml:space="preserve">-Proteomics </w:t>
      </w:r>
      <w:r w:rsidR="00F66141" w:rsidRPr="00713AFC">
        <w:t>is</w:t>
      </w:r>
      <w:r w:rsidR="00DA647A" w:rsidRPr="00713AFC">
        <w:t xml:space="preserve"> fully compatible with the SDRF file format part of MAGE</w:t>
      </w:r>
      <w:r w:rsidR="0A88B917" w:rsidRPr="00713AFC">
        <w:t>-</w:t>
      </w:r>
      <w:r w:rsidR="00DA647A" w:rsidRPr="00713AFC">
        <w:t xml:space="preserve">TAB </w:t>
      </w:r>
      <w:r w:rsidR="00257A1A" w:rsidRPr="00713AFC">
        <w:t>(</w:t>
      </w:r>
      <w:hyperlink r:id="rId24">
        <w:r w:rsidR="00257A1A" w:rsidRPr="00E84C4A">
          <w:rPr>
            <w:rStyle w:val="Lienhypertexte"/>
            <w:color w:val="3333FF"/>
          </w:rPr>
          <w:t>https://www.ebi.ac.uk/arrayexpress/help/magetab_spec.htm</w:t>
        </w:r>
        <w:r w:rsidR="00257A1A" w:rsidRPr="008062FD">
          <w:rPr>
            <w:rStyle w:val="Lienhypertexte"/>
            <w:color w:val="auto"/>
          </w:rPr>
          <w:t>l</w:t>
        </w:r>
      </w:hyperlink>
      <w:r w:rsidR="00257A1A" w:rsidRPr="00713AFC">
        <w:t xml:space="preserve">). </w:t>
      </w:r>
    </w:p>
    <w:p w14:paraId="30BB5348" w14:textId="4F8D902A" w:rsidR="3855205B" w:rsidRDefault="00FA440B" w:rsidP="24241141">
      <w:pPr>
        <w:jc w:val="both"/>
        <w:rPr>
          <w:color w:val="000000" w:themeColor="text1"/>
        </w:rPr>
      </w:pPr>
      <w:r>
        <w:t xml:space="preserve">SDRF-Proteomics </w:t>
      </w:r>
      <w:r w:rsidR="00B3691F">
        <w:t xml:space="preserve">sample information can </w:t>
      </w:r>
      <w:r w:rsidR="1EE88C47">
        <w:t xml:space="preserve">also </w:t>
      </w:r>
      <w:r w:rsidR="00B3691F">
        <w:t xml:space="preserve">be </w:t>
      </w:r>
      <w:r w:rsidR="00690108">
        <w:t>used</w:t>
      </w:r>
      <w:r w:rsidR="007F4E79">
        <w:t xml:space="preserve"> to improve the metadata in the </w:t>
      </w:r>
      <w:proofErr w:type="spellStart"/>
      <w:r w:rsidR="007F4E79">
        <w:t>mzTab</w:t>
      </w:r>
      <w:proofErr w:type="spellEnd"/>
      <w:r w:rsidR="007F4E79">
        <w:t xml:space="preserve"> files</w:t>
      </w:r>
      <w:r w:rsidR="38C9F524">
        <w:t xml:space="preserve">  (</w:t>
      </w:r>
      <w:hyperlink r:id="rId25" w:history="1">
        <w:r w:rsidR="38C9F524" w:rsidRPr="00D336EC">
          <w:rPr>
            <w:rStyle w:val="Lienhypertexte"/>
          </w:rPr>
          <w:t>https://www.psidev.info/mztab)</w:t>
        </w:r>
        <w:r w:rsidR="00B3691F" w:rsidRPr="00D336EC">
          <w:rPr>
            <w:rStyle w:val="Lienhypertexte"/>
          </w:rPr>
          <w:t>.</w:t>
        </w:r>
      </w:hyperlink>
      <w:r w:rsidR="00B3691F">
        <w:t xml:space="preserve"> </w:t>
      </w:r>
      <w:r w:rsidR="3855205B" w:rsidRPr="24241141">
        <w:rPr>
          <w:color w:val="000000" w:themeColor="text1"/>
        </w:rPr>
        <w:t xml:space="preserve">In the </w:t>
      </w:r>
      <w:proofErr w:type="spellStart"/>
      <w:r w:rsidR="3855205B" w:rsidRPr="24241141">
        <w:rPr>
          <w:color w:val="000000" w:themeColor="text1"/>
        </w:rPr>
        <w:t>mzTab</w:t>
      </w:r>
      <w:proofErr w:type="spellEnd"/>
      <w:r w:rsidR="3855205B" w:rsidRPr="24241141">
        <w:rPr>
          <w:color w:val="000000" w:themeColor="text1"/>
        </w:rPr>
        <w:t xml:space="preserve"> format, sample metadata is stored in a separate section called the "metadata section," which contains a list of key-value pairs that describe the samples. The keys in the metadata section correspond to the column names in the SDRF file, and the values correspond to the values in the Sample cells.</w:t>
      </w:r>
      <w:r w:rsidR="008062FD">
        <w:rPr>
          <w:color w:val="000000" w:themeColor="text1"/>
        </w:rPr>
        <w:t xml:space="preserve"> </w:t>
      </w:r>
      <w:r w:rsidR="3855205B" w:rsidRPr="24241141">
        <w:rPr>
          <w:color w:val="000000" w:themeColor="text1"/>
        </w:rPr>
        <w:t xml:space="preserve">By embedding sample metadata into the </w:t>
      </w:r>
      <w:proofErr w:type="spellStart"/>
      <w:r w:rsidR="3855205B" w:rsidRPr="24241141">
        <w:rPr>
          <w:color w:val="000000" w:themeColor="text1"/>
        </w:rPr>
        <w:t>mzTab</w:t>
      </w:r>
      <w:proofErr w:type="spellEnd"/>
      <w:r w:rsidR="3855205B" w:rsidRPr="24241141">
        <w:rPr>
          <w:color w:val="000000" w:themeColor="text1"/>
        </w:rPr>
        <w:t xml:space="preserve"> file, researchers can ensure that all relevant information about the experiment is stored in a single file, making it easier to share and compare data with others.</w:t>
      </w:r>
    </w:p>
    <w:p w14:paraId="2ED41BE1" w14:textId="14D02474" w:rsidR="1E7019BB" w:rsidRDefault="1E7019BB" w:rsidP="1E7019BB"/>
    <w:p w14:paraId="734ED409" w14:textId="603468D1" w:rsidR="00554938" w:rsidRPr="0055386C" w:rsidRDefault="00554938" w:rsidP="00DE2597">
      <w:pPr>
        <w:pStyle w:val="Titre1"/>
      </w:pPr>
      <w:bookmarkStart w:id="22" w:name="_Toc67562067"/>
      <w:bookmarkStart w:id="23" w:name="_Toc135742238"/>
      <w:r>
        <w:t>Ontologies</w:t>
      </w:r>
      <w:bookmarkEnd w:id="22"/>
      <w:r w:rsidR="00423C36">
        <w:t>.</w:t>
      </w:r>
      <w:bookmarkEnd w:id="23"/>
    </w:p>
    <w:p w14:paraId="3819D838" w14:textId="1327C57E" w:rsidR="005607A7" w:rsidRDefault="005607A7" w:rsidP="00C664A0">
      <w:r>
        <w:t>The ontologies/controlled vocabularies</w:t>
      </w:r>
      <w:r w:rsidR="4521C98A">
        <w:t xml:space="preserve"> (CV)</w:t>
      </w:r>
      <w:r>
        <w:t xml:space="preserve"> supported</w:t>
      </w:r>
      <w:r w:rsidR="6B46BCA1">
        <w:t xml:space="preserve"> </w:t>
      </w:r>
      <w:r w:rsidR="1C802D50">
        <w:t>in SDRF-Proteomics</w:t>
      </w:r>
      <w:r w:rsidR="6B46BCA1">
        <w:t xml:space="preserve"> are:</w:t>
      </w:r>
    </w:p>
    <w:p w14:paraId="7FF4600F" w14:textId="77777777" w:rsidR="005607A7" w:rsidRPr="005607A7" w:rsidRDefault="005607A7" w:rsidP="00C664A0"/>
    <w:p w14:paraId="3584DE84" w14:textId="271DD541" w:rsidR="005607A7" w:rsidRPr="005607A7" w:rsidRDefault="005607A7" w:rsidP="00483D48">
      <w:pPr>
        <w:pStyle w:val="Paragraphedeliste"/>
        <w:numPr>
          <w:ilvl w:val="0"/>
          <w:numId w:val="6"/>
        </w:numPr>
      </w:pPr>
      <w:r w:rsidRPr="005607A7">
        <w:t>PSI Mass Spectrometry CV</w:t>
      </w:r>
      <w:r w:rsidR="443C3506">
        <w:t xml:space="preserve"> (</w:t>
      </w:r>
      <w:hyperlink r:id="rId26" w:history="1">
        <w:r w:rsidR="443C3506" w:rsidRPr="00391F30">
          <w:rPr>
            <w:rStyle w:val="Lienhypertexte"/>
          </w:rPr>
          <w:t>PSI-MS</w:t>
        </w:r>
      </w:hyperlink>
      <w:r w:rsidR="443C3506">
        <w:t>)</w:t>
      </w:r>
    </w:p>
    <w:p w14:paraId="45594937" w14:textId="3E8AF502" w:rsidR="005607A7" w:rsidRPr="005607A7" w:rsidRDefault="005607A7" w:rsidP="00483D48">
      <w:pPr>
        <w:pStyle w:val="Paragraphedeliste"/>
        <w:numPr>
          <w:ilvl w:val="0"/>
          <w:numId w:val="6"/>
        </w:numPr>
      </w:pPr>
      <w:r>
        <w:t>Experimental Factor Ontology</w:t>
      </w:r>
      <w:r w:rsidR="36990661">
        <w:t xml:space="preserve"> (</w:t>
      </w:r>
      <w:hyperlink r:id="rId27" w:history="1">
        <w:r w:rsidR="36990661" w:rsidRPr="00D01245">
          <w:rPr>
            <w:rStyle w:val="Lienhypertexte"/>
          </w:rPr>
          <w:t>EFO</w:t>
        </w:r>
      </w:hyperlink>
      <w:r w:rsidR="36990661">
        <w:t>).</w:t>
      </w:r>
    </w:p>
    <w:p w14:paraId="0D5AA5F7" w14:textId="564E3BB1" w:rsidR="005607A7" w:rsidRPr="005607A7" w:rsidRDefault="00183D91" w:rsidP="00483D48">
      <w:pPr>
        <w:pStyle w:val="Paragraphedeliste"/>
        <w:numPr>
          <w:ilvl w:val="0"/>
          <w:numId w:val="6"/>
        </w:numPr>
      </w:pPr>
      <w:hyperlink r:id="rId28" w:history="1">
        <w:proofErr w:type="spellStart"/>
        <w:r w:rsidR="3DB7DEFE" w:rsidRPr="00D01245">
          <w:rPr>
            <w:rStyle w:val="Lienhypertexte"/>
          </w:rPr>
          <w:t>Unimo</w:t>
        </w:r>
        <w:r w:rsidR="009F261F" w:rsidRPr="00D01245">
          <w:rPr>
            <w:rStyle w:val="Lienhypertexte"/>
          </w:rPr>
          <w:t>d</w:t>
        </w:r>
        <w:proofErr w:type="spellEnd"/>
      </w:hyperlink>
      <w:r w:rsidR="005607A7">
        <w:t xml:space="preserve"> protein modification database for mass spectrometry</w:t>
      </w:r>
    </w:p>
    <w:p w14:paraId="699DA62E" w14:textId="67CC244F" w:rsidR="005607A7" w:rsidRPr="005607A7" w:rsidRDefault="005607A7" w:rsidP="00483D48">
      <w:pPr>
        <w:pStyle w:val="Paragraphedeliste"/>
        <w:numPr>
          <w:ilvl w:val="0"/>
          <w:numId w:val="6"/>
        </w:numPr>
      </w:pPr>
      <w:r w:rsidRPr="005607A7">
        <w:t>PSI-MOD CV</w:t>
      </w:r>
      <w:r w:rsidR="1D6F68D4">
        <w:t xml:space="preserve"> (</w:t>
      </w:r>
      <w:hyperlink r:id="rId29" w:history="1">
        <w:r w:rsidR="1D6F68D4" w:rsidRPr="00D44D3A">
          <w:rPr>
            <w:rStyle w:val="Lienhypertexte"/>
          </w:rPr>
          <w:t>PSI-MOD</w:t>
        </w:r>
      </w:hyperlink>
      <w:r w:rsidR="1D6F68D4">
        <w:t>)</w:t>
      </w:r>
    </w:p>
    <w:p w14:paraId="5FFD2E6A" w14:textId="1D99DD31" w:rsidR="005607A7" w:rsidRPr="005607A7" w:rsidRDefault="00183D91" w:rsidP="00483D48">
      <w:pPr>
        <w:pStyle w:val="Paragraphedeliste"/>
        <w:numPr>
          <w:ilvl w:val="0"/>
          <w:numId w:val="6"/>
        </w:numPr>
      </w:pPr>
      <w:hyperlink r:id="rId30" w:history="1">
        <w:r w:rsidR="005607A7" w:rsidRPr="007940F7">
          <w:rPr>
            <w:rStyle w:val="Lienhypertexte"/>
          </w:rPr>
          <w:t>Cell line ontology</w:t>
        </w:r>
      </w:hyperlink>
    </w:p>
    <w:p w14:paraId="0EEA9471" w14:textId="32C76942" w:rsidR="005607A7" w:rsidRPr="005607A7" w:rsidRDefault="00183D91" w:rsidP="00483D48">
      <w:pPr>
        <w:pStyle w:val="Paragraphedeliste"/>
        <w:numPr>
          <w:ilvl w:val="0"/>
          <w:numId w:val="6"/>
        </w:numPr>
      </w:pPr>
      <w:hyperlink r:id="rId31" w:history="1">
        <w:r w:rsidR="005607A7" w:rsidRPr="007D6D8F">
          <w:rPr>
            <w:rStyle w:val="Lienhypertexte"/>
          </w:rPr>
          <w:t>Drosophila anatomy ontology</w:t>
        </w:r>
      </w:hyperlink>
    </w:p>
    <w:p w14:paraId="584D7729" w14:textId="726539BC" w:rsidR="005607A7" w:rsidRPr="005607A7" w:rsidRDefault="00183D91" w:rsidP="00483D48">
      <w:pPr>
        <w:pStyle w:val="Paragraphedeliste"/>
        <w:numPr>
          <w:ilvl w:val="0"/>
          <w:numId w:val="6"/>
        </w:numPr>
      </w:pPr>
      <w:hyperlink r:id="rId32" w:history="1">
        <w:r w:rsidR="005607A7" w:rsidRPr="008454D8">
          <w:rPr>
            <w:rStyle w:val="Lienhypertexte"/>
          </w:rPr>
          <w:t>Cell ontology</w:t>
        </w:r>
      </w:hyperlink>
    </w:p>
    <w:p w14:paraId="2EE13E01" w14:textId="3064E852" w:rsidR="005607A7" w:rsidRPr="005607A7" w:rsidRDefault="00183D91" w:rsidP="00483D48">
      <w:pPr>
        <w:pStyle w:val="Paragraphedeliste"/>
        <w:numPr>
          <w:ilvl w:val="0"/>
          <w:numId w:val="6"/>
        </w:numPr>
      </w:pPr>
      <w:hyperlink r:id="rId33" w:history="1">
        <w:r w:rsidR="005607A7" w:rsidRPr="008454D8">
          <w:rPr>
            <w:rStyle w:val="Lienhypertexte"/>
          </w:rPr>
          <w:t>Plant ontology</w:t>
        </w:r>
      </w:hyperlink>
    </w:p>
    <w:p w14:paraId="12148B9A" w14:textId="2A31518E" w:rsidR="005607A7" w:rsidRPr="005607A7" w:rsidRDefault="00183D91" w:rsidP="00483D48">
      <w:pPr>
        <w:pStyle w:val="Paragraphedeliste"/>
        <w:numPr>
          <w:ilvl w:val="0"/>
          <w:numId w:val="6"/>
        </w:numPr>
      </w:pPr>
      <w:hyperlink r:id="rId34" w:history="1">
        <w:r w:rsidR="005607A7" w:rsidRPr="0009455B">
          <w:rPr>
            <w:rStyle w:val="Lienhypertexte"/>
          </w:rPr>
          <w:t>Uber-anatomy ontology</w:t>
        </w:r>
      </w:hyperlink>
    </w:p>
    <w:p w14:paraId="393C4140" w14:textId="41127E2A" w:rsidR="005607A7" w:rsidRPr="005607A7" w:rsidRDefault="00183D91" w:rsidP="00483D48">
      <w:pPr>
        <w:pStyle w:val="Paragraphedeliste"/>
        <w:numPr>
          <w:ilvl w:val="0"/>
          <w:numId w:val="6"/>
        </w:numPr>
      </w:pPr>
      <w:hyperlink r:id="rId35" w:history="1">
        <w:r w:rsidR="005607A7" w:rsidRPr="00A64F98">
          <w:rPr>
            <w:rStyle w:val="Lienhypertexte"/>
          </w:rPr>
          <w:t>Zebrafish anatomy and development ontology</w:t>
        </w:r>
      </w:hyperlink>
    </w:p>
    <w:p w14:paraId="57A017D4" w14:textId="7D7EF954" w:rsidR="005607A7" w:rsidRPr="005607A7" w:rsidRDefault="00183D91" w:rsidP="00483D48">
      <w:pPr>
        <w:pStyle w:val="Paragraphedeliste"/>
        <w:numPr>
          <w:ilvl w:val="0"/>
          <w:numId w:val="6"/>
        </w:numPr>
      </w:pPr>
      <w:hyperlink r:id="rId36" w:history="1">
        <w:r w:rsidR="005607A7" w:rsidRPr="005E7B48">
          <w:rPr>
            <w:rStyle w:val="Lienhypertexte"/>
          </w:rPr>
          <w:t>Zebrafish developmental stages ontology</w:t>
        </w:r>
      </w:hyperlink>
    </w:p>
    <w:p w14:paraId="42D15DB8" w14:textId="0B30172F" w:rsidR="005607A7" w:rsidRPr="005607A7" w:rsidRDefault="00183D91" w:rsidP="00483D48">
      <w:pPr>
        <w:pStyle w:val="Paragraphedeliste"/>
        <w:numPr>
          <w:ilvl w:val="0"/>
          <w:numId w:val="6"/>
        </w:numPr>
      </w:pPr>
      <w:hyperlink r:id="rId37" w:history="1">
        <w:proofErr w:type="spellStart"/>
        <w:r w:rsidR="005607A7" w:rsidRPr="00C652F6">
          <w:rPr>
            <w:rStyle w:val="Lienhypertexte"/>
          </w:rPr>
          <w:t>FlyBase</w:t>
        </w:r>
        <w:proofErr w:type="spellEnd"/>
        <w:r w:rsidR="005607A7" w:rsidRPr="00C652F6">
          <w:rPr>
            <w:rStyle w:val="Lienhypertexte"/>
          </w:rPr>
          <w:t xml:space="preserve"> Developmental Ontology</w:t>
        </w:r>
      </w:hyperlink>
    </w:p>
    <w:p w14:paraId="75053468" w14:textId="4EF62FBA" w:rsidR="005607A7" w:rsidRPr="005607A7" w:rsidRDefault="00183D91" w:rsidP="00483D48">
      <w:pPr>
        <w:pStyle w:val="Paragraphedeliste"/>
        <w:numPr>
          <w:ilvl w:val="0"/>
          <w:numId w:val="6"/>
        </w:numPr>
      </w:pPr>
      <w:hyperlink r:id="rId38" w:history="1">
        <w:r w:rsidR="005607A7" w:rsidRPr="00462C20">
          <w:rPr>
            <w:rStyle w:val="Lienhypertexte"/>
          </w:rPr>
          <w:t>Rat Strain Ontology</w:t>
        </w:r>
      </w:hyperlink>
    </w:p>
    <w:p w14:paraId="63B86E71" w14:textId="33E7631E" w:rsidR="005607A7" w:rsidRPr="005607A7" w:rsidRDefault="00183D91" w:rsidP="00483D48">
      <w:pPr>
        <w:pStyle w:val="Paragraphedeliste"/>
        <w:numPr>
          <w:ilvl w:val="0"/>
          <w:numId w:val="6"/>
        </w:numPr>
      </w:pPr>
      <w:hyperlink r:id="rId39" w:history="1">
        <w:r w:rsidR="005607A7" w:rsidRPr="003F12CB">
          <w:rPr>
            <w:rStyle w:val="Lienhypertexte"/>
          </w:rPr>
          <w:t>Chemical Entities of Biological Interest Ontology</w:t>
        </w:r>
      </w:hyperlink>
    </w:p>
    <w:p w14:paraId="5288BB80" w14:textId="4ED24CF8" w:rsidR="005607A7" w:rsidRDefault="00183D91" w:rsidP="00483D48">
      <w:pPr>
        <w:pStyle w:val="Paragraphedeliste"/>
        <w:numPr>
          <w:ilvl w:val="0"/>
          <w:numId w:val="6"/>
        </w:numPr>
      </w:pPr>
      <w:hyperlink r:id="rId40" w:history="1">
        <w:r w:rsidR="005607A7" w:rsidRPr="00BB08F1">
          <w:rPr>
            <w:rStyle w:val="Lienhypertexte"/>
          </w:rPr>
          <w:t>NCBI organismal classification</w:t>
        </w:r>
      </w:hyperlink>
    </w:p>
    <w:p w14:paraId="37B056C2" w14:textId="74DF931E" w:rsidR="00F81F62" w:rsidRDefault="00183D91" w:rsidP="00483D48">
      <w:pPr>
        <w:pStyle w:val="Paragraphedeliste"/>
        <w:numPr>
          <w:ilvl w:val="0"/>
          <w:numId w:val="6"/>
        </w:numPr>
      </w:pPr>
      <w:hyperlink r:id="rId41" w:history="1">
        <w:r w:rsidR="00F81F62" w:rsidRPr="00BB08F1">
          <w:rPr>
            <w:rStyle w:val="Lienhypertexte"/>
          </w:rPr>
          <w:t xml:space="preserve">PATO - the Phenotype </w:t>
        </w:r>
        <w:r w:rsidR="008C1814" w:rsidRPr="00BB08F1">
          <w:rPr>
            <w:rStyle w:val="Lienhypertexte"/>
          </w:rPr>
          <w:t>a</w:t>
        </w:r>
        <w:r w:rsidR="00F81F62" w:rsidRPr="00BB08F1">
          <w:rPr>
            <w:rStyle w:val="Lienhypertexte"/>
          </w:rPr>
          <w:t>nd Trait Ontology</w:t>
        </w:r>
      </w:hyperlink>
    </w:p>
    <w:p w14:paraId="4DDF5AD8" w14:textId="401BDB9C" w:rsidR="001B7C0D" w:rsidRPr="005607A7" w:rsidRDefault="001B7C0D" w:rsidP="00483D48">
      <w:pPr>
        <w:pStyle w:val="Paragraphedeliste"/>
        <w:numPr>
          <w:ilvl w:val="0"/>
          <w:numId w:val="6"/>
        </w:numPr>
      </w:pPr>
      <w:r w:rsidRPr="005607A7">
        <w:t>PRIDE Controlled Vocabulary (</w:t>
      </w:r>
      <w:hyperlink r:id="rId42" w:history="1">
        <w:r w:rsidR="00BB08F1" w:rsidRPr="00372E73">
          <w:rPr>
            <w:rStyle w:val="Lienhypertexte"/>
          </w:rPr>
          <w:t>PRIDE</w:t>
        </w:r>
      </w:hyperlink>
      <w:r w:rsidRPr="005607A7">
        <w:t>)</w:t>
      </w:r>
    </w:p>
    <w:p w14:paraId="0DA57658" w14:textId="77777777" w:rsidR="0077177F" w:rsidRDefault="0077177F" w:rsidP="001B7C0D">
      <w:pPr>
        <w:pStyle w:val="Paragraphedeliste"/>
      </w:pPr>
    </w:p>
    <w:p w14:paraId="15219EF1" w14:textId="31F5DCA4" w:rsidR="0077177F" w:rsidRDefault="0077177F" w:rsidP="008062FD">
      <w:pPr>
        <w:jc w:val="both"/>
      </w:pPr>
      <w:r>
        <w:t>If a</w:t>
      </w:r>
      <w:r w:rsidR="005F159E">
        <w:t>n additional</w:t>
      </w:r>
      <w:r>
        <w:t xml:space="preserve"> </w:t>
      </w:r>
      <w:r w:rsidR="00293078">
        <w:t>ontology</w:t>
      </w:r>
      <w:r w:rsidR="005F159E">
        <w:t>/CV</w:t>
      </w:r>
      <w:r>
        <w:t xml:space="preserve"> </w:t>
      </w:r>
      <w:r w:rsidR="00746F4E">
        <w:t>not included in the previous list</w:t>
      </w:r>
      <w:r w:rsidR="005F159E">
        <w:t xml:space="preserve"> is needed</w:t>
      </w:r>
      <w:r w:rsidR="00746F4E">
        <w:t xml:space="preserve"> </w:t>
      </w:r>
      <w:r>
        <w:t xml:space="preserve">for </w:t>
      </w:r>
      <w:r w:rsidR="00ED2E36">
        <w:t>encoding</w:t>
      </w:r>
      <w:r>
        <w:t xml:space="preserve"> </w:t>
      </w:r>
      <w:r w:rsidR="00293078">
        <w:t>a</w:t>
      </w:r>
      <w:r>
        <w:t xml:space="preserve"> specific </w:t>
      </w:r>
      <w:r w:rsidR="00746F4E">
        <w:t>characteristic or comment</w:t>
      </w:r>
      <w:r w:rsidR="005F159E">
        <w:t>,</w:t>
      </w:r>
      <w:r w:rsidR="00C170C5">
        <w:t xml:space="preserve"> it is possible to do it. However,</w:t>
      </w:r>
      <w:r w:rsidR="00746F4E">
        <w:t xml:space="preserve"> </w:t>
      </w:r>
      <w:r w:rsidR="005F159E">
        <w:t>t</w:t>
      </w:r>
      <w:r w:rsidR="00746F4E">
        <w:t>he ontology</w:t>
      </w:r>
      <w:r w:rsidR="00ED2E36">
        <w:t>/CV</w:t>
      </w:r>
      <w:r w:rsidR="00746F4E">
        <w:t xml:space="preserve"> </w:t>
      </w:r>
      <w:r w:rsidR="00ED2E36">
        <w:t>SHOULD</w:t>
      </w:r>
      <w:r w:rsidR="00746F4E">
        <w:t xml:space="preserve"> be accessible through </w:t>
      </w:r>
      <w:r w:rsidR="00AD67D3">
        <w:t>the OLS service (</w:t>
      </w:r>
      <w:hyperlink r:id="rId43" w:history="1">
        <w:r w:rsidR="00293078" w:rsidRPr="003E524E">
          <w:rPr>
            <w:rStyle w:val="Lienhypertexte"/>
          </w:rPr>
          <w:t>https://www.ebi.ac.uk/ols/index</w:t>
        </w:r>
      </w:hyperlink>
      <w:r w:rsidR="00AD67D3">
        <w:t>)</w:t>
      </w:r>
      <w:r w:rsidR="00293078">
        <w:t xml:space="preserve">. </w:t>
      </w:r>
    </w:p>
    <w:p w14:paraId="04670777" w14:textId="47D6DDA8" w:rsidR="72B7514F" w:rsidRDefault="72B7514F" w:rsidP="72B7514F"/>
    <w:p w14:paraId="0E4BA9AE" w14:textId="43884513" w:rsidR="006D10D3" w:rsidRDefault="006D10D3" w:rsidP="006D10D3">
      <w:pPr>
        <w:pStyle w:val="Titre1"/>
      </w:pPr>
      <w:bookmarkStart w:id="24" w:name="_Toc67562068"/>
      <w:bookmarkStart w:id="25" w:name="_Toc135742239"/>
      <w:r>
        <w:t>SDRF-Proteomics file format</w:t>
      </w:r>
      <w:bookmarkEnd w:id="24"/>
      <w:r w:rsidR="00423C36">
        <w:t>.</w:t>
      </w:r>
      <w:bookmarkEnd w:id="25"/>
    </w:p>
    <w:p w14:paraId="71105726" w14:textId="77777777" w:rsidR="006D10D3" w:rsidRDefault="006D10D3" w:rsidP="006D10D3">
      <w:pPr>
        <w:pStyle w:val="nobreak"/>
      </w:pPr>
    </w:p>
    <w:p w14:paraId="3C9B65F2" w14:textId="2F30D102" w:rsidR="006D33F9" w:rsidRDefault="006D33F9" w:rsidP="006D33F9">
      <w:pPr>
        <w:jc w:val="both"/>
      </w:pPr>
      <w:r>
        <w:t xml:space="preserve">The SDRF-Proteomics </w:t>
      </w:r>
      <w:r w:rsidR="60C0C54F">
        <w:t xml:space="preserve">file format </w:t>
      </w:r>
      <w:r>
        <w:t xml:space="preserve">describes the sample characteristics and the relationships between samples and data files. The file format is a </w:t>
      </w:r>
      <w:r w:rsidRPr="24241141">
        <w:rPr>
          <w:b/>
          <w:bCs/>
        </w:rPr>
        <w:t>tab-delimited</w:t>
      </w:r>
      <w:r>
        <w:t xml:space="preserve"> </w:t>
      </w:r>
      <w:r w:rsidR="5B71408E">
        <w:t>one</w:t>
      </w:r>
      <w:r>
        <w:t xml:space="preserve"> where </w:t>
      </w:r>
      <w:r>
        <w:lastRenderedPageBreak/>
        <w:t xml:space="preserve">each </w:t>
      </w:r>
      <w:r w:rsidR="507CA50D">
        <w:t>row</w:t>
      </w:r>
      <w:r>
        <w:t xml:space="preserve"> </w:t>
      </w:r>
      <w:r w:rsidR="34D05E4D">
        <w:t>encodes</w:t>
      </w:r>
      <w:r>
        <w:t xml:space="preserve"> a </w:t>
      </w:r>
      <w:r w:rsidR="10E0597D">
        <w:t>relation</w:t>
      </w:r>
      <w:r w:rsidR="4121843C">
        <w:t>ship</w:t>
      </w:r>
      <w:r>
        <w:t xml:space="preserve"> between a Sample and a Data file, </w:t>
      </w:r>
      <w:r w:rsidR="05A99649">
        <w:t xml:space="preserve">and </w:t>
      </w:r>
      <w:r>
        <w:t xml:space="preserve">each column corresponds to an attribute/property of the Sample </w:t>
      </w:r>
      <w:r w:rsidR="3CD4D358">
        <w:t>or of the Data file</w:t>
      </w:r>
      <w:r w:rsidR="5DD2B23C">
        <w:t>,</w:t>
      </w:r>
      <w:r>
        <w:t xml:space="preserve"> and the value in each cell is the specific value of the property for a given Sample</w:t>
      </w:r>
      <w:r w:rsidR="00446E2E">
        <w:t xml:space="preserve"> (</w:t>
      </w:r>
      <w:r w:rsidR="00446E2E" w:rsidRPr="24241141">
        <w:rPr>
          <w:b/>
          <w:bCs/>
        </w:rPr>
        <w:t>Figure 2</w:t>
      </w:r>
      <w:r w:rsidR="00446E2E">
        <w:t>)</w:t>
      </w:r>
      <w:r>
        <w:t>.</w:t>
      </w:r>
    </w:p>
    <w:p w14:paraId="2735928A" w14:textId="77777777" w:rsidR="00446E2E" w:rsidRDefault="00446E2E" w:rsidP="006D33F9">
      <w:pPr>
        <w:jc w:val="both"/>
      </w:pPr>
    </w:p>
    <w:p w14:paraId="323E6669" w14:textId="49AFD1FC" w:rsidR="00446E2E" w:rsidRDefault="006719E4" w:rsidP="006D33F9">
      <w:pPr>
        <w:jc w:val="both"/>
      </w:pPr>
      <w:r w:rsidRPr="006719E4">
        <w:rPr>
          <w:noProof/>
        </w:rPr>
        <w:drawing>
          <wp:inline distT="0" distB="0" distL="0" distR="0" wp14:anchorId="510FA57C" wp14:editId="604C69DA">
            <wp:extent cx="5486400" cy="1271270"/>
            <wp:effectExtent l="0" t="0" r="0" b="0"/>
            <wp:docPr id="1153873814"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873814" name="Picture 1" descr="A screenshot of a computer&#10;&#10;Description automatically generated with low confidence"/>
                    <pic:cNvPicPr/>
                  </pic:nvPicPr>
                  <pic:blipFill>
                    <a:blip r:embed="rId44"/>
                    <a:stretch>
                      <a:fillRect/>
                    </a:stretch>
                  </pic:blipFill>
                  <pic:spPr>
                    <a:xfrm>
                      <a:off x="0" y="0"/>
                      <a:ext cx="5486400" cy="1271270"/>
                    </a:xfrm>
                    <a:prstGeom prst="rect">
                      <a:avLst/>
                    </a:prstGeom>
                  </pic:spPr>
                </pic:pic>
              </a:graphicData>
            </a:graphic>
          </wp:inline>
        </w:drawing>
      </w:r>
      <w:r w:rsidRPr="006719E4" w:rsidDel="006719E4">
        <w:t xml:space="preserve"> </w:t>
      </w:r>
    </w:p>
    <w:p w14:paraId="70305BCD" w14:textId="1F08DAD9" w:rsidR="006D33F9" w:rsidRDefault="006D33F9" w:rsidP="006D33F9"/>
    <w:p w14:paraId="1A76B087" w14:textId="252FA06B" w:rsidR="00914A83" w:rsidRDefault="00914A83" w:rsidP="00C61CB9">
      <w:pPr>
        <w:jc w:val="both"/>
        <w:rPr>
          <w:sz w:val="22"/>
          <w:szCs w:val="22"/>
        </w:rPr>
      </w:pPr>
      <w:r w:rsidRPr="00897925">
        <w:rPr>
          <w:b/>
          <w:bCs/>
          <w:sz w:val="22"/>
          <w:szCs w:val="22"/>
        </w:rPr>
        <w:t>Figure 2</w:t>
      </w:r>
      <w:r w:rsidRPr="001D21CA">
        <w:rPr>
          <w:sz w:val="22"/>
          <w:szCs w:val="22"/>
        </w:rPr>
        <w:t xml:space="preserve">: </w:t>
      </w:r>
      <w:r w:rsidR="00626259">
        <w:rPr>
          <w:sz w:val="22"/>
          <w:szCs w:val="22"/>
        </w:rPr>
        <w:t>SDRF-Proteomics in a nutshell</w:t>
      </w:r>
      <w:r w:rsidR="00716245">
        <w:rPr>
          <w:sz w:val="22"/>
          <w:szCs w:val="22"/>
        </w:rPr>
        <w:t xml:space="preserve">. The file format is a tab-delimited </w:t>
      </w:r>
      <w:r w:rsidR="6B1A9E1F" w:rsidRPr="361E433D">
        <w:rPr>
          <w:sz w:val="22"/>
          <w:szCs w:val="22"/>
        </w:rPr>
        <w:t>one</w:t>
      </w:r>
      <w:r w:rsidR="00716245">
        <w:rPr>
          <w:sz w:val="22"/>
          <w:szCs w:val="22"/>
        </w:rPr>
        <w:t xml:space="preserve"> </w:t>
      </w:r>
      <w:r w:rsidR="00C61CB9">
        <w:rPr>
          <w:sz w:val="22"/>
          <w:szCs w:val="22"/>
        </w:rPr>
        <w:t xml:space="preserve">where </w:t>
      </w:r>
      <w:r w:rsidR="00C61CB9" w:rsidRPr="00897925">
        <w:rPr>
          <w:b/>
          <w:bCs/>
          <w:sz w:val="22"/>
          <w:szCs w:val="22"/>
        </w:rPr>
        <w:t>columns</w:t>
      </w:r>
      <w:r w:rsidR="00C61CB9">
        <w:rPr>
          <w:sz w:val="22"/>
          <w:szCs w:val="22"/>
        </w:rPr>
        <w:t xml:space="preserve"> </w:t>
      </w:r>
      <w:r w:rsidR="1F489E1E" w:rsidRPr="7A617FE7">
        <w:rPr>
          <w:sz w:val="22"/>
          <w:szCs w:val="22"/>
        </w:rPr>
        <w:t>encode</w:t>
      </w:r>
      <w:r w:rsidR="00C61CB9">
        <w:rPr>
          <w:sz w:val="22"/>
          <w:szCs w:val="22"/>
        </w:rPr>
        <w:t xml:space="preserve"> properties of the </w:t>
      </w:r>
      <w:r w:rsidR="00C61CB9" w:rsidRPr="7A617FE7">
        <w:rPr>
          <w:sz w:val="22"/>
          <w:szCs w:val="22"/>
        </w:rPr>
        <w:t>sample</w:t>
      </w:r>
      <w:r w:rsidR="6F345394" w:rsidRPr="7A617FE7">
        <w:rPr>
          <w:sz w:val="22"/>
          <w:szCs w:val="22"/>
        </w:rPr>
        <w:t>s</w:t>
      </w:r>
      <w:r w:rsidR="00C61CB9">
        <w:rPr>
          <w:sz w:val="22"/>
          <w:szCs w:val="22"/>
        </w:rPr>
        <w:t xml:space="preserve">, the data </w:t>
      </w:r>
      <w:r w:rsidR="00C61CB9" w:rsidRPr="7A617FE7">
        <w:rPr>
          <w:sz w:val="22"/>
          <w:szCs w:val="22"/>
        </w:rPr>
        <w:t>file</w:t>
      </w:r>
      <w:r w:rsidR="2FFFAD4F" w:rsidRPr="7A617FE7">
        <w:rPr>
          <w:sz w:val="22"/>
          <w:szCs w:val="22"/>
        </w:rPr>
        <w:t>s</w:t>
      </w:r>
      <w:r w:rsidR="004414AA">
        <w:rPr>
          <w:sz w:val="22"/>
          <w:szCs w:val="22"/>
        </w:rPr>
        <w:t>,</w:t>
      </w:r>
      <w:r w:rsidR="00C61CB9">
        <w:rPr>
          <w:sz w:val="22"/>
          <w:szCs w:val="22"/>
        </w:rPr>
        <w:t xml:space="preserve"> or the variables under study. The</w:t>
      </w:r>
      <w:r w:rsidR="00897925">
        <w:rPr>
          <w:sz w:val="22"/>
          <w:szCs w:val="22"/>
        </w:rPr>
        <w:t xml:space="preserve"> </w:t>
      </w:r>
      <w:r w:rsidR="00897925" w:rsidRPr="00AD570B">
        <w:rPr>
          <w:b/>
          <w:bCs/>
          <w:sz w:val="22"/>
          <w:szCs w:val="22"/>
        </w:rPr>
        <w:t>rows</w:t>
      </w:r>
      <w:r w:rsidR="00897925">
        <w:rPr>
          <w:sz w:val="22"/>
          <w:szCs w:val="22"/>
        </w:rPr>
        <w:t xml:space="preserve"> are </w:t>
      </w:r>
      <w:r w:rsidR="003E75CA" w:rsidRPr="008062FD">
        <w:rPr>
          <w:sz w:val="22"/>
        </w:rPr>
        <w:t xml:space="preserve">Sample/Data file </w:t>
      </w:r>
      <w:r w:rsidR="00F00DD0" w:rsidRPr="008062FD">
        <w:rPr>
          <w:sz w:val="22"/>
        </w:rPr>
        <w:t>relationship</w:t>
      </w:r>
      <w:r w:rsidR="00F00DD0" w:rsidRPr="008062FD">
        <w:t>s,</w:t>
      </w:r>
      <w:r w:rsidR="00F00DD0">
        <w:t xml:space="preserve"> </w:t>
      </w:r>
      <w:r w:rsidR="00897925">
        <w:rPr>
          <w:sz w:val="22"/>
          <w:szCs w:val="22"/>
        </w:rPr>
        <w:t xml:space="preserve">and the </w:t>
      </w:r>
      <w:r w:rsidR="00897925" w:rsidRPr="00AD570B">
        <w:rPr>
          <w:b/>
          <w:bCs/>
          <w:sz w:val="22"/>
          <w:szCs w:val="22"/>
        </w:rPr>
        <w:t>cells</w:t>
      </w:r>
      <w:r w:rsidR="00897925">
        <w:rPr>
          <w:sz w:val="22"/>
          <w:szCs w:val="22"/>
        </w:rPr>
        <w:t xml:space="preserve"> are the </w:t>
      </w:r>
      <w:r w:rsidR="56747017" w:rsidRPr="7A617FE7">
        <w:rPr>
          <w:sz w:val="22"/>
          <w:szCs w:val="22"/>
        </w:rPr>
        <w:t xml:space="preserve">given </w:t>
      </w:r>
      <w:r w:rsidR="16F348C5" w:rsidRPr="361E433D">
        <w:rPr>
          <w:sz w:val="22"/>
          <w:szCs w:val="22"/>
        </w:rPr>
        <w:t>value</w:t>
      </w:r>
      <w:r w:rsidR="670BA80F" w:rsidRPr="361E433D">
        <w:rPr>
          <w:sz w:val="22"/>
          <w:szCs w:val="22"/>
        </w:rPr>
        <w:t>s</w:t>
      </w:r>
      <w:r w:rsidR="00897925">
        <w:rPr>
          <w:sz w:val="22"/>
          <w:szCs w:val="22"/>
        </w:rPr>
        <w:t xml:space="preserve"> for one </w:t>
      </w:r>
      <w:r w:rsidR="00142EA5">
        <w:rPr>
          <w:sz w:val="22"/>
          <w:szCs w:val="22"/>
        </w:rPr>
        <w:t xml:space="preserve">property in </w:t>
      </w:r>
      <w:r w:rsidR="00AD570B">
        <w:rPr>
          <w:sz w:val="22"/>
          <w:szCs w:val="22"/>
        </w:rPr>
        <w:t>a</w:t>
      </w:r>
      <w:r w:rsidR="00142EA5">
        <w:rPr>
          <w:sz w:val="22"/>
          <w:szCs w:val="22"/>
        </w:rPr>
        <w:t xml:space="preserve"> specific </w:t>
      </w:r>
      <w:r w:rsidR="00AD570B">
        <w:rPr>
          <w:sz w:val="22"/>
          <w:szCs w:val="22"/>
        </w:rPr>
        <w:t xml:space="preserve">sample. </w:t>
      </w:r>
      <w:r w:rsidR="00C61CB9">
        <w:rPr>
          <w:sz w:val="22"/>
          <w:szCs w:val="22"/>
        </w:rPr>
        <w:t xml:space="preserve"> </w:t>
      </w:r>
    </w:p>
    <w:p w14:paraId="2F29FEAA" w14:textId="77777777" w:rsidR="0081327C" w:rsidRDefault="0081327C" w:rsidP="00C61CB9">
      <w:pPr>
        <w:jc w:val="both"/>
        <w:rPr>
          <w:sz w:val="22"/>
          <w:szCs w:val="22"/>
        </w:rPr>
      </w:pPr>
    </w:p>
    <w:p w14:paraId="7BB1CB1D" w14:textId="77777777" w:rsidR="009E2DDA" w:rsidRDefault="009E2DDA" w:rsidP="00C61CB9">
      <w:pPr>
        <w:jc w:val="both"/>
        <w:rPr>
          <w:sz w:val="22"/>
          <w:szCs w:val="22"/>
        </w:rPr>
      </w:pPr>
    </w:p>
    <w:p w14:paraId="7A0219FD" w14:textId="59A83D1D" w:rsidR="009E2DDA" w:rsidRDefault="009E2DDA" w:rsidP="00914479">
      <w:pPr>
        <w:pStyle w:val="Titre2"/>
        <w:rPr>
          <w:b/>
          <w:bCs/>
        </w:rPr>
      </w:pPr>
      <w:bookmarkStart w:id="26" w:name="_Toc135742240"/>
      <w:r w:rsidRPr="008062FD">
        <w:rPr>
          <w:b/>
          <w:bCs/>
        </w:rPr>
        <w:t xml:space="preserve">6.1 </w:t>
      </w:r>
      <w:r w:rsidR="00914479" w:rsidRPr="008062FD">
        <w:rPr>
          <w:b/>
          <w:bCs/>
        </w:rPr>
        <w:t xml:space="preserve">Definitions and key </w:t>
      </w:r>
      <w:r w:rsidR="00914479" w:rsidRPr="00914479">
        <w:rPr>
          <w:b/>
          <w:bCs/>
        </w:rPr>
        <w:t>concepts</w:t>
      </w:r>
      <w:r w:rsidR="00423C36">
        <w:rPr>
          <w:b/>
          <w:bCs/>
        </w:rPr>
        <w:t>.</w:t>
      </w:r>
      <w:bookmarkEnd w:id="26"/>
      <w:r w:rsidR="00914479" w:rsidRPr="008062FD">
        <w:rPr>
          <w:b/>
          <w:bCs/>
        </w:rPr>
        <w:t xml:space="preserve"> </w:t>
      </w:r>
    </w:p>
    <w:p w14:paraId="2A1F8804" w14:textId="77777777" w:rsidR="00914479" w:rsidRDefault="00914479" w:rsidP="00914479">
      <w:pPr>
        <w:pStyle w:val="nobreak"/>
      </w:pPr>
    </w:p>
    <w:p w14:paraId="3B1AB8C3" w14:textId="1D614F33" w:rsidR="00914479" w:rsidRDefault="007352F1" w:rsidP="006A7EA7">
      <w:pPr>
        <w:jc w:val="both"/>
      </w:pPr>
      <w:r w:rsidRPr="00736138">
        <w:t>1</w:t>
      </w:r>
      <w:r>
        <w:t xml:space="preserve">. </w:t>
      </w:r>
      <w:r w:rsidRPr="008062FD">
        <w:rPr>
          <w:b/>
          <w:bCs/>
        </w:rPr>
        <w:t>Sample</w:t>
      </w:r>
      <w:r>
        <w:t xml:space="preserve">: </w:t>
      </w:r>
      <w:r w:rsidR="006A7EA7">
        <w:t>A</w:t>
      </w:r>
      <w:r w:rsidR="006A7EA7" w:rsidRPr="006A7EA7">
        <w:t xml:space="preserve"> sample is a biological material or substance collected from an organism, cell, tissue, or </w:t>
      </w:r>
      <w:r w:rsidR="00F00DD0">
        <w:t>another biological source</w:t>
      </w:r>
      <w:r w:rsidR="006A7EA7" w:rsidRPr="006A7EA7">
        <w:t xml:space="preserve"> for analysis using techniques such as genomics, transcriptomics, proteomics, metabolomics, or other omics technologies. </w:t>
      </w:r>
      <w:r w:rsidR="008C023B">
        <w:t>In proteomics, a</w:t>
      </w:r>
      <w:r w:rsidR="006A7EA7" w:rsidRPr="006A7EA7">
        <w:t xml:space="preserve"> sample may consist of proteins, </w:t>
      </w:r>
      <w:r w:rsidR="008C023B">
        <w:t xml:space="preserve">peptides </w:t>
      </w:r>
      <w:r w:rsidR="006A7EA7" w:rsidRPr="006A7EA7">
        <w:t xml:space="preserve">or other molecular components that are extracted or isolated from the biological source and subjected to various laboratory procedures to study their structure, function, and interactions. </w:t>
      </w:r>
      <w:r w:rsidR="006278A0">
        <w:t xml:space="preserve">For compatibility reasons with the original definition of MAGE-TAB, the accession of each sample is </w:t>
      </w:r>
      <w:r w:rsidR="008E28D2">
        <w:t xml:space="preserve">called </w:t>
      </w:r>
      <w:r w:rsidR="008E28D2" w:rsidRPr="008062FD">
        <w:rPr>
          <w:b/>
          <w:bCs/>
        </w:rPr>
        <w:t>source name</w:t>
      </w:r>
      <w:r w:rsidR="008E28D2">
        <w:rPr>
          <w:b/>
          <w:bCs/>
        </w:rPr>
        <w:t xml:space="preserve">, </w:t>
      </w:r>
      <w:r w:rsidR="008E28D2">
        <w:t xml:space="preserve">a unique accession for each sample in the experiment. </w:t>
      </w:r>
    </w:p>
    <w:p w14:paraId="0B278DDC" w14:textId="77777777" w:rsidR="008E28D2" w:rsidRDefault="008E28D2" w:rsidP="006A7EA7">
      <w:pPr>
        <w:jc w:val="both"/>
      </w:pPr>
    </w:p>
    <w:p w14:paraId="2D1DCC89" w14:textId="3D1AA840" w:rsidR="008E28D2" w:rsidRDefault="008E28D2" w:rsidP="006A7EA7">
      <w:pPr>
        <w:jc w:val="both"/>
      </w:pPr>
      <w:r w:rsidRPr="00736138">
        <w:t>2.</w:t>
      </w:r>
      <w:r>
        <w:t xml:space="preserve"> </w:t>
      </w:r>
      <w:r w:rsidR="0037512B" w:rsidRPr="008062FD">
        <w:rPr>
          <w:b/>
          <w:bCs/>
        </w:rPr>
        <w:t>Assay</w:t>
      </w:r>
      <w:r w:rsidR="0037512B">
        <w:t xml:space="preserve">:  </w:t>
      </w:r>
      <w:r w:rsidR="00270430" w:rsidRPr="00270430">
        <w:t xml:space="preserve">The application of measurement about the sample (in this case through MS) – producing values about small molecules, peptides or proteins. </w:t>
      </w:r>
      <w:r w:rsidR="00D06A57">
        <w:t xml:space="preserve">Different to </w:t>
      </w:r>
      <w:proofErr w:type="spellStart"/>
      <w:r w:rsidR="00D06A57">
        <w:t>mzTab</w:t>
      </w:r>
      <w:proofErr w:type="spellEnd"/>
      <w:r w:rsidR="00D06A57">
        <w:t xml:space="preserve">, one assay is always associated in SDRF to one MS Run. </w:t>
      </w:r>
      <w:r w:rsidR="009C16DD">
        <w:t xml:space="preserve">For compatibility issues, the </w:t>
      </w:r>
      <w:r w:rsidR="00AC327B">
        <w:t xml:space="preserve">accession of each assay is </w:t>
      </w:r>
      <w:r w:rsidR="000439B1">
        <w:t xml:space="preserve">called </w:t>
      </w:r>
      <w:r w:rsidR="000439B1" w:rsidRPr="008062FD">
        <w:rPr>
          <w:b/>
          <w:bCs/>
        </w:rPr>
        <w:t>assay name</w:t>
      </w:r>
      <w:r w:rsidR="000439B1">
        <w:t xml:space="preserve">. </w:t>
      </w:r>
      <w:r w:rsidR="00C22C28">
        <w:t xml:space="preserve">In the specification we use </w:t>
      </w:r>
      <w:r w:rsidR="00D55E9F">
        <w:t>indistinctively</w:t>
      </w:r>
      <w:r w:rsidR="00C22C28">
        <w:t xml:space="preserve">, </w:t>
      </w:r>
      <w:proofErr w:type="spellStart"/>
      <w:r w:rsidR="00C22C28" w:rsidRPr="008062FD">
        <w:rPr>
          <w:b/>
          <w:bCs/>
        </w:rPr>
        <w:t>MSRun</w:t>
      </w:r>
      <w:proofErr w:type="spellEnd"/>
      <w:r w:rsidR="00C22C28">
        <w:t xml:space="preserve"> or </w:t>
      </w:r>
      <w:r w:rsidR="00C22C28" w:rsidRPr="008062FD">
        <w:rPr>
          <w:b/>
          <w:bCs/>
        </w:rPr>
        <w:t>Assay</w:t>
      </w:r>
      <w:r w:rsidR="00C22C28">
        <w:t xml:space="preserve"> to refer to the same concept.  </w:t>
      </w:r>
    </w:p>
    <w:p w14:paraId="73B9C224" w14:textId="77777777" w:rsidR="00A07963" w:rsidRDefault="00A07963" w:rsidP="006A7EA7">
      <w:pPr>
        <w:jc w:val="both"/>
      </w:pPr>
    </w:p>
    <w:p w14:paraId="155A72C5" w14:textId="65B91438" w:rsidR="00A07963" w:rsidRPr="008E28D2" w:rsidRDefault="00736138" w:rsidP="006A7EA7">
      <w:pPr>
        <w:jc w:val="both"/>
      </w:pPr>
      <w:r w:rsidRPr="00A56518">
        <w:t>3</w:t>
      </w:r>
      <w:r w:rsidR="00A07963" w:rsidRPr="00A56518">
        <w:t xml:space="preserve">. </w:t>
      </w:r>
      <w:r w:rsidR="00A07963" w:rsidRPr="00A56518">
        <w:rPr>
          <w:b/>
          <w:bCs/>
        </w:rPr>
        <w:t>Factor</w:t>
      </w:r>
      <w:r w:rsidR="00A07963" w:rsidRPr="008062FD">
        <w:rPr>
          <w:b/>
          <w:bCs/>
        </w:rPr>
        <w:t xml:space="preserve"> value</w:t>
      </w:r>
      <w:r w:rsidR="00A07963">
        <w:t>:</w:t>
      </w:r>
      <w:r w:rsidR="00C20EBE">
        <w:t xml:space="preserve"> </w:t>
      </w:r>
      <w:r w:rsidR="003A40B0">
        <w:t xml:space="preserve">The factor value represents the </w:t>
      </w:r>
      <w:r w:rsidR="00636F0D">
        <w:t>property of the sample or the assay (</w:t>
      </w:r>
      <w:proofErr w:type="spellStart"/>
      <w:r w:rsidR="00636F0D">
        <w:t>MSRun</w:t>
      </w:r>
      <w:proofErr w:type="spellEnd"/>
      <w:r w:rsidR="00636F0D">
        <w:t xml:space="preserve">) under study. </w:t>
      </w:r>
      <w:r w:rsidR="00046B3C" w:rsidRPr="00046B3C">
        <w:t xml:space="preserve">For example, the </w:t>
      </w:r>
      <w:r w:rsidR="00046B3C" w:rsidRPr="008062FD">
        <w:rPr>
          <w:b/>
          <w:bCs/>
        </w:rPr>
        <w:t>factor value[tissue]</w:t>
      </w:r>
      <w:r w:rsidR="00046B3C" w:rsidRPr="00046B3C">
        <w:t xml:space="preserve"> is used when the user wants to compare expression across different tissues. You can add </w:t>
      </w:r>
      <w:r w:rsidR="005E628B">
        <w:t>multiple</w:t>
      </w:r>
      <w:r w:rsidR="00046B3C" w:rsidRPr="00046B3C">
        <w:t xml:space="preserve"> variables under study by providing multiple factor values.</w:t>
      </w:r>
    </w:p>
    <w:p w14:paraId="5F0AAD85" w14:textId="77777777" w:rsidR="00914A83" w:rsidRDefault="00914A83" w:rsidP="006D33F9"/>
    <w:p w14:paraId="42D58C2F" w14:textId="7692EF0A" w:rsidR="00884458" w:rsidRPr="00884458" w:rsidRDefault="00DE2597" w:rsidP="00884458">
      <w:pPr>
        <w:pStyle w:val="Titre2"/>
        <w:rPr>
          <w:b/>
          <w:bCs/>
        </w:rPr>
      </w:pPr>
      <w:bookmarkStart w:id="27" w:name="_Toc67562069"/>
      <w:bookmarkStart w:id="28" w:name="_Toc135742241"/>
      <w:r>
        <w:rPr>
          <w:b/>
          <w:bCs/>
        </w:rPr>
        <w:t>6</w:t>
      </w:r>
      <w:r w:rsidR="00402D6C" w:rsidRPr="00884458">
        <w:rPr>
          <w:b/>
          <w:bCs/>
        </w:rPr>
        <w:t>.</w:t>
      </w:r>
      <w:r w:rsidR="00914479">
        <w:rPr>
          <w:b/>
          <w:bCs/>
        </w:rPr>
        <w:t>2</w:t>
      </w:r>
      <w:r w:rsidR="00402D6C" w:rsidRPr="00884458">
        <w:rPr>
          <w:b/>
          <w:bCs/>
        </w:rPr>
        <w:t xml:space="preserve"> </w:t>
      </w:r>
      <w:r w:rsidR="00571E24" w:rsidRPr="00884458">
        <w:rPr>
          <w:b/>
          <w:bCs/>
        </w:rPr>
        <w:t>Format rules</w:t>
      </w:r>
      <w:bookmarkEnd w:id="27"/>
      <w:r w:rsidR="00423C36">
        <w:rPr>
          <w:b/>
          <w:bCs/>
        </w:rPr>
        <w:t>.</w:t>
      </w:r>
      <w:bookmarkEnd w:id="28"/>
      <w:r w:rsidR="00884458" w:rsidRPr="00884458">
        <w:rPr>
          <w:b/>
          <w:bCs/>
        </w:rPr>
        <w:t xml:space="preserve"> </w:t>
      </w:r>
    </w:p>
    <w:p w14:paraId="7B6B2120" w14:textId="77777777" w:rsidR="00884458" w:rsidRDefault="00884458" w:rsidP="006D33F9"/>
    <w:p w14:paraId="31545DA9" w14:textId="1BF2F116" w:rsidR="5C4B2181" w:rsidRDefault="5C4B2181" w:rsidP="001C626C">
      <w:pPr>
        <w:spacing w:line="259" w:lineRule="auto"/>
      </w:pPr>
      <w:r>
        <w:t>There are general scenarios/use cases that are addressed by the following rules:</w:t>
      </w:r>
    </w:p>
    <w:p w14:paraId="4DDF448A" w14:textId="7E7DD44F" w:rsidR="361E433D" w:rsidRDefault="361E433D" w:rsidP="361E433D">
      <w:pPr>
        <w:spacing w:line="259" w:lineRule="auto"/>
      </w:pPr>
    </w:p>
    <w:p w14:paraId="3B2EC2F7" w14:textId="18F8C7B4" w:rsidR="00884458" w:rsidRDefault="006D33F9" w:rsidP="00736138">
      <w:pPr>
        <w:numPr>
          <w:ilvl w:val="0"/>
          <w:numId w:val="14"/>
        </w:numPr>
        <w:tabs>
          <w:tab w:val="num" w:pos="360"/>
        </w:tabs>
        <w:ind w:left="0" w:firstLine="0"/>
        <w:jc w:val="both"/>
      </w:pPr>
      <w:r w:rsidRPr="24241141">
        <w:rPr>
          <w:b/>
          <w:bCs/>
        </w:rPr>
        <w:lastRenderedPageBreak/>
        <w:t>Unknown values</w:t>
      </w:r>
      <w:r>
        <w:t xml:space="preserve">: In some </w:t>
      </w:r>
      <w:r w:rsidR="00884458">
        <w:t>cases,</w:t>
      </w:r>
      <w:r>
        <w:t xml:space="preserve"> the column is </w:t>
      </w:r>
      <w:r w:rsidR="00884458">
        <w:t>m</w:t>
      </w:r>
      <w:r>
        <w:t xml:space="preserve">andatory </w:t>
      </w:r>
      <w:r w:rsidR="4A31411F">
        <w:t>in the format</w:t>
      </w:r>
      <w:r w:rsidR="10E0597D">
        <w:t xml:space="preserve"> </w:t>
      </w:r>
      <w:r>
        <w:t xml:space="preserve">but for some samples the </w:t>
      </w:r>
      <w:r w:rsidR="011343A8">
        <w:t xml:space="preserve">corresponding </w:t>
      </w:r>
      <w:r>
        <w:t xml:space="preserve">value is unknown. In those </w:t>
      </w:r>
      <w:r w:rsidR="00884458">
        <w:t>cases,</w:t>
      </w:r>
      <w:r>
        <w:t xml:space="preserve"> users SHOULD use </w:t>
      </w:r>
      <w:r w:rsidR="3DEE8808">
        <w:t>‘</w:t>
      </w:r>
      <w:r>
        <w:t xml:space="preserve">not </w:t>
      </w:r>
      <w:r w:rsidR="10E0597D">
        <w:t>available</w:t>
      </w:r>
      <w:r w:rsidR="4F22E89A">
        <w:t>’</w:t>
      </w:r>
      <w:r w:rsidR="002B7600">
        <w:t xml:space="preserve"> (if the value is not known)</w:t>
      </w:r>
      <w:r>
        <w:t>.</w:t>
      </w:r>
    </w:p>
    <w:p w14:paraId="6E9D0075" w14:textId="6B51B980" w:rsidR="00884458" w:rsidRDefault="006D33F9" w:rsidP="00736138">
      <w:pPr>
        <w:numPr>
          <w:ilvl w:val="0"/>
          <w:numId w:val="14"/>
        </w:numPr>
        <w:tabs>
          <w:tab w:val="num" w:pos="360"/>
        </w:tabs>
        <w:ind w:left="0" w:firstLine="0"/>
        <w:jc w:val="both"/>
      </w:pPr>
      <w:r w:rsidRPr="24241141">
        <w:rPr>
          <w:b/>
          <w:bCs/>
        </w:rPr>
        <w:t>Not Applicable values</w:t>
      </w:r>
      <w:r>
        <w:t xml:space="preserve">: In some </w:t>
      </w:r>
      <w:r w:rsidR="00884458">
        <w:t>cases,</w:t>
      </w:r>
      <w:r>
        <w:t xml:space="preserve"> the column is </w:t>
      </w:r>
      <w:r w:rsidR="00884458">
        <w:t>m</w:t>
      </w:r>
      <w:r>
        <w:t>andatory</w:t>
      </w:r>
      <w:r w:rsidR="00884458">
        <w:t xml:space="preserve"> </w:t>
      </w:r>
      <w:r>
        <w:t>but for some samples</w:t>
      </w:r>
      <w:r w:rsidR="00D55353">
        <w:t>,</w:t>
      </w:r>
      <w:r>
        <w:t xml:space="preserve"> the </w:t>
      </w:r>
      <w:r w:rsidR="30593C06">
        <w:t xml:space="preserve">corresponding </w:t>
      </w:r>
      <w:r>
        <w:t>value is not applicable</w:t>
      </w:r>
      <w:r w:rsidR="2EA511A9">
        <w:t>.</w:t>
      </w:r>
      <w:r>
        <w:t xml:space="preserve"> In those </w:t>
      </w:r>
      <w:r w:rsidR="00884458">
        <w:t>cases,</w:t>
      </w:r>
      <w:r>
        <w:t xml:space="preserve"> users SHOULD use </w:t>
      </w:r>
      <w:r w:rsidR="36CDB989">
        <w:t>‘</w:t>
      </w:r>
      <w:r>
        <w:t xml:space="preserve">not </w:t>
      </w:r>
      <w:r w:rsidR="10E0597D">
        <w:t>applicable</w:t>
      </w:r>
      <w:r w:rsidR="1F6833F4">
        <w:t>’</w:t>
      </w:r>
      <w:r w:rsidR="10E0597D">
        <w:t>.</w:t>
      </w:r>
      <w:r w:rsidR="00C36982">
        <w:t xml:space="preserve"> </w:t>
      </w:r>
    </w:p>
    <w:p w14:paraId="248836A6" w14:textId="10C565D2" w:rsidR="00884458" w:rsidRDefault="006D33F9" w:rsidP="00736138">
      <w:pPr>
        <w:numPr>
          <w:ilvl w:val="0"/>
          <w:numId w:val="14"/>
        </w:numPr>
        <w:tabs>
          <w:tab w:val="num" w:pos="360"/>
        </w:tabs>
        <w:ind w:left="0" w:firstLine="0"/>
        <w:jc w:val="both"/>
      </w:pPr>
      <w:r w:rsidRPr="24241141">
        <w:rPr>
          <w:b/>
          <w:bCs/>
        </w:rPr>
        <w:t>Case sensitivity</w:t>
      </w:r>
      <w:r>
        <w:t>: By specification</w:t>
      </w:r>
      <w:r w:rsidR="00D55353">
        <w:t>,</w:t>
      </w:r>
      <w:r>
        <w:t xml:space="preserve"> the SDRF is case insensitive, but we </w:t>
      </w:r>
      <w:r w:rsidR="00B76121">
        <w:t>RECOMMEND</w:t>
      </w:r>
      <w:r w:rsidR="00687621">
        <w:t xml:space="preserve"> </w:t>
      </w:r>
      <w:r w:rsidR="00884458">
        <w:t>using</w:t>
      </w:r>
      <w:r>
        <w:t xml:space="preserve"> lower</w:t>
      </w:r>
      <w:r w:rsidR="10E0597D">
        <w:t>case</w:t>
      </w:r>
      <w:r w:rsidR="6198F979">
        <w:t xml:space="preserve"> </w:t>
      </w:r>
      <w:r w:rsidR="497937FE">
        <w:t>characters</w:t>
      </w:r>
      <w:r>
        <w:t xml:space="preserve"> throughout all the text (Column names and values).</w:t>
      </w:r>
    </w:p>
    <w:p w14:paraId="73C3B4F5" w14:textId="2CC7F554" w:rsidR="006D10D3" w:rsidRDefault="006D33F9" w:rsidP="00736138">
      <w:pPr>
        <w:numPr>
          <w:ilvl w:val="0"/>
          <w:numId w:val="14"/>
        </w:numPr>
        <w:tabs>
          <w:tab w:val="num" w:pos="360"/>
        </w:tabs>
        <w:jc w:val="both"/>
      </w:pPr>
      <w:r w:rsidRPr="24241141">
        <w:rPr>
          <w:b/>
          <w:bCs/>
        </w:rPr>
        <w:t>Spaces</w:t>
      </w:r>
      <w:r>
        <w:t>: By specification</w:t>
      </w:r>
      <w:r w:rsidR="005E628B">
        <w:t>,</w:t>
      </w:r>
      <w:r>
        <w:t xml:space="preserve"> SDRF is </w:t>
      </w:r>
      <w:r w:rsidR="005E628B">
        <w:t>space-sensitive</w:t>
      </w:r>
      <w:r>
        <w:t xml:space="preserve"> (</w:t>
      </w:r>
      <w:proofErr w:type="spellStart"/>
      <w:r w:rsidR="001B27CD">
        <w:t>s</w:t>
      </w:r>
      <w:r>
        <w:t>ource</w:t>
      </w:r>
      <w:r w:rsidR="001B27CD">
        <w:t>n</w:t>
      </w:r>
      <w:r>
        <w:t>ame</w:t>
      </w:r>
      <w:proofErr w:type="spellEnd"/>
      <w:r>
        <w:t xml:space="preserve"> </w:t>
      </w:r>
      <w:r w:rsidR="00F83D4C">
        <w:t>!</w:t>
      </w:r>
      <w:r>
        <w:t xml:space="preserve">= source name). </w:t>
      </w:r>
    </w:p>
    <w:p w14:paraId="636C97A4" w14:textId="49018C74" w:rsidR="006026EE" w:rsidRPr="006026EE" w:rsidRDefault="00121F20" w:rsidP="00736138">
      <w:pPr>
        <w:numPr>
          <w:ilvl w:val="0"/>
          <w:numId w:val="14"/>
        </w:numPr>
        <w:tabs>
          <w:tab w:val="num" w:pos="360"/>
        </w:tabs>
        <w:ind w:left="0" w:firstLine="0"/>
        <w:jc w:val="both"/>
        <w:rPr>
          <w:color w:val="374151"/>
        </w:rPr>
      </w:pPr>
      <w:r w:rsidRPr="24241141">
        <w:rPr>
          <w:b/>
          <w:bCs/>
        </w:rPr>
        <w:t>Column order</w:t>
      </w:r>
      <w:r>
        <w:t xml:space="preserve">: </w:t>
      </w:r>
      <w:r w:rsidR="00AC1695" w:rsidRPr="00687621">
        <w:t xml:space="preserve">SDRF MUST start with the </w:t>
      </w:r>
      <w:r w:rsidR="00F143FA" w:rsidRPr="00687621">
        <w:rPr>
          <w:b/>
          <w:bCs/>
        </w:rPr>
        <w:t>source name</w:t>
      </w:r>
      <w:r w:rsidR="00F143FA" w:rsidRPr="00687621">
        <w:t xml:space="preserve"> colum</w:t>
      </w:r>
      <w:r w:rsidR="00013789" w:rsidRPr="00687621">
        <w:t>n (</w:t>
      </w:r>
      <w:r w:rsidR="00727531" w:rsidRPr="00687621">
        <w:t>accession/name of the sample</w:t>
      </w:r>
      <w:r w:rsidR="00013789" w:rsidRPr="00687621">
        <w:t>)</w:t>
      </w:r>
      <w:r w:rsidR="00727531" w:rsidRPr="00687621">
        <w:t>, then all the sample characteristics</w:t>
      </w:r>
      <w:r w:rsidR="00F90254">
        <w:t>,</w:t>
      </w:r>
      <w:r w:rsidR="00727531" w:rsidRPr="00687621">
        <w:t xml:space="preserve"> </w:t>
      </w:r>
      <w:r w:rsidR="00FA3B52" w:rsidRPr="00687621">
        <w:t xml:space="preserve">followed by the </w:t>
      </w:r>
      <w:r w:rsidR="00FA3B52" w:rsidRPr="00687621">
        <w:rPr>
          <w:b/>
          <w:bCs/>
        </w:rPr>
        <w:t>assay name</w:t>
      </w:r>
      <w:r w:rsidR="003474FA" w:rsidRPr="00687621">
        <w:t>. Finally</w:t>
      </w:r>
      <w:r w:rsidR="062A04D9" w:rsidRPr="00687621">
        <w:t>,</w:t>
      </w:r>
      <w:r w:rsidR="003474FA" w:rsidRPr="00687621">
        <w:t xml:space="preserve"> after the </w:t>
      </w:r>
      <w:r w:rsidR="003474FA" w:rsidRPr="006026EE">
        <w:rPr>
          <w:b/>
        </w:rPr>
        <w:t>assay name</w:t>
      </w:r>
      <w:r w:rsidR="61DD03E9">
        <w:t>,</w:t>
      </w:r>
      <w:r w:rsidR="003474FA" w:rsidRPr="00687621">
        <w:t xml:space="preserve"> </w:t>
      </w:r>
      <w:r w:rsidR="00D463AC" w:rsidRPr="00687621">
        <w:t xml:space="preserve">add </w:t>
      </w:r>
      <w:r w:rsidR="003474FA" w:rsidRPr="00687621">
        <w:t xml:space="preserve">all the </w:t>
      </w:r>
      <w:r w:rsidR="003474FA" w:rsidRPr="006026EE">
        <w:rPr>
          <w:b/>
        </w:rPr>
        <w:t>comments</w:t>
      </w:r>
      <w:r w:rsidR="003474FA" w:rsidRPr="00687621">
        <w:t xml:space="preserve"> </w:t>
      </w:r>
      <w:r w:rsidR="00D642FB" w:rsidRPr="00687621">
        <w:t xml:space="preserve">(properties </w:t>
      </w:r>
      <w:r w:rsidR="00B712BF" w:rsidRPr="00687621">
        <w:t>of the data file generated</w:t>
      </w:r>
      <w:r w:rsidR="00D642FB">
        <w:t>)</w:t>
      </w:r>
      <w:r w:rsidR="5CAAEF8D" w:rsidRPr="00687621">
        <w:t xml:space="preserve">. </w:t>
      </w:r>
    </w:p>
    <w:p w14:paraId="5A4FA38B" w14:textId="25EB6E66" w:rsidR="0018477E" w:rsidRPr="006D10D3" w:rsidRDefault="0018477E" w:rsidP="00736138">
      <w:pPr>
        <w:numPr>
          <w:ilvl w:val="0"/>
          <w:numId w:val="14"/>
        </w:numPr>
        <w:tabs>
          <w:tab w:val="num" w:pos="360"/>
        </w:tabs>
        <w:jc w:val="both"/>
      </w:pPr>
      <w:r w:rsidRPr="24241141">
        <w:rPr>
          <w:b/>
          <w:bCs/>
        </w:rPr>
        <w:t>Extension</w:t>
      </w:r>
      <w:r>
        <w:t xml:space="preserve">: The extension of the SDRF </w:t>
      </w:r>
      <w:r w:rsidR="481EED4D">
        <w:t xml:space="preserve">format </w:t>
      </w:r>
      <w:r>
        <w:t xml:space="preserve">should </w:t>
      </w:r>
      <w:r w:rsidR="004A6BAD">
        <w:t>be .</w:t>
      </w:r>
      <w:proofErr w:type="spellStart"/>
      <w:r w:rsidR="004A6BAD">
        <w:t>tsv</w:t>
      </w:r>
      <w:proofErr w:type="spellEnd"/>
      <w:r>
        <w:t xml:space="preserve"> or .txt. </w:t>
      </w:r>
    </w:p>
    <w:p w14:paraId="26C5D366" w14:textId="03049D56" w:rsidR="006D10D3" w:rsidRDefault="006D10D3" w:rsidP="72B7514F"/>
    <w:p w14:paraId="63149C45" w14:textId="77777777" w:rsidR="002836F1" w:rsidRDefault="002836F1" w:rsidP="72B7514F"/>
    <w:p w14:paraId="78CB0A12" w14:textId="09D4FDC1" w:rsidR="00056652" w:rsidRPr="00056652" w:rsidRDefault="00056652" w:rsidP="00056652">
      <w:pPr>
        <w:pStyle w:val="Titre2"/>
        <w:rPr>
          <w:b/>
          <w:bCs/>
        </w:rPr>
      </w:pPr>
      <w:bookmarkStart w:id="29" w:name="_Toc67562070"/>
      <w:bookmarkStart w:id="30" w:name="_Toc135742242"/>
      <w:r w:rsidRPr="00056652">
        <w:rPr>
          <w:b/>
          <w:bCs/>
        </w:rPr>
        <w:t>6.</w:t>
      </w:r>
      <w:r w:rsidR="00914479">
        <w:rPr>
          <w:b/>
          <w:bCs/>
        </w:rPr>
        <w:t>3</w:t>
      </w:r>
      <w:r w:rsidRPr="00056652">
        <w:rPr>
          <w:b/>
          <w:bCs/>
        </w:rPr>
        <w:t xml:space="preserve"> SDRF values</w:t>
      </w:r>
      <w:bookmarkEnd w:id="29"/>
      <w:r w:rsidR="00423C36">
        <w:rPr>
          <w:b/>
          <w:bCs/>
        </w:rPr>
        <w:t>.</w:t>
      </w:r>
      <w:bookmarkEnd w:id="30"/>
      <w:r w:rsidRPr="00056652">
        <w:rPr>
          <w:b/>
          <w:bCs/>
        </w:rPr>
        <w:t xml:space="preserve"> </w:t>
      </w:r>
    </w:p>
    <w:p w14:paraId="204E3C18" w14:textId="77777777" w:rsidR="00056652" w:rsidRDefault="00056652" w:rsidP="00056652"/>
    <w:p w14:paraId="74641964" w14:textId="472A15E4" w:rsidR="00056652" w:rsidRDefault="00056652" w:rsidP="00056652">
      <w:pPr>
        <w:jc w:val="both"/>
      </w:pPr>
      <w:r w:rsidRPr="005607A7">
        <w:t>The value for each property (</w:t>
      </w:r>
      <w:r w:rsidR="005E628B" w:rsidRPr="005607A7">
        <w:t>e.g.,</w:t>
      </w:r>
      <w:r w:rsidRPr="005607A7">
        <w:t> </w:t>
      </w:r>
      <w:r w:rsidRPr="002431BF">
        <w:rPr>
          <w:i/>
          <w:iCs/>
        </w:rPr>
        <w:t>characteristics</w:t>
      </w:r>
      <w:r w:rsidRPr="005607A7">
        <w:t>, </w:t>
      </w:r>
      <w:r w:rsidRPr="002431BF">
        <w:rPr>
          <w:i/>
          <w:iCs/>
        </w:rPr>
        <w:t>comment</w:t>
      </w:r>
      <w:r w:rsidRPr="005607A7">
        <w:t>) corresponding to each sample can be represented in multiple ways.</w:t>
      </w:r>
    </w:p>
    <w:p w14:paraId="3F2F05C4" w14:textId="77777777" w:rsidR="00056652" w:rsidRPr="002431BF" w:rsidRDefault="00056652" w:rsidP="00056652"/>
    <w:p w14:paraId="09FD1489" w14:textId="48AC1139" w:rsidR="00056652" w:rsidRDefault="006026EE" w:rsidP="006026EE">
      <w:pPr>
        <w:jc w:val="both"/>
      </w:pPr>
      <w:r>
        <w:t xml:space="preserve">1. </w:t>
      </w:r>
      <w:r w:rsidR="00056652" w:rsidRPr="000A5E74">
        <w:rPr>
          <w:b/>
        </w:rPr>
        <w:t>Free Text</w:t>
      </w:r>
      <w:r w:rsidR="00056652">
        <w:t xml:space="preserve"> (Human readable): In the free text representation, the value is provided as text without </w:t>
      </w:r>
      <w:r w:rsidR="25D675EC">
        <w:t>o</w:t>
      </w:r>
      <w:r w:rsidR="00056652">
        <w:t>ntology</w:t>
      </w:r>
      <w:r w:rsidR="156565DC">
        <w:t>/CV</w:t>
      </w:r>
      <w:r w:rsidR="00056652">
        <w:t xml:space="preserve"> support (</w:t>
      </w:r>
      <w:r w:rsidR="005E628B">
        <w:t>e.g.,</w:t>
      </w:r>
      <w:r w:rsidR="00056652">
        <w:t xml:space="preserve"> colon or providing accession numbers). This is only RECOMMENDED when the </w:t>
      </w:r>
      <w:r w:rsidR="00056652" w:rsidRPr="006026EE">
        <w:rPr>
          <w:b/>
          <w:bCs/>
        </w:rPr>
        <w:t>text</w:t>
      </w:r>
      <w:r w:rsidR="00056652">
        <w:t> inserted in the table is the exact </w:t>
      </w:r>
      <w:r w:rsidR="00056652" w:rsidRPr="006026EE">
        <w:rPr>
          <w:i/>
          <w:iCs/>
        </w:rPr>
        <w:t>name</w:t>
      </w:r>
      <w:r w:rsidR="00056652">
        <w:t xml:space="preserve"> of an ontology/CV term in EFO. If the term is not </w:t>
      </w:r>
      <w:r w:rsidR="1CE2B418">
        <w:t xml:space="preserve">included </w:t>
      </w:r>
      <w:r w:rsidR="00056652">
        <w:t xml:space="preserve">in EFO, other ontologies can be used. </w:t>
      </w:r>
    </w:p>
    <w:p w14:paraId="4D098790" w14:textId="77777777" w:rsidR="00056652" w:rsidRPr="002431BF" w:rsidRDefault="00056652" w:rsidP="00056652"/>
    <w:tbl>
      <w:tblPr>
        <w:tblW w:w="0" w:type="auto"/>
        <w:jc w:val="center"/>
        <w:tblCellMar>
          <w:top w:w="15" w:type="dxa"/>
          <w:left w:w="15" w:type="dxa"/>
          <w:bottom w:w="15" w:type="dxa"/>
          <w:right w:w="15" w:type="dxa"/>
        </w:tblCellMar>
        <w:tblLook w:val="04A0" w:firstRow="1" w:lastRow="0" w:firstColumn="1" w:lastColumn="0" w:noHBand="0" w:noVBand="1"/>
      </w:tblPr>
      <w:tblGrid>
        <w:gridCol w:w="1677"/>
        <w:gridCol w:w="3003"/>
      </w:tblGrid>
      <w:tr w:rsidR="00056652" w:rsidRPr="005607A7" w14:paraId="05C9B658" w14:textId="77777777" w:rsidTr="000E08CC">
        <w:trPr>
          <w:tblHeade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1A27735" w14:textId="77777777" w:rsidR="00056652" w:rsidRPr="005607A7" w:rsidRDefault="00056652" w:rsidP="000E08CC">
            <w:pPr>
              <w:rPr>
                <w:b/>
                <w:bCs/>
              </w:rPr>
            </w:pPr>
            <w:r w:rsidRPr="005607A7">
              <w:rPr>
                <w:b/>
                <w:bCs/>
              </w:rPr>
              <w:t>source name</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0C3E234" w14:textId="77777777" w:rsidR="00056652" w:rsidRPr="005607A7" w:rsidRDefault="00056652" w:rsidP="000E08CC">
            <w:pPr>
              <w:rPr>
                <w:b/>
                <w:bCs/>
              </w:rPr>
            </w:pPr>
            <w:r w:rsidRPr="005607A7">
              <w:rPr>
                <w:b/>
                <w:bCs/>
              </w:rPr>
              <w:t>characteristics[organism]</w:t>
            </w:r>
          </w:p>
        </w:tc>
      </w:tr>
      <w:tr w:rsidR="00056652" w:rsidRPr="005607A7" w14:paraId="7EF33FD0" w14:textId="77777777" w:rsidTr="000E08CC">
        <w:trP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2664F78E" w14:textId="77777777" w:rsidR="00056652" w:rsidRPr="005607A7" w:rsidRDefault="00056652" w:rsidP="000E08CC">
            <w:r w:rsidRPr="005607A7">
              <w:t>sample 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A79D529" w14:textId="77777777" w:rsidR="00056652" w:rsidRPr="005607A7" w:rsidRDefault="00056652" w:rsidP="000E08CC">
            <w:r w:rsidRPr="005607A7">
              <w:t>homo sapiens</w:t>
            </w:r>
          </w:p>
        </w:tc>
      </w:tr>
      <w:tr w:rsidR="00056652" w:rsidRPr="005607A7" w14:paraId="2EAF83E5" w14:textId="77777777" w:rsidTr="000E08CC">
        <w:trP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4E3F810" w14:textId="77777777" w:rsidR="00056652" w:rsidRPr="005607A7" w:rsidRDefault="00056652" w:rsidP="000E08CC">
            <w:r w:rsidRPr="005607A7">
              <w:t>sample 2</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8B04E0F" w14:textId="77777777" w:rsidR="00056652" w:rsidRPr="005607A7" w:rsidRDefault="00056652" w:rsidP="000E08CC">
            <w:r w:rsidRPr="005607A7">
              <w:t>homo sapiens</w:t>
            </w:r>
          </w:p>
        </w:tc>
      </w:tr>
    </w:tbl>
    <w:p w14:paraId="1E63B7FE" w14:textId="77777777" w:rsidR="00056652" w:rsidRDefault="00056652" w:rsidP="00056652"/>
    <w:p w14:paraId="72964FE8" w14:textId="66906C14" w:rsidR="00056652" w:rsidRDefault="006026EE" w:rsidP="00056652">
      <w:pPr>
        <w:jc w:val="both"/>
      </w:pPr>
      <w:r>
        <w:t xml:space="preserve">2. </w:t>
      </w:r>
      <w:r w:rsidR="00056652" w:rsidRPr="000A5E74">
        <w:rPr>
          <w:b/>
        </w:rPr>
        <w:t xml:space="preserve">Ontology </w:t>
      </w:r>
      <w:r w:rsidR="3AC2B17E" w:rsidRPr="000A5E74">
        <w:rPr>
          <w:b/>
        </w:rPr>
        <w:t>URL</w:t>
      </w:r>
      <w:r w:rsidR="00056652" w:rsidRPr="005607A7">
        <w:t xml:space="preserve"> (Computer</w:t>
      </w:r>
      <w:r w:rsidR="004414AA">
        <w:t>-</w:t>
      </w:r>
      <w:r w:rsidR="00056652" w:rsidRPr="005607A7">
        <w:t xml:space="preserve">readable): Users can provide the corresponding </w:t>
      </w:r>
      <w:r w:rsidR="70996859">
        <w:t>o</w:t>
      </w:r>
      <w:r w:rsidR="00212C54">
        <w:t>ntolog</w:t>
      </w:r>
      <w:r w:rsidR="001D533F">
        <w:t>y</w:t>
      </w:r>
      <w:r w:rsidR="35BEFBAC">
        <w:t>/CV</w:t>
      </w:r>
      <w:r w:rsidR="00A06F73">
        <w:t xml:space="preserve"> accession </w:t>
      </w:r>
      <w:r w:rsidR="2A6B719B">
        <w:t>number</w:t>
      </w:r>
      <w:r w:rsidR="00A06F73">
        <w:t xml:space="preserve"> for one value</w:t>
      </w:r>
      <w:r w:rsidR="00056652" w:rsidRPr="005607A7">
        <w:t xml:space="preserve">. This is recommended for enriched files where the </w:t>
      </w:r>
      <w:r w:rsidR="00056652">
        <w:t>user</w:t>
      </w:r>
      <w:r w:rsidR="00056652" w:rsidRPr="005607A7">
        <w:t xml:space="preserve"> does not want to use intermediate tools to map from </w:t>
      </w:r>
      <w:r w:rsidR="00056652">
        <w:t>free text</w:t>
      </w:r>
      <w:r w:rsidR="00056652" w:rsidRPr="005607A7">
        <w:t xml:space="preserve"> to ontology/CV terms.</w:t>
      </w:r>
    </w:p>
    <w:p w14:paraId="0B845FCF" w14:textId="77777777" w:rsidR="00056652" w:rsidRPr="002431BF" w:rsidRDefault="00056652" w:rsidP="00056652"/>
    <w:tbl>
      <w:tblPr>
        <w:tblW w:w="0" w:type="auto"/>
        <w:jc w:val="center"/>
        <w:tblCellMar>
          <w:top w:w="15" w:type="dxa"/>
          <w:left w:w="15" w:type="dxa"/>
          <w:bottom w:w="15" w:type="dxa"/>
          <w:right w:w="15" w:type="dxa"/>
        </w:tblCellMar>
        <w:tblLook w:val="04A0" w:firstRow="1" w:lastRow="0" w:firstColumn="1" w:lastColumn="0" w:noHBand="0" w:noVBand="1"/>
      </w:tblPr>
      <w:tblGrid>
        <w:gridCol w:w="1677"/>
        <w:gridCol w:w="3003"/>
      </w:tblGrid>
      <w:tr w:rsidR="00056652" w:rsidRPr="005607A7" w14:paraId="3463DAFD" w14:textId="77777777" w:rsidTr="000E08CC">
        <w:trPr>
          <w:tblHeade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05C4AA8" w14:textId="77777777" w:rsidR="00056652" w:rsidRPr="005607A7" w:rsidRDefault="00056652" w:rsidP="000E08CC">
            <w:pPr>
              <w:rPr>
                <w:b/>
                <w:bCs/>
              </w:rPr>
            </w:pPr>
            <w:r w:rsidRPr="005607A7">
              <w:rPr>
                <w:b/>
                <w:bCs/>
              </w:rPr>
              <w:t>source name</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FA913A8" w14:textId="77777777" w:rsidR="00056652" w:rsidRPr="005607A7" w:rsidRDefault="00056652" w:rsidP="000E08CC">
            <w:pPr>
              <w:rPr>
                <w:b/>
                <w:bCs/>
              </w:rPr>
            </w:pPr>
            <w:r w:rsidRPr="005607A7">
              <w:rPr>
                <w:b/>
                <w:bCs/>
              </w:rPr>
              <w:t>characteristics[organism]</w:t>
            </w:r>
          </w:p>
        </w:tc>
      </w:tr>
      <w:tr w:rsidR="00056652" w:rsidRPr="005607A7" w14:paraId="31A525EF" w14:textId="77777777" w:rsidTr="000E08CC">
        <w:trP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75D4F645" w14:textId="77777777" w:rsidR="00056652" w:rsidRPr="005607A7" w:rsidRDefault="00056652" w:rsidP="000E08CC">
            <w:r w:rsidRPr="005607A7">
              <w:t>Sample 1</w:t>
            </w:r>
          </w:p>
        </w:tc>
        <w:tc>
          <w:tcPr>
            <w:tcW w:w="0" w:type="auto"/>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5F8B785" w14:textId="4D17F818" w:rsidR="00056652" w:rsidRPr="005607A7" w:rsidRDefault="00183D91" w:rsidP="000E08CC">
            <w:hyperlink r:id="rId45" w:history="1">
              <w:r w:rsidR="00056652" w:rsidRPr="005607A7">
                <w:rPr>
                  <w:rStyle w:val="Lienhypertexte"/>
                </w:rPr>
                <w:t>NCBITaxon</w:t>
              </w:r>
              <w:r w:rsidR="00212C54">
                <w:rPr>
                  <w:rStyle w:val="Lienhypertexte"/>
                </w:rPr>
                <w:t>:</w:t>
              </w:r>
              <w:r w:rsidR="00056652" w:rsidRPr="005607A7">
                <w:rPr>
                  <w:rStyle w:val="Lienhypertexte"/>
                </w:rPr>
                <w:t>9606</w:t>
              </w:r>
            </w:hyperlink>
          </w:p>
        </w:tc>
      </w:tr>
      <w:tr w:rsidR="00056652" w:rsidRPr="005607A7" w14:paraId="1E949C4E" w14:textId="77777777" w:rsidTr="000E08CC">
        <w:trP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7AD19A4" w14:textId="77777777" w:rsidR="00056652" w:rsidRPr="005607A7" w:rsidRDefault="00056652" w:rsidP="000E08CC">
            <w:r w:rsidRPr="005607A7">
              <w:t>Sample 2</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6BD7DEC" w14:textId="6189F671" w:rsidR="00056652" w:rsidRPr="005607A7" w:rsidRDefault="00183D91" w:rsidP="000E08CC">
            <w:hyperlink r:id="rId46" w:history="1">
              <w:r w:rsidR="00056652" w:rsidRPr="005607A7">
                <w:rPr>
                  <w:rStyle w:val="Lienhypertexte"/>
                </w:rPr>
                <w:t>NCBITaxon</w:t>
              </w:r>
              <w:r w:rsidR="00212C54">
                <w:rPr>
                  <w:rStyle w:val="Lienhypertexte"/>
                </w:rPr>
                <w:t>:</w:t>
              </w:r>
              <w:r w:rsidR="00056652" w:rsidRPr="005607A7">
                <w:rPr>
                  <w:rStyle w:val="Lienhypertexte"/>
                </w:rPr>
                <w:t>9606</w:t>
              </w:r>
            </w:hyperlink>
          </w:p>
        </w:tc>
      </w:tr>
    </w:tbl>
    <w:p w14:paraId="463D2072" w14:textId="77777777" w:rsidR="00056652" w:rsidRDefault="00056652" w:rsidP="00056652"/>
    <w:p w14:paraId="50AFC7ED" w14:textId="1F790E90" w:rsidR="2EA88C06" w:rsidRDefault="006026EE" w:rsidP="00567FDF">
      <w:pPr>
        <w:jc w:val="both"/>
        <w:rPr>
          <w:color w:val="374151"/>
        </w:rPr>
      </w:pPr>
      <w:r>
        <w:t xml:space="preserve">3. </w:t>
      </w:r>
      <w:r w:rsidR="00056652" w:rsidRPr="000A5E74">
        <w:rPr>
          <w:b/>
        </w:rPr>
        <w:t>Key=value representation</w:t>
      </w:r>
      <w:r w:rsidR="00056652">
        <w:t xml:space="preserve"> (Human and Computer</w:t>
      </w:r>
      <w:r w:rsidR="004414AA">
        <w:t>-</w:t>
      </w:r>
      <w:r w:rsidR="00056652">
        <w:t xml:space="preserve">readable): The current representation aims to provide a mechanism to represent the complete information of the </w:t>
      </w:r>
      <w:r w:rsidR="00056652">
        <w:lastRenderedPageBreak/>
        <w:t>ontology/CV term including </w:t>
      </w:r>
      <w:r w:rsidR="00056652" w:rsidRPr="24241141">
        <w:rPr>
          <w:i/>
          <w:iCs/>
        </w:rPr>
        <w:t>Accession</w:t>
      </w:r>
      <w:r w:rsidR="00056652">
        <w:t>, </w:t>
      </w:r>
      <w:r w:rsidR="00056652" w:rsidRPr="24241141">
        <w:rPr>
          <w:i/>
          <w:iCs/>
        </w:rPr>
        <w:t>Name</w:t>
      </w:r>
      <w:r w:rsidR="004414AA" w:rsidRPr="004414AA">
        <w:t>,</w:t>
      </w:r>
      <w:r w:rsidR="004414AA">
        <w:t xml:space="preserve"> </w:t>
      </w:r>
      <w:r w:rsidR="00056652">
        <w:t>and other additional properties.</w:t>
      </w:r>
      <w:r w:rsidR="005E628B">
        <w:t xml:space="preserve"> </w:t>
      </w:r>
      <w:r w:rsidR="00056652">
        <w:t>In the key=value pair representation</w:t>
      </w:r>
      <w:r w:rsidR="005E628B">
        <w:t>,</w:t>
      </w:r>
      <w:r w:rsidR="00056652">
        <w:t xml:space="preserve"> the </w:t>
      </w:r>
      <w:r w:rsidR="578F0514">
        <w:t>v</w:t>
      </w:r>
      <w:r w:rsidR="00056652">
        <w:t xml:space="preserve">alue of the property is represented as an </w:t>
      </w:r>
      <w:r w:rsidR="401A0D15">
        <w:t>o</w:t>
      </w:r>
      <w:r w:rsidR="00056652">
        <w:t>bject with multiple properties, where the key is one of the properties of the object and the value is the corresponding value for the particular key. For example</w:t>
      </w:r>
      <w:r w:rsidR="00567FDF">
        <w:t xml:space="preserve">, </w:t>
      </w:r>
      <w:r w:rsidR="00056652">
        <w:t>for protein modifications</w:t>
      </w:r>
      <w:r w:rsidR="00567FDF">
        <w:t>,</w:t>
      </w:r>
      <w:r w:rsidR="00056652">
        <w:t xml:space="preserve"> </w:t>
      </w:r>
      <w:r w:rsidR="00567FDF">
        <w:rPr>
          <w:color w:val="374151"/>
        </w:rPr>
        <w:t>the v</w:t>
      </w:r>
      <w:r w:rsidR="2EA88C06" w:rsidRPr="24241141">
        <w:rPr>
          <w:color w:val="374151"/>
        </w:rPr>
        <w:t>alue of the property may be represented as an object with multiple properties. Each property represents a specific aspect of the protein modification, and its corresponding value represents the value of that property. For example, a protein modification may be represented as:</w:t>
      </w:r>
    </w:p>
    <w:p w14:paraId="2B05AB6E" w14:textId="77777777" w:rsidR="00056652" w:rsidRPr="002431BF" w:rsidRDefault="00056652" w:rsidP="00056652"/>
    <w:p w14:paraId="138E5DCD" w14:textId="77777777" w:rsidR="00056652" w:rsidRDefault="00056652" w:rsidP="00056652">
      <w:r>
        <w:t>NT=Glu-&gt;pyro-Glu; MT=fixed; PP=Anywhere; AC=Unimod:27; TA=E</w:t>
      </w:r>
    </w:p>
    <w:p w14:paraId="71D1A3EA" w14:textId="24991C1C" w:rsidR="24241141" w:rsidRDefault="24241141" w:rsidP="24241141"/>
    <w:p w14:paraId="0E1D7BD1" w14:textId="518594DF" w:rsidR="0017D355" w:rsidRDefault="0017D355" w:rsidP="24241141">
      <w:pPr>
        <w:rPr>
          <w:color w:val="24292F"/>
        </w:rPr>
      </w:pPr>
      <w:r>
        <w:t>In this example</w:t>
      </w:r>
      <w:r w:rsidR="005E628B">
        <w:t>,</w:t>
      </w:r>
      <w:r>
        <w:t xml:space="preserve"> </w:t>
      </w:r>
      <w:r w:rsidRPr="24241141">
        <w:rPr>
          <w:color w:val="24292F"/>
        </w:rPr>
        <w:t xml:space="preserve">Name of the Modification </w:t>
      </w:r>
      <w:r w:rsidR="204F3D2C" w:rsidRPr="24241141">
        <w:rPr>
          <w:color w:val="24292F"/>
        </w:rPr>
        <w:t xml:space="preserve">(NT) is </w:t>
      </w:r>
      <w:r w:rsidR="5627F1D0" w:rsidRPr="24241141">
        <w:rPr>
          <w:color w:val="24292F"/>
        </w:rPr>
        <w:t>‘</w:t>
      </w:r>
      <w:r w:rsidR="5627F1D0">
        <w:t xml:space="preserve">Glu-&gt;pyro-Glu', </w:t>
      </w:r>
      <w:r w:rsidR="741F499A">
        <w:t>M</w:t>
      </w:r>
      <w:r w:rsidR="5627F1D0">
        <w:t xml:space="preserve">odification type (MT) is ‘fixed’, </w:t>
      </w:r>
      <w:r w:rsidR="1709CBE4">
        <w:t>P</w:t>
      </w:r>
      <w:r w:rsidR="5627F1D0" w:rsidRPr="24241141">
        <w:rPr>
          <w:color w:val="24292F"/>
        </w:rPr>
        <w:t xml:space="preserve">osition of the modification in the </w:t>
      </w:r>
      <w:r w:rsidR="25BDBB08" w:rsidRPr="24241141">
        <w:rPr>
          <w:color w:val="24292F"/>
        </w:rPr>
        <w:t>P</w:t>
      </w:r>
      <w:r w:rsidR="5627F1D0" w:rsidRPr="24241141">
        <w:rPr>
          <w:color w:val="24292F"/>
        </w:rPr>
        <w:t xml:space="preserve">olypeptide is ‘anywhere’, </w:t>
      </w:r>
      <w:r w:rsidR="2903D625" w:rsidRPr="24241141">
        <w:rPr>
          <w:color w:val="24292F"/>
        </w:rPr>
        <w:t>M</w:t>
      </w:r>
      <w:r w:rsidR="7A01ADDC" w:rsidRPr="24241141">
        <w:rPr>
          <w:color w:val="24292F"/>
        </w:rPr>
        <w:t xml:space="preserve">odification </w:t>
      </w:r>
      <w:r w:rsidR="5C118670" w:rsidRPr="24241141">
        <w:rPr>
          <w:color w:val="24292F"/>
        </w:rPr>
        <w:t>Accession (</w:t>
      </w:r>
      <w:r w:rsidR="7A01ADDC" w:rsidRPr="24241141">
        <w:rPr>
          <w:color w:val="24292F"/>
        </w:rPr>
        <w:t xml:space="preserve">AC) is ‘Unimod:27’, </w:t>
      </w:r>
      <w:r w:rsidR="23D337A3" w:rsidRPr="24241141">
        <w:rPr>
          <w:color w:val="24292F"/>
        </w:rPr>
        <w:t>and Target Amino acid is ‘E’.</w:t>
      </w:r>
    </w:p>
    <w:p w14:paraId="0758E80E" w14:textId="36B3D5E5" w:rsidR="00056652" w:rsidRDefault="00056652" w:rsidP="72B7514F"/>
    <w:p w14:paraId="2C21775A" w14:textId="77777777" w:rsidR="000A5E74" w:rsidRDefault="000A5E74" w:rsidP="72B7514F"/>
    <w:p w14:paraId="71BD1C32" w14:textId="67AA2CF8" w:rsidR="005607A7" w:rsidRDefault="005607A7" w:rsidP="00C664A0">
      <w:pPr>
        <w:pStyle w:val="Titre1"/>
      </w:pPr>
      <w:bookmarkStart w:id="31" w:name="_Toc53173090"/>
      <w:bookmarkStart w:id="32" w:name="_Toc67562071"/>
      <w:bookmarkStart w:id="33" w:name="_Toc135742243"/>
      <w:r w:rsidRPr="005607A7">
        <w:t>Minimum information about Samples</w:t>
      </w:r>
      <w:bookmarkEnd w:id="31"/>
      <w:bookmarkEnd w:id="32"/>
      <w:r w:rsidR="00423C36">
        <w:t>.</w:t>
      </w:r>
      <w:bookmarkEnd w:id="33"/>
    </w:p>
    <w:p w14:paraId="17835EB2" w14:textId="77777777" w:rsidR="00BF6CC6" w:rsidRPr="00BF6CC6" w:rsidRDefault="00BF6CC6" w:rsidP="00C664A0"/>
    <w:p w14:paraId="6750D38C" w14:textId="2242EC1D" w:rsidR="005607A7" w:rsidRDefault="005607A7" w:rsidP="65FC1B0A">
      <w:r>
        <w:t>The Sample metadata has different </w:t>
      </w:r>
      <w:r w:rsidRPr="65FC1B0A">
        <w:rPr>
          <w:b/>
          <w:bCs/>
        </w:rPr>
        <w:t>Categories/Headings</w:t>
      </w:r>
      <w:r>
        <w:t xml:space="preserve"> to organize all the attributes/column headers </w:t>
      </w:r>
      <w:r w:rsidR="6371CCF2">
        <w:t>available</w:t>
      </w:r>
      <w:r>
        <w:t xml:space="preserve"> of a given </w:t>
      </w:r>
      <w:r w:rsidR="006A7D5C">
        <w:t>s</w:t>
      </w:r>
      <w:r>
        <w:t>ample</w:t>
      </w:r>
      <w:r w:rsidR="00BF6CC6">
        <w:t>.</w:t>
      </w:r>
      <w:r w:rsidR="3E55A9C2">
        <w:t xml:space="preserve">  Each Sample in the dataset MUST contain a </w:t>
      </w:r>
      <w:r w:rsidR="3E55A9C2" w:rsidRPr="65FC1B0A">
        <w:rPr>
          <w:i/>
          <w:iCs/>
        </w:rPr>
        <w:t>source name</w:t>
      </w:r>
      <w:r w:rsidR="3E55A9C2">
        <w:t xml:space="preserve"> and a collection of </w:t>
      </w:r>
      <w:r w:rsidR="3E55A9C2" w:rsidRPr="65FC1B0A">
        <w:rPr>
          <w:i/>
          <w:iCs/>
        </w:rPr>
        <w:t>characteristics</w:t>
      </w:r>
      <w:r w:rsidR="3E55A9C2">
        <w:t>:</w:t>
      </w:r>
    </w:p>
    <w:p w14:paraId="4A92F377" w14:textId="6AEF42EB" w:rsidR="005607A7" w:rsidRDefault="005607A7" w:rsidP="65FC1B0A"/>
    <w:p w14:paraId="606FF27F" w14:textId="77777777" w:rsidR="00BF6CC6" w:rsidRPr="00BF6CC6" w:rsidRDefault="00BF6CC6" w:rsidP="00C664A0"/>
    <w:tbl>
      <w:tblPr>
        <w:tblW w:w="9751" w:type="dxa"/>
        <w:jc w:val="center"/>
        <w:tblCellMar>
          <w:top w:w="15" w:type="dxa"/>
          <w:left w:w="15" w:type="dxa"/>
          <w:bottom w:w="15" w:type="dxa"/>
          <w:right w:w="15" w:type="dxa"/>
        </w:tblCellMar>
        <w:tblLook w:val="04A0" w:firstRow="1" w:lastRow="0" w:firstColumn="1" w:lastColumn="0" w:noHBand="0" w:noVBand="1"/>
      </w:tblPr>
      <w:tblGrid>
        <w:gridCol w:w="1552"/>
        <w:gridCol w:w="1699"/>
        <w:gridCol w:w="1290"/>
        <w:gridCol w:w="3673"/>
        <w:gridCol w:w="1537"/>
      </w:tblGrid>
      <w:tr w:rsidR="00BF6CC6" w:rsidRPr="00BF6CC6" w14:paraId="459037CE" w14:textId="77777777" w:rsidTr="00901DE6">
        <w:trPr>
          <w:tblHeader/>
          <w:jc w:val="center"/>
        </w:trPr>
        <w:tc>
          <w:tcPr>
            <w:tcW w:w="155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292FAB8" w14:textId="77777777" w:rsidR="005607A7" w:rsidRPr="00BF6CC6" w:rsidRDefault="005607A7" w:rsidP="00C664A0">
            <w:pPr>
              <w:rPr>
                <w:sz w:val="20"/>
                <w:szCs w:val="20"/>
              </w:rPr>
            </w:pPr>
            <w:r w:rsidRPr="00BF6CC6">
              <w:rPr>
                <w:sz w:val="20"/>
                <w:szCs w:val="20"/>
              </w:rPr>
              <w:t>Property</w:t>
            </w:r>
          </w:p>
        </w:tc>
        <w:tc>
          <w:tcPr>
            <w:tcW w:w="1699"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8A8BF2D" w14:textId="2CBAFF29" w:rsidR="00BF6CC6" w:rsidRPr="00BF6CC6" w:rsidRDefault="005607A7" w:rsidP="00C664A0">
            <w:pPr>
              <w:rPr>
                <w:sz w:val="20"/>
                <w:szCs w:val="20"/>
              </w:rPr>
            </w:pPr>
            <w:r w:rsidRPr="004214A0">
              <w:rPr>
                <w:sz w:val="20"/>
                <w:szCs w:val="20"/>
              </w:rPr>
              <w:t>M</w:t>
            </w:r>
            <w:r w:rsidRPr="00BF6CC6">
              <w:rPr>
                <w:sz w:val="20"/>
                <w:szCs w:val="20"/>
              </w:rPr>
              <w:t>andatory</w:t>
            </w:r>
            <w:r w:rsidR="00BF6CC6" w:rsidRPr="00BF6CC6">
              <w:rPr>
                <w:sz w:val="20"/>
                <w:szCs w:val="20"/>
              </w:rPr>
              <w:t xml:space="preserve"> (1)</w:t>
            </w:r>
          </w:p>
          <w:p w14:paraId="5BA91A31" w14:textId="6DB2B116" w:rsidR="005607A7" w:rsidRPr="00BF6CC6" w:rsidRDefault="005607A7" w:rsidP="00C664A0">
            <w:pPr>
              <w:rPr>
                <w:sz w:val="20"/>
                <w:szCs w:val="20"/>
              </w:rPr>
            </w:pPr>
            <w:r w:rsidRPr="004214A0">
              <w:rPr>
                <w:sz w:val="20"/>
                <w:szCs w:val="20"/>
              </w:rPr>
              <w:t>O</w:t>
            </w:r>
            <w:r w:rsidRPr="00BF6CC6">
              <w:rPr>
                <w:sz w:val="20"/>
                <w:szCs w:val="20"/>
              </w:rPr>
              <w:t>ption</w:t>
            </w:r>
            <w:r w:rsidR="00BF6CC6" w:rsidRPr="00BF6CC6">
              <w:rPr>
                <w:sz w:val="20"/>
                <w:szCs w:val="20"/>
              </w:rPr>
              <w:t>al (0)</w:t>
            </w:r>
          </w:p>
        </w:tc>
        <w:tc>
          <w:tcPr>
            <w:tcW w:w="129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15EB03C" w14:textId="77777777" w:rsidR="005607A7" w:rsidRPr="00BF6CC6" w:rsidRDefault="005607A7" w:rsidP="00C664A0">
            <w:pPr>
              <w:rPr>
                <w:sz w:val="20"/>
                <w:szCs w:val="20"/>
              </w:rPr>
            </w:pPr>
            <w:r w:rsidRPr="00BF6CC6">
              <w:rPr>
                <w:sz w:val="20"/>
                <w:szCs w:val="20"/>
              </w:rPr>
              <w:t>Cardinality</w:t>
            </w:r>
          </w:p>
        </w:tc>
        <w:tc>
          <w:tcPr>
            <w:tcW w:w="367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89B9D87" w14:textId="77777777" w:rsidR="005607A7" w:rsidRPr="00BF6CC6" w:rsidRDefault="005607A7" w:rsidP="00C664A0">
            <w:pPr>
              <w:rPr>
                <w:sz w:val="20"/>
                <w:szCs w:val="20"/>
              </w:rPr>
            </w:pPr>
            <w:r w:rsidRPr="00BF6CC6">
              <w:rPr>
                <w:sz w:val="20"/>
                <w:szCs w:val="20"/>
              </w:rPr>
              <w:t>Description</w:t>
            </w:r>
          </w:p>
        </w:tc>
        <w:tc>
          <w:tcPr>
            <w:tcW w:w="153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4F71291" w14:textId="77777777" w:rsidR="005607A7" w:rsidRPr="00BF6CC6" w:rsidRDefault="005607A7" w:rsidP="00C664A0">
            <w:pPr>
              <w:rPr>
                <w:sz w:val="20"/>
                <w:szCs w:val="20"/>
              </w:rPr>
            </w:pPr>
            <w:r w:rsidRPr="00BF6CC6">
              <w:rPr>
                <w:sz w:val="20"/>
                <w:szCs w:val="20"/>
              </w:rPr>
              <w:t>Example</w:t>
            </w:r>
          </w:p>
        </w:tc>
      </w:tr>
      <w:tr w:rsidR="00BF6CC6" w:rsidRPr="00BF6CC6" w14:paraId="4AB9FBA0" w14:textId="77777777" w:rsidTr="00901DE6">
        <w:trPr>
          <w:jc w:val="center"/>
        </w:trPr>
        <w:tc>
          <w:tcPr>
            <w:tcW w:w="155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594FBE9" w14:textId="6624A681" w:rsidR="00BF6CC6" w:rsidRPr="00BF6CC6" w:rsidRDefault="641718BA" w:rsidP="00C664A0">
            <w:pPr>
              <w:rPr>
                <w:sz w:val="20"/>
                <w:szCs w:val="20"/>
              </w:rPr>
            </w:pPr>
            <w:r w:rsidRPr="5890466F">
              <w:rPr>
                <w:sz w:val="20"/>
                <w:szCs w:val="20"/>
              </w:rPr>
              <w:t>s</w:t>
            </w:r>
            <w:r w:rsidR="005607A7" w:rsidRPr="00BF6CC6">
              <w:rPr>
                <w:sz w:val="20"/>
                <w:szCs w:val="20"/>
              </w:rPr>
              <w:t>ource</w:t>
            </w:r>
          </w:p>
          <w:p w14:paraId="48B9A417" w14:textId="4825C409" w:rsidR="005607A7" w:rsidRPr="00BF6CC6" w:rsidRDefault="005607A7" w:rsidP="00C664A0">
            <w:pPr>
              <w:rPr>
                <w:sz w:val="20"/>
                <w:szCs w:val="20"/>
              </w:rPr>
            </w:pPr>
            <w:r w:rsidRPr="00BF6CC6">
              <w:rPr>
                <w:sz w:val="20"/>
                <w:szCs w:val="20"/>
              </w:rPr>
              <w:t>name</w:t>
            </w:r>
          </w:p>
        </w:tc>
        <w:tc>
          <w:tcPr>
            <w:tcW w:w="1699"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4D8E06C" w14:textId="4A7CEF42" w:rsidR="005607A7" w:rsidRPr="00BF6CC6" w:rsidRDefault="00BF6CC6" w:rsidP="00C664A0">
            <w:pPr>
              <w:rPr>
                <w:sz w:val="20"/>
                <w:szCs w:val="20"/>
              </w:rPr>
            </w:pPr>
            <w:r>
              <w:rPr>
                <w:sz w:val="20"/>
                <w:szCs w:val="20"/>
              </w:rPr>
              <w:t>1</w:t>
            </w:r>
          </w:p>
        </w:tc>
        <w:tc>
          <w:tcPr>
            <w:tcW w:w="129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F264F72" w14:textId="77777777" w:rsidR="005607A7" w:rsidRPr="00BF6CC6" w:rsidRDefault="005607A7" w:rsidP="00C664A0">
            <w:pPr>
              <w:rPr>
                <w:sz w:val="20"/>
                <w:szCs w:val="20"/>
              </w:rPr>
            </w:pPr>
            <w:r w:rsidRPr="00BF6CC6">
              <w:rPr>
                <w:sz w:val="20"/>
                <w:szCs w:val="20"/>
              </w:rPr>
              <w:t>1</w:t>
            </w:r>
          </w:p>
        </w:tc>
        <w:tc>
          <w:tcPr>
            <w:tcW w:w="367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BC2BBCD" w14:textId="2B102617" w:rsidR="005607A7" w:rsidRPr="00BF6CC6" w:rsidRDefault="006A7D5C" w:rsidP="006A7D5C">
            <w:pPr>
              <w:jc w:val="both"/>
              <w:rPr>
                <w:sz w:val="20"/>
                <w:szCs w:val="20"/>
              </w:rPr>
            </w:pPr>
            <w:r w:rsidRPr="65FC1B0A">
              <w:rPr>
                <w:sz w:val="20"/>
                <w:szCs w:val="20"/>
              </w:rPr>
              <w:t>Unique sample name (</w:t>
            </w:r>
            <w:r w:rsidR="069039E4" w:rsidRPr="361E433D">
              <w:rPr>
                <w:sz w:val="20"/>
                <w:szCs w:val="20"/>
              </w:rPr>
              <w:t xml:space="preserve">it </w:t>
            </w:r>
            <w:r w:rsidRPr="65FC1B0A">
              <w:rPr>
                <w:sz w:val="20"/>
                <w:szCs w:val="20"/>
              </w:rPr>
              <w:t xml:space="preserve">can be present multiple times if the same sample </w:t>
            </w:r>
            <w:r w:rsidR="35D08909" w:rsidRPr="65FC1B0A">
              <w:rPr>
                <w:sz w:val="20"/>
                <w:szCs w:val="20"/>
              </w:rPr>
              <w:t>i</w:t>
            </w:r>
            <w:r w:rsidRPr="65FC1B0A">
              <w:rPr>
                <w:sz w:val="20"/>
                <w:szCs w:val="20"/>
              </w:rPr>
              <w:t xml:space="preserve">s </w:t>
            </w:r>
            <w:r w:rsidR="00901DE6" w:rsidRPr="65FC1B0A">
              <w:rPr>
                <w:sz w:val="20"/>
                <w:szCs w:val="20"/>
              </w:rPr>
              <w:t>used several</w:t>
            </w:r>
            <w:r w:rsidRPr="65FC1B0A">
              <w:rPr>
                <w:sz w:val="20"/>
                <w:szCs w:val="20"/>
              </w:rPr>
              <w:t xml:space="preserve"> times</w:t>
            </w:r>
            <w:r w:rsidR="00901DE6">
              <w:rPr>
                <w:sz w:val="20"/>
                <w:szCs w:val="20"/>
              </w:rPr>
              <w:t xml:space="preserve"> </w:t>
            </w:r>
            <w:r w:rsidR="027E17EE" w:rsidRPr="65FC1B0A">
              <w:rPr>
                <w:sz w:val="20"/>
                <w:szCs w:val="20"/>
              </w:rPr>
              <w:t>in the same dataset</w:t>
            </w:r>
            <w:r w:rsidRPr="65FC1B0A">
              <w:rPr>
                <w:sz w:val="20"/>
                <w:szCs w:val="20"/>
              </w:rPr>
              <w:t>)</w:t>
            </w:r>
          </w:p>
        </w:tc>
        <w:tc>
          <w:tcPr>
            <w:tcW w:w="153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8AB9D2F" w14:textId="77777777" w:rsidR="005607A7" w:rsidRPr="00BF6CC6" w:rsidRDefault="005607A7" w:rsidP="00C664A0">
            <w:pPr>
              <w:rPr>
                <w:sz w:val="20"/>
                <w:szCs w:val="20"/>
              </w:rPr>
            </w:pPr>
            <w:r w:rsidRPr="00BF6CC6">
              <w:rPr>
                <w:sz w:val="20"/>
                <w:szCs w:val="20"/>
              </w:rPr>
              <w:t>Sample 1</w:t>
            </w:r>
          </w:p>
        </w:tc>
      </w:tr>
      <w:tr w:rsidR="00BF6CC6" w:rsidRPr="00BF6CC6" w14:paraId="4F5D5876" w14:textId="77777777" w:rsidTr="00901DE6">
        <w:trPr>
          <w:jc w:val="center"/>
        </w:trPr>
        <w:tc>
          <w:tcPr>
            <w:tcW w:w="155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BF70403" w14:textId="77777777" w:rsidR="005607A7" w:rsidRPr="00BF6CC6" w:rsidRDefault="005607A7" w:rsidP="00C664A0">
            <w:pPr>
              <w:rPr>
                <w:sz w:val="20"/>
                <w:szCs w:val="20"/>
              </w:rPr>
            </w:pPr>
            <w:r w:rsidRPr="00BF6CC6">
              <w:rPr>
                <w:sz w:val="20"/>
                <w:szCs w:val="20"/>
              </w:rPr>
              <w:t>characteristics</w:t>
            </w:r>
          </w:p>
        </w:tc>
        <w:tc>
          <w:tcPr>
            <w:tcW w:w="1699"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E61CD98" w14:textId="32ADA418" w:rsidR="005607A7" w:rsidRPr="00BF6CC6" w:rsidRDefault="00BF6CC6" w:rsidP="00C664A0">
            <w:pPr>
              <w:rPr>
                <w:sz w:val="20"/>
                <w:szCs w:val="20"/>
              </w:rPr>
            </w:pPr>
            <w:r>
              <w:rPr>
                <w:sz w:val="20"/>
                <w:szCs w:val="20"/>
              </w:rPr>
              <w:t>1</w:t>
            </w:r>
          </w:p>
        </w:tc>
        <w:tc>
          <w:tcPr>
            <w:tcW w:w="1290"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9190646" w14:textId="0A37A97F" w:rsidR="005607A7" w:rsidRPr="00BF6CC6" w:rsidRDefault="00BF6CC6" w:rsidP="00C664A0">
            <w:pPr>
              <w:rPr>
                <w:sz w:val="20"/>
                <w:szCs w:val="20"/>
              </w:rPr>
            </w:pPr>
            <w:r>
              <w:rPr>
                <w:sz w:val="20"/>
                <w:szCs w:val="20"/>
              </w:rPr>
              <w:t>1</w:t>
            </w:r>
            <w:r w:rsidRPr="00BF6CC6">
              <w:rPr>
                <w:sz w:val="20"/>
                <w:szCs w:val="20"/>
              </w:rPr>
              <w:t>.. *</w:t>
            </w:r>
          </w:p>
        </w:tc>
        <w:tc>
          <w:tcPr>
            <w:tcW w:w="367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65AE2AA" w14:textId="7093A6E1" w:rsidR="005607A7" w:rsidRPr="00BF6CC6" w:rsidRDefault="005607A7" w:rsidP="00056E21">
            <w:pPr>
              <w:jc w:val="both"/>
              <w:rPr>
                <w:sz w:val="20"/>
                <w:szCs w:val="20"/>
              </w:rPr>
            </w:pPr>
            <w:r w:rsidRPr="00BF6CC6">
              <w:rPr>
                <w:sz w:val="20"/>
                <w:szCs w:val="20"/>
              </w:rPr>
              <w:t xml:space="preserve">“characteristics” column headings </w:t>
            </w:r>
            <w:r w:rsidR="13FF3ACD" w:rsidRPr="361E433D">
              <w:rPr>
                <w:sz w:val="20"/>
                <w:szCs w:val="20"/>
              </w:rPr>
              <w:t>SHOULD</w:t>
            </w:r>
            <w:r w:rsidRPr="00BF6CC6">
              <w:rPr>
                <w:sz w:val="20"/>
                <w:szCs w:val="20"/>
              </w:rPr>
              <w:t xml:space="preserve"> contain an ontology property term in square brackets.</w:t>
            </w:r>
            <w:r w:rsidR="00BF6CC6">
              <w:rPr>
                <w:sz w:val="20"/>
                <w:szCs w:val="20"/>
              </w:rPr>
              <w:t xml:space="preserve"> </w:t>
            </w:r>
            <w:r w:rsidRPr="00BF6CC6">
              <w:rPr>
                <w:sz w:val="20"/>
                <w:szCs w:val="20"/>
              </w:rPr>
              <w:t>Multiple </w:t>
            </w:r>
            <w:r w:rsidRPr="00BF6CC6">
              <w:rPr>
                <w:i/>
                <w:iCs/>
                <w:sz w:val="20"/>
                <w:szCs w:val="20"/>
              </w:rPr>
              <w:t>Characteristic</w:t>
            </w:r>
            <w:r w:rsidRPr="00BF6CC6">
              <w:rPr>
                <w:sz w:val="20"/>
                <w:szCs w:val="20"/>
              </w:rPr>
              <w:t> columns of the same category (e.g., “</w:t>
            </w:r>
            <w:r w:rsidR="006F408B" w:rsidRPr="00BF6CC6">
              <w:rPr>
                <w:sz w:val="20"/>
                <w:szCs w:val="20"/>
              </w:rPr>
              <w:t>characteristics</w:t>
            </w:r>
            <w:r w:rsidR="00001F59" w:rsidRPr="00BF6CC6">
              <w:rPr>
                <w:sz w:val="20"/>
                <w:szCs w:val="20"/>
              </w:rPr>
              <w:t xml:space="preserve"> </w:t>
            </w:r>
            <w:r w:rsidR="006F408B" w:rsidRPr="00BF6CC6">
              <w:rPr>
                <w:sz w:val="20"/>
                <w:szCs w:val="20"/>
              </w:rPr>
              <w:t>[</w:t>
            </w:r>
            <w:r w:rsidRPr="00BF6CC6">
              <w:rPr>
                <w:sz w:val="20"/>
                <w:szCs w:val="20"/>
              </w:rPr>
              <w:t xml:space="preserve">organism part]”) are allowed. </w:t>
            </w:r>
            <w:r w:rsidR="00C664A0" w:rsidRPr="00BF6CC6">
              <w:rPr>
                <w:sz w:val="20"/>
                <w:szCs w:val="20"/>
              </w:rPr>
              <w:t>Typically,</w:t>
            </w:r>
            <w:r w:rsidRPr="00BF6CC6">
              <w:rPr>
                <w:sz w:val="20"/>
                <w:szCs w:val="20"/>
              </w:rPr>
              <w:t xml:space="preserve"> the usage implies whole to part from left to right.</w:t>
            </w:r>
          </w:p>
        </w:tc>
        <w:tc>
          <w:tcPr>
            <w:tcW w:w="153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7B6801B" w14:textId="259DA8D0" w:rsidR="005607A7" w:rsidRPr="00BF6CC6" w:rsidRDefault="005607A7" w:rsidP="00C664A0">
            <w:pPr>
              <w:rPr>
                <w:sz w:val="20"/>
                <w:szCs w:val="20"/>
              </w:rPr>
            </w:pPr>
            <w:r w:rsidRPr="00BF6CC6">
              <w:rPr>
                <w:sz w:val="20"/>
                <w:szCs w:val="20"/>
              </w:rPr>
              <w:t>characteristics [</w:t>
            </w:r>
            <w:r w:rsidR="00567FDF">
              <w:rPr>
                <w:sz w:val="20"/>
                <w:szCs w:val="20"/>
              </w:rPr>
              <w:t>o</w:t>
            </w:r>
            <w:r w:rsidRPr="00BF6CC6">
              <w:rPr>
                <w:sz w:val="20"/>
                <w:szCs w:val="20"/>
              </w:rPr>
              <w:t>rganism Part]</w:t>
            </w:r>
          </w:p>
        </w:tc>
      </w:tr>
    </w:tbl>
    <w:p w14:paraId="107BA1DC" w14:textId="71FD1D61" w:rsidR="00BF6CC6" w:rsidRDefault="00BF6CC6" w:rsidP="00C664A0"/>
    <w:p w14:paraId="165D15BE" w14:textId="18ABAA69" w:rsidR="00BF6CC6" w:rsidRDefault="00C22EA3" w:rsidP="00C664A0">
      <w:r>
        <w:t xml:space="preserve">Example: </w:t>
      </w:r>
    </w:p>
    <w:p w14:paraId="5A0C70ED" w14:textId="77777777" w:rsidR="002431BF" w:rsidRPr="002431BF" w:rsidRDefault="002431BF" w:rsidP="00C664A0"/>
    <w:tbl>
      <w:tblPr>
        <w:tblW w:w="9781" w:type="dxa"/>
        <w:tblInd w:w="-575" w:type="dxa"/>
        <w:tblLayout w:type="fixed"/>
        <w:tblCellMar>
          <w:top w:w="15" w:type="dxa"/>
          <w:left w:w="15" w:type="dxa"/>
          <w:bottom w:w="15" w:type="dxa"/>
          <w:right w:w="15" w:type="dxa"/>
        </w:tblCellMar>
        <w:tblLook w:val="04A0" w:firstRow="1" w:lastRow="0" w:firstColumn="1" w:lastColumn="0" w:noHBand="0" w:noVBand="1"/>
      </w:tblPr>
      <w:tblGrid>
        <w:gridCol w:w="1701"/>
        <w:gridCol w:w="2552"/>
        <w:gridCol w:w="2551"/>
        <w:gridCol w:w="2977"/>
      </w:tblGrid>
      <w:tr w:rsidR="00A14F1A" w:rsidRPr="002431BF" w14:paraId="5663C567" w14:textId="77777777" w:rsidTr="65FC1B0A">
        <w:trPr>
          <w:tblHeader/>
        </w:trPr>
        <w:tc>
          <w:tcPr>
            <w:tcW w:w="170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EA61D74" w14:textId="77777777" w:rsidR="002431BF" w:rsidRPr="002431BF" w:rsidRDefault="002431BF" w:rsidP="00C664A0">
            <w:pPr>
              <w:rPr>
                <w:sz w:val="20"/>
                <w:szCs w:val="20"/>
              </w:rPr>
            </w:pPr>
            <w:r w:rsidRPr="002431BF">
              <w:rPr>
                <w:sz w:val="20"/>
                <w:szCs w:val="20"/>
              </w:rPr>
              <w:t>source name</w:t>
            </w:r>
          </w:p>
        </w:tc>
        <w:tc>
          <w:tcPr>
            <w:tcW w:w="255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5C4C428" w14:textId="77777777" w:rsidR="002431BF" w:rsidRPr="002431BF" w:rsidRDefault="002431BF" w:rsidP="00C664A0">
            <w:pPr>
              <w:rPr>
                <w:sz w:val="20"/>
                <w:szCs w:val="20"/>
              </w:rPr>
            </w:pPr>
            <w:r w:rsidRPr="002431BF">
              <w:rPr>
                <w:sz w:val="20"/>
                <w:szCs w:val="20"/>
              </w:rPr>
              <w:t>characteristics[organism]</w:t>
            </w:r>
          </w:p>
        </w:tc>
        <w:tc>
          <w:tcPr>
            <w:tcW w:w="255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3FEF826" w14:textId="77777777" w:rsidR="002431BF" w:rsidRPr="002431BF" w:rsidRDefault="002431BF" w:rsidP="00C664A0">
            <w:pPr>
              <w:rPr>
                <w:sz w:val="20"/>
                <w:szCs w:val="20"/>
              </w:rPr>
            </w:pPr>
            <w:r w:rsidRPr="002431BF">
              <w:rPr>
                <w:sz w:val="20"/>
                <w:szCs w:val="20"/>
              </w:rPr>
              <w:t>characteristics[phenotype]</w:t>
            </w:r>
          </w:p>
        </w:tc>
        <w:tc>
          <w:tcPr>
            <w:tcW w:w="297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782BA46" w14:textId="77777777" w:rsidR="002431BF" w:rsidRPr="002431BF" w:rsidRDefault="002431BF" w:rsidP="00C664A0">
            <w:pPr>
              <w:rPr>
                <w:sz w:val="20"/>
                <w:szCs w:val="20"/>
              </w:rPr>
            </w:pPr>
            <w:r w:rsidRPr="002431BF">
              <w:rPr>
                <w:sz w:val="20"/>
                <w:szCs w:val="20"/>
              </w:rPr>
              <w:t>characteristics[compound]</w:t>
            </w:r>
          </w:p>
        </w:tc>
      </w:tr>
      <w:tr w:rsidR="00A14F1A" w:rsidRPr="002431BF" w14:paraId="734942F9" w14:textId="77777777" w:rsidTr="65FC1B0A">
        <w:tc>
          <w:tcPr>
            <w:tcW w:w="170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C98F322" w14:textId="1CE8AE1D" w:rsidR="002431BF" w:rsidRPr="002431BF" w:rsidRDefault="00990428" w:rsidP="00C664A0">
            <w:pPr>
              <w:rPr>
                <w:sz w:val="20"/>
                <w:szCs w:val="20"/>
              </w:rPr>
            </w:pPr>
            <w:r w:rsidRPr="65FC1B0A">
              <w:rPr>
                <w:sz w:val="20"/>
                <w:szCs w:val="20"/>
              </w:rPr>
              <w:t>S</w:t>
            </w:r>
            <w:r w:rsidR="002431BF" w:rsidRPr="65FC1B0A">
              <w:rPr>
                <w:sz w:val="20"/>
                <w:szCs w:val="20"/>
              </w:rPr>
              <w:t>ample</w:t>
            </w:r>
            <w:r>
              <w:rPr>
                <w:sz w:val="20"/>
                <w:szCs w:val="20"/>
              </w:rPr>
              <w:t>1</w:t>
            </w:r>
          </w:p>
        </w:tc>
        <w:tc>
          <w:tcPr>
            <w:tcW w:w="255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2B43CB7" w14:textId="77777777" w:rsidR="002431BF" w:rsidRPr="002431BF" w:rsidRDefault="002431BF" w:rsidP="00C664A0">
            <w:pPr>
              <w:rPr>
                <w:sz w:val="20"/>
                <w:szCs w:val="20"/>
              </w:rPr>
            </w:pPr>
            <w:r w:rsidRPr="002431BF">
              <w:rPr>
                <w:sz w:val="20"/>
                <w:szCs w:val="20"/>
              </w:rPr>
              <w:t>homo sapiens</w:t>
            </w:r>
          </w:p>
        </w:tc>
        <w:tc>
          <w:tcPr>
            <w:tcW w:w="255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30B1236" w14:textId="77777777" w:rsidR="002431BF" w:rsidRPr="002431BF" w:rsidRDefault="002431BF" w:rsidP="00C664A0">
            <w:pPr>
              <w:rPr>
                <w:sz w:val="20"/>
                <w:szCs w:val="20"/>
              </w:rPr>
            </w:pPr>
            <w:r w:rsidRPr="002431BF">
              <w:rPr>
                <w:sz w:val="20"/>
                <w:szCs w:val="20"/>
              </w:rPr>
              <w:t>necrotic tissue</w:t>
            </w:r>
          </w:p>
        </w:tc>
        <w:tc>
          <w:tcPr>
            <w:tcW w:w="297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AC65B16" w14:textId="77777777" w:rsidR="002431BF" w:rsidRPr="002431BF" w:rsidRDefault="002431BF" w:rsidP="00C664A0">
            <w:pPr>
              <w:rPr>
                <w:sz w:val="20"/>
                <w:szCs w:val="20"/>
              </w:rPr>
            </w:pPr>
            <w:r w:rsidRPr="002431BF">
              <w:rPr>
                <w:sz w:val="20"/>
                <w:szCs w:val="20"/>
              </w:rPr>
              <w:t>drug A</w:t>
            </w:r>
          </w:p>
        </w:tc>
      </w:tr>
      <w:tr w:rsidR="00A14F1A" w:rsidRPr="002431BF" w14:paraId="1666A9BB" w14:textId="77777777" w:rsidTr="65FC1B0A">
        <w:tc>
          <w:tcPr>
            <w:tcW w:w="170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C9B2D96" w14:textId="491702F0" w:rsidR="002431BF" w:rsidRPr="002431BF" w:rsidRDefault="00990428" w:rsidP="00C664A0">
            <w:pPr>
              <w:rPr>
                <w:sz w:val="20"/>
                <w:szCs w:val="20"/>
              </w:rPr>
            </w:pPr>
            <w:r>
              <w:rPr>
                <w:sz w:val="20"/>
                <w:szCs w:val="20"/>
              </w:rPr>
              <w:t>S</w:t>
            </w:r>
            <w:r w:rsidR="002431BF" w:rsidRPr="002431BF">
              <w:rPr>
                <w:sz w:val="20"/>
                <w:szCs w:val="20"/>
              </w:rPr>
              <w:t>ample</w:t>
            </w:r>
            <w:r>
              <w:rPr>
                <w:sz w:val="20"/>
                <w:szCs w:val="20"/>
              </w:rPr>
              <w:t>2</w:t>
            </w:r>
          </w:p>
        </w:tc>
        <w:tc>
          <w:tcPr>
            <w:tcW w:w="255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830B952" w14:textId="77777777" w:rsidR="002431BF" w:rsidRPr="002431BF" w:rsidRDefault="002431BF" w:rsidP="00C664A0">
            <w:pPr>
              <w:rPr>
                <w:sz w:val="20"/>
                <w:szCs w:val="20"/>
              </w:rPr>
            </w:pPr>
            <w:r w:rsidRPr="002431BF">
              <w:rPr>
                <w:sz w:val="20"/>
                <w:szCs w:val="20"/>
              </w:rPr>
              <w:t>homo sapiens</w:t>
            </w:r>
          </w:p>
        </w:tc>
        <w:tc>
          <w:tcPr>
            <w:tcW w:w="255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B71941E" w14:textId="77777777" w:rsidR="002431BF" w:rsidRPr="002431BF" w:rsidRDefault="002431BF" w:rsidP="00C664A0">
            <w:pPr>
              <w:rPr>
                <w:sz w:val="20"/>
                <w:szCs w:val="20"/>
              </w:rPr>
            </w:pPr>
            <w:r w:rsidRPr="002431BF">
              <w:rPr>
                <w:sz w:val="20"/>
                <w:szCs w:val="20"/>
              </w:rPr>
              <w:t>normal</w:t>
            </w:r>
          </w:p>
        </w:tc>
        <w:tc>
          <w:tcPr>
            <w:tcW w:w="297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F4C26B4" w14:textId="77777777" w:rsidR="002431BF" w:rsidRPr="002431BF" w:rsidRDefault="002431BF" w:rsidP="00C664A0">
            <w:pPr>
              <w:rPr>
                <w:sz w:val="20"/>
                <w:szCs w:val="20"/>
              </w:rPr>
            </w:pPr>
            <w:r w:rsidRPr="002431BF">
              <w:rPr>
                <w:sz w:val="20"/>
                <w:szCs w:val="20"/>
              </w:rPr>
              <w:t>none</w:t>
            </w:r>
          </w:p>
        </w:tc>
      </w:tr>
    </w:tbl>
    <w:p w14:paraId="1BEAA307" w14:textId="77777777" w:rsidR="002431BF" w:rsidRDefault="002431BF" w:rsidP="00C664A0"/>
    <w:p w14:paraId="7B8A1E42" w14:textId="40D5194F" w:rsidR="005607A7" w:rsidRDefault="005607A7" w:rsidP="00C664A0">
      <w:r w:rsidRPr="005607A7">
        <w:lastRenderedPageBreak/>
        <w:t>Some important notes:</w:t>
      </w:r>
    </w:p>
    <w:p w14:paraId="4A38BAAC" w14:textId="77777777" w:rsidR="002431BF" w:rsidRPr="002431BF" w:rsidRDefault="002431BF" w:rsidP="00C664A0"/>
    <w:p w14:paraId="7CB7B412" w14:textId="5EFC9E29" w:rsidR="005607A7" w:rsidRDefault="005607A7" w:rsidP="007403D4">
      <w:pPr>
        <w:jc w:val="both"/>
      </w:pPr>
      <w:r>
        <w:t>Each </w:t>
      </w:r>
      <w:r w:rsidRPr="65FC1B0A">
        <w:rPr>
          <w:i/>
          <w:iCs/>
        </w:rPr>
        <w:t>characteristics</w:t>
      </w:r>
      <w:r>
        <w:t> name in the column header SHOULD be a CV term from the </w:t>
      </w:r>
      <w:hyperlink r:id="rId47">
        <w:r w:rsidRPr="65FC1B0A">
          <w:rPr>
            <w:rStyle w:val="Lienhypertexte"/>
          </w:rPr>
          <w:t>EFO ontology</w:t>
        </w:r>
      </w:hyperlink>
      <w:r>
        <w:t xml:space="preserve">. For example, the </w:t>
      </w:r>
      <w:r w:rsidR="005E628B">
        <w:t>h</w:t>
      </w:r>
      <w:r>
        <w:t>eader </w:t>
      </w:r>
      <w:r w:rsidRPr="008C1814">
        <w:rPr>
          <w:i/>
          <w:iCs/>
        </w:rPr>
        <w:t>characteristics[organism]</w:t>
      </w:r>
      <w:r>
        <w:t> </w:t>
      </w:r>
      <w:r w:rsidR="005E628B">
        <w:t>correspond</w:t>
      </w:r>
      <w:r>
        <w:t xml:space="preserve"> to the ontology term </w:t>
      </w:r>
      <w:hyperlink r:id="rId48">
        <w:r w:rsidRPr="65FC1B0A">
          <w:rPr>
            <w:rStyle w:val="Lienhypertexte"/>
          </w:rPr>
          <w:t>Organism</w:t>
        </w:r>
      </w:hyperlink>
      <w:r>
        <w:t>.</w:t>
      </w:r>
    </w:p>
    <w:p w14:paraId="354E1DDC" w14:textId="77777777" w:rsidR="002431BF" w:rsidRPr="002431BF" w:rsidRDefault="002431BF" w:rsidP="00C664A0"/>
    <w:p w14:paraId="2E841E89" w14:textId="6CB0E493" w:rsidR="005607A7" w:rsidRDefault="40E9F35F" w:rsidP="007403D4">
      <w:pPr>
        <w:jc w:val="both"/>
      </w:pPr>
      <w:r>
        <w:t>Multiple values (columns) for the same </w:t>
      </w:r>
      <w:r w:rsidRPr="187EA46F">
        <w:rPr>
          <w:i/>
          <w:iCs/>
        </w:rPr>
        <w:t>characteristics</w:t>
      </w:r>
      <w:r>
        <w:t> term are allowed in SDRF</w:t>
      </w:r>
      <w:r w:rsidR="6CBC6672">
        <w:t>-Proteomics</w:t>
      </w:r>
      <w:r w:rsidR="77E79E6E">
        <w:t>.</w:t>
      </w:r>
      <w:r>
        <w:t xml:space="preserve"> However, </w:t>
      </w:r>
      <w:r w:rsidR="54A1EA87">
        <w:t>it is</w:t>
      </w:r>
      <w:r>
        <w:t xml:space="preserve"> RECOMMENDED not to use </w:t>
      </w:r>
      <w:r w:rsidR="720FA45B">
        <w:t>the</w:t>
      </w:r>
      <w:r>
        <w:t xml:space="preserve"> same column in the same SDRF. If you have multiple phenotypes, you can specify what it refers to or use another more specific term, </w:t>
      </w:r>
      <w:r w:rsidR="005E628B">
        <w:t>e.g.,</w:t>
      </w:r>
      <w:r>
        <w:t xml:space="preserve"> "immunophenotype".</w:t>
      </w:r>
    </w:p>
    <w:p w14:paraId="6FC6771C" w14:textId="100F7121" w:rsidR="00056E21" w:rsidRDefault="00056E21" w:rsidP="00C664A0"/>
    <w:p w14:paraId="3B73A667" w14:textId="77777777" w:rsidR="000A5E74" w:rsidRDefault="000A5E74" w:rsidP="00C664A0"/>
    <w:p w14:paraId="3CBDE1A9" w14:textId="2AF889CC" w:rsidR="005607A7" w:rsidRDefault="005607A7" w:rsidP="00ED6D8E">
      <w:pPr>
        <w:pStyle w:val="Titre1"/>
      </w:pPr>
      <w:bookmarkStart w:id="34" w:name="_Toc53173092"/>
      <w:bookmarkStart w:id="35" w:name="_Toc67562072"/>
      <w:bookmarkStart w:id="36" w:name="_Toc135742244"/>
      <w:r w:rsidRPr="005607A7">
        <w:t xml:space="preserve">From Samples to </w:t>
      </w:r>
      <w:r w:rsidR="002431BF">
        <w:t>Data files</w:t>
      </w:r>
      <w:bookmarkEnd w:id="34"/>
      <w:bookmarkEnd w:id="35"/>
      <w:r w:rsidR="00423C36">
        <w:t>.</w:t>
      </w:r>
      <w:bookmarkEnd w:id="36"/>
      <w:r w:rsidRPr="005607A7">
        <w:t xml:space="preserve"> </w:t>
      </w:r>
    </w:p>
    <w:p w14:paraId="7C1B45A2" w14:textId="77777777" w:rsidR="002431BF" w:rsidRPr="002431BF" w:rsidRDefault="002431BF" w:rsidP="00C664A0"/>
    <w:p w14:paraId="6EE085F8" w14:textId="536EF577" w:rsidR="004E2DAA" w:rsidRPr="001B35CE" w:rsidRDefault="40E9F35F" w:rsidP="187EA46F">
      <w:pPr>
        <w:jc w:val="both"/>
      </w:pPr>
      <w:r>
        <w:t>The connection between the </w:t>
      </w:r>
      <w:r w:rsidR="77E79E6E" w:rsidRPr="361E433D">
        <w:rPr>
          <w:i/>
          <w:iCs/>
        </w:rPr>
        <w:t>Sample</w:t>
      </w:r>
      <w:r w:rsidR="517C67B4" w:rsidRPr="361E433D">
        <w:rPr>
          <w:i/>
          <w:iCs/>
        </w:rPr>
        <w:t>s</w:t>
      </w:r>
      <w:r>
        <w:t xml:space="preserve"> to the </w:t>
      </w:r>
      <w:r w:rsidR="161F8397">
        <w:t xml:space="preserve">Data </w:t>
      </w:r>
      <w:r w:rsidR="6E80F0E1">
        <w:t>file</w:t>
      </w:r>
      <w:r w:rsidR="5499C6D5">
        <w:t>s</w:t>
      </w:r>
      <w:r>
        <w:t xml:space="preserve"> is done by using a series of properties and attributes. All the properties </w:t>
      </w:r>
      <w:r w:rsidR="46F1A1E7">
        <w:t xml:space="preserve">referring to the MS run (file) itself are </w:t>
      </w:r>
      <w:r>
        <w:t>annotated with the category </w:t>
      </w:r>
      <w:r w:rsidRPr="187EA46F">
        <w:rPr>
          <w:b/>
          <w:bCs/>
          <w:i/>
          <w:iCs/>
        </w:rPr>
        <w:t>comment</w:t>
      </w:r>
      <w:r w:rsidRPr="187EA46F">
        <w:rPr>
          <w:i/>
          <w:iCs/>
        </w:rPr>
        <w:t>.</w:t>
      </w:r>
      <w:r w:rsidR="00C3253E">
        <w:t xml:space="preserve"> </w:t>
      </w:r>
      <w:r>
        <w:t>The</w:t>
      </w:r>
      <w:r w:rsidR="4B6502A9">
        <w:t xml:space="preserve"> </w:t>
      </w:r>
      <w:r>
        <w:t>use</w:t>
      </w:r>
      <w:r w:rsidR="005E628B">
        <w:t xml:space="preserve"> </w:t>
      </w:r>
      <w:r>
        <w:t>of </w:t>
      </w:r>
      <w:r w:rsidRPr="187EA46F">
        <w:rPr>
          <w:i/>
          <w:iCs/>
        </w:rPr>
        <w:t>comment</w:t>
      </w:r>
      <w:r>
        <w:t> is</w:t>
      </w:r>
      <w:r w:rsidR="00497186">
        <w:t xml:space="preserve"> </w:t>
      </w:r>
      <w:r>
        <w:t xml:space="preserve">mainly aimed at differentiating </w:t>
      </w:r>
      <w:r w:rsidR="700AB91A">
        <w:t>s</w:t>
      </w:r>
      <w:r>
        <w:t>ample </w:t>
      </w:r>
      <w:r w:rsidR="700AB91A">
        <w:t>properties</w:t>
      </w:r>
      <w:r>
        <w:t xml:space="preserve"> from the </w:t>
      </w:r>
      <w:r w:rsidR="700AB91A">
        <w:t>data</w:t>
      </w:r>
      <w:r>
        <w:t xml:space="preserve"> </w:t>
      </w:r>
      <w:r w:rsidR="1B7A799A">
        <w:t>file</w:t>
      </w:r>
      <w:r>
        <w:t xml:space="preserve"> properties.</w:t>
      </w:r>
      <w:r w:rsidR="176EC356">
        <w:t xml:space="preserve"> It matches a given </w:t>
      </w:r>
      <w:r w:rsidR="176EC356" w:rsidRPr="187EA46F">
        <w:rPr>
          <w:i/>
          <w:iCs/>
        </w:rPr>
        <w:t>sample</w:t>
      </w:r>
      <w:r w:rsidR="176EC356">
        <w:t xml:space="preserve"> to the corresponding </w:t>
      </w:r>
      <w:r w:rsidR="176EC356" w:rsidRPr="187EA46F">
        <w:rPr>
          <w:i/>
          <w:iCs/>
        </w:rPr>
        <w:t>file(s).</w:t>
      </w:r>
      <w:r w:rsidR="001B35CE">
        <w:rPr>
          <w:i/>
          <w:iCs/>
        </w:rPr>
        <w:t xml:space="preserve"> </w:t>
      </w:r>
      <w:r w:rsidR="001B35CE">
        <w:t xml:space="preserve">The word </w:t>
      </w:r>
      <w:r w:rsidR="001B35CE" w:rsidRPr="001B35CE">
        <w:rPr>
          <w:b/>
          <w:bCs/>
          <w:i/>
          <w:iCs/>
        </w:rPr>
        <w:t>comment</w:t>
      </w:r>
      <w:r w:rsidR="001B35CE">
        <w:t xml:space="preserve"> is used for </w:t>
      </w:r>
      <w:r w:rsidR="005E628B">
        <w:t>backwards compatibility</w:t>
      </w:r>
      <w:r w:rsidR="001338B9">
        <w:t xml:space="preserve"> with gene expression experiments (RNA-</w:t>
      </w:r>
      <w:proofErr w:type="spellStart"/>
      <w:r w:rsidR="001338B9">
        <w:t>Seq</w:t>
      </w:r>
      <w:proofErr w:type="spellEnd"/>
      <w:r w:rsidR="001338B9">
        <w:t xml:space="preserve"> and Microarrays experiments)</w:t>
      </w:r>
      <w:r w:rsidR="4FE4AA94">
        <w:t xml:space="preserve"> since this is the mechanism used in the original SDRF for transcriptomics</w:t>
      </w:r>
      <w:r w:rsidR="001338B9">
        <w:t xml:space="preserve">. </w:t>
      </w:r>
    </w:p>
    <w:p w14:paraId="72C74730" w14:textId="6DA86D68" w:rsidR="00B950E5" w:rsidRPr="000A5E74" w:rsidRDefault="00B950E5" w:rsidP="187EA46F">
      <w:pPr>
        <w:jc w:val="both"/>
        <w:rPr>
          <w:iCs/>
        </w:rPr>
      </w:pPr>
    </w:p>
    <w:p w14:paraId="3741FE21" w14:textId="70A757CC" w:rsidR="00B950E5" w:rsidRDefault="00B950E5" w:rsidP="24241141">
      <w:r>
        <w:t xml:space="preserve">The order of the columns </w:t>
      </w:r>
      <w:r w:rsidR="6152B0D6">
        <w:t>in the file format</w:t>
      </w:r>
      <w:r>
        <w:t xml:space="preserve"> is important</w:t>
      </w:r>
      <w:r w:rsidR="3FCCF9B6">
        <w:t>:</w:t>
      </w:r>
      <w:r>
        <w:t> </w:t>
      </w:r>
      <w:r w:rsidRPr="24241141">
        <w:rPr>
          <w:b/>
          <w:bCs/>
          <w:i/>
          <w:iCs/>
        </w:rPr>
        <w:t>assay name</w:t>
      </w:r>
      <w:r>
        <w:t> </w:t>
      </w:r>
      <w:r w:rsidR="004C020C">
        <w:t>MUST</w:t>
      </w:r>
      <w:r>
        <w:t xml:space="preserve"> always be located before the comments. It is RECOMMENDED to put the last column as </w:t>
      </w:r>
      <w:r w:rsidR="004414AA">
        <w:t xml:space="preserve">a </w:t>
      </w:r>
      <w:r w:rsidRPr="24241141">
        <w:rPr>
          <w:i/>
          <w:iCs/>
        </w:rPr>
        <w:t>comment[data file]</w:t>
      </w:r>
      <w:r w:rsidR="0098549C">
        <w:t xml:space="preserve"> before the next category </w:t>
      </w:r>
      <w:r w:rsidR="3CD1059C">
        <w:t>called</w:t>
      </w:r>
      <w:r w:rsidR="0098549C">
        <w:t xml:space="preserve"> </w:t>
      </w:r>
      <w:r w:rsidR="0098549C" w:rsidRPr="24241141">
        <w:rPr>
          <w:b/>
          <w:bCs/>
        </w:rPr>
        <w:t>factor values</w:t>
      </w:r>
      <w:r>
        <w:t>.</w:t>
      </w:r>
    </w:p>
    <w:p w14:paraId="605EB136" w14:textId="5EE02C7C" w:rsidR="002431BF" w:rsidRDefault="002431BF" w:rsidP="00C664A0"/>
    <w:p w14:paraId="5B86E42A" w14:textId="13C7FD07" w:rsidR="005607A7" w:rsidRDefault="005607A7" w:rsidP="00C664A0">
      <w:r w:rsidRPr="005607A7">
        <w:t xml:space="preserve">The following properties SHOULD be provided for each </w:t>
      </w:r>
      <w:r w:rsidR="004E2DAA">
        <w:t>data file (</w:t>
      </w:r>
      <w:proofErr w:type="spellStart"/>
      <w:r w:rsidR="004E2DAA">
        <w:t>MSRun</w:t>
      </w:r>
      <w:proofErr w:type="spellEnd"/>
      <w:r w:rsidR="004E2DAA">
        <w:t>)</w:t>
      </w:r>
      <w:r w:rsidRPr="005607A7">
        <w:t>:</w:t>
      </w:r>
    </w:p>
    <w:p w14:paraId="4821D1B1" w14:textId="77777777" w:rsidR="00ED6D8E" w:rsidRPr="005607A7" w:rsidRDefault="00ED6D8E" w:rsidP="00C664A0"/>
    <w:p w14:paraId="5B228975" w14:textId="03373430" w:rsidR="0026385E" w:rsidRPr="005607A7" w:rsidRDefault="40E9F35F" w:rsidP="000A5E74">
      <w:pPr>
        <w:pStyle w:val="Paragraphedeliste"/>
        <w:numPr>
          <w:ilvl w:val="0"/>
          <w:numId w:val="17"/>
        </w:numPr>
        <w:ind w:left="426" w:hanging="426"/>
        <w:jc w:val="both"/>
      </w:pPr>
      <w:r w:rsidRPr="000A5E74">
        <w:rPr>
          <w:b/>
          <w:i/>
        </w:rPr>
        <w:t>assay name</w:t>
      </w:r>
      <w:r>
        <w:t xml:space="preserve">: For SDRF </w:t>
      </w:r>
      <w:r w:rsidR="072C4AF7">
        <w:t>back</w:t>
      </w:r>
      <w:r w:rsidR="001D533F">
        <w:t>ward</w:t>
      </w:r>
      <w:r w:rsidR="00A02AE3">
        <w:t xml:space="preserve"> </w:t>
      </w:r>
      <w:r w:rsidR="009C215E">
        <w:t xml:space="preserve">compatibility </w:t>
      </w:r>
      <w:proofErr w:type="spellStart"/>
      <w:r w:rsidR="009C215E">
        <w:t>MSRun</w:t>
      </w:r>
      <w:proofErr w:type="spellEnd"/>
      <w:r>
        <w:t xml:space="preserve"> </w:t>
      </w:r>
      <w:r w:rsidR="4EA495E6">
        <w:t xml:space="preserve">cannot be used. </w:t>
      </w:r>
      <w:r w:rsidR="009C215E">
        <w:t>Instead</w:t>
      </w:r>
      <w:r w:rsidR="004414AA">
        <w:t>,</w:t>
      </w:r>
      <w:r w:rsidR="009C215E">
        <w:t xml:space="preserve"> </w:t>
      </w:r>
      <w:r w:rsidR="004414AA">
        <w:t>the</w:t>
      </w:r>
      <w:r w:rsidR="009C215E">
        <w:t xml:space="preserve"> assay</w:t>
      </w:r>
      <w:r w:rsidRPr="0026385E">
        <w:rPr>
          <w:i/>
          <w:iCs/>
        </w:rPr>
        <w:t xml:space="preserve"> name</w:t>
      </w:r>
      <w:r w:rsidR="22122ECB" w:rsidRPr="0026385E">
        <w:rPr>
          <w:i/>
          <w:iCs/>
        </w:rPr>
        <w:t xml:space="preserve"> </w:t>
      </w:r>
      <w:r w:rsidR="22122ECB">
        <w:t>is used</w:t>
      </w:r>
      <w:r>
        <w:t>. Examples of assay name</w:t>
      </w:r>
      <w:r w:rsidR="1DECAF6F">
        <w:t>s are</w:t>
      </w:r>
      <w:r>
        <w:t xml:space="preserve">: </w:t>
      </w:r>
      <w:r w:rsidR="37AABFF3">
        <w:t>“</w:t>
      </w:r>
      <w:r>
        <w:t>run 1</w:t>
      </w:r>
      <w:r w:rsidR="6C4A71C5">
        <w:t>”</w:t>
      </w:r>
      <w:r>
        <w:t xml:space="preserve">, </w:t>
      </w:r>
      <w:r w:rsidR="11767326">
        <w:t>“</w:t>
      </w:r>
      <w:r>
        <w:t>run_fraction_1_2</w:t>
      </w:r>
      <w:r w:rsidR="3B8ACB71">
        <w:t>”</w:t>
      </w:r>
      <w:r w:rsidR="117BF22A">
        <w:t xml:space="preserve">. </w:t>
      </w:r>
      <w:r w:rsidR="004F498C">
        <w:t xml:space="preserve">The name of the file can be used as </w:t>
      </w:r>
      <w:r w:rsidR="004414AA">
        <w:t xml:space="preserve">an </w:t>
      </w:r>
      <w:r w:rsidR="008E5F50">
        <w:t xml:space="preserve">assay name. </w:t>
      </w:r>
    </w:p>
    <w:p w14:paraId="5FC24313" w14:textId="07CA120E" w:rsidR="0026385E" w:rsidRPr="00567FDF" w:rsidRDefault="005607A7" w:rsidP="000A5E74">
      <w:pPr>
        <w:pStyle w:val="Paragraphedeliste"/>
        <w:numPr>
          <w:ilvl w:val="0"/>
          <w:numId w:val="17"/>
        </w:numPr>
        <w:ind w:left="426" w:hanging="426"/>
        <w:jc w:val="both"/>
        <w:rPr>
          <w:b/>
          <w:bCs/>
        </w:rPr>
      </w:pPr>
      <w:r w:rsidRPr="000A5E74">
        <w:rPr>
          <w:b/>
          <w:i/>
          <w:iCs/>
        </w:rPr>
        <w:t>comment[fraction identifier]</w:t>
      </w:r>
      <w:r>
        <w:t>: The </w:t>
      </w:r>
      <w:r w:rsidRPr="0026385E">
        <w:rPr>
          <w:i/>
          <w:iCs/>
        </w:rPr>
        <w:t>fraction identifier</w:t>
      </w:r>
      <w:r>
        <w:t xml:space="preserve"> allows </w:t>
      </w:r>
      <w:r w:rsidR="004414AA">
        <w:t>recording</w:t>
      </w:r>
      <w:r>
        <w:t xml:space="preserve"> the number of a given fraction. The fraction identifier corresponds to this </w:t>
      </w:r>
      <w:hyperlink r:id="rId49">
        <w:r w:rsidRPr="24241141">
          <w:rPr>
            <w:rStyle w:val="Lienhypertexte"/>
          </w:rPr>
          <w:t>ontology term</w:t>
        </w:r>
      </w:hyperlink>
      <w:r>
        <w:t xml:space="preserve">. </w:t>
      </w:r>
      <w:r w:rsidR="2E4BE0F5">
        <w:t>It</w:t>
      </w:r>
      <w:r>
        <w:t xml:space="preserve"> MUST start from </w:t>
      </w:r>
      <w:r w:rsidRPr="0026385E">
        <w:rPr>
          <w:b/>
          <w:bCs/>
        </w:rPr>
        <w:t>1</w:t>
      </w:r>
      <w:r>
        <w:t xml:space="preserve"> and if the experiment </w:t>
      </w:r>
      <w:r w:rsidR="7DCD7417">
        <w:t>does</w:t>
      </w:r>
      <w:r>
        <w:t xml:space="preserve"> not </w:t>
      </w:r>
      <w:r w:rsidR="7DCD7417">
        <w:t>contain fractions</w:t>
      </w:r>
      <w:r w:rsidR="00E93273">
        <w:t xml:space="preserve">, </w:t>
      </w:r>
      <w:r w:rsidR="42F3076A">
        <w:t>“</w:t>
      </w:r>
      <w:r w:rsidR="00E93273">
        <w:t>1</w:t>
      </w:r>
      <w:r w:rsidR="290426B8">
        <w:t>”</w:t>
      </w:r>
      <w:r>
        <w:t> </w:t>
      </w:r>
      <w:r w:rsidR="7C85C43C">
        <w:t xml:space="preserve">MUST be used </w:t>
      </w:r>
      <w:r>
        <w:t xml:space="preserve">for each </w:t>
      </w:r>
      <w:proofErr w:type="spellStart"/>
      <w:r>
        <w:t>MSRun</w:t>
      </w:r>
      <w:proofErr w:type="spellEnd"/>
      <w:r w:rsidR="6D80FFA9">
        <w:t xml:space="preserve"> (</w:t>
      </w:r>
      <w:r w:rsidR="6D80FFA9" w:rsidRPr="0026385E">
        <w:rPr>
          <w:i/>
          <w:iCs/>
        </w:rPr>
        <w:t>assay</w:t>
      </w:r>
      <w:r w:rsidR="6D80FFA9">
        <w:t>)</w:t>
      </w:r>
      <w:r w:rsidR="4B15F54E">
        <w:t>.</w:t>
      </w:r>
    </w:p>
    <w:p w14:paraId="3701C52E" w14:textId="660531A0" w:rsidR="0026385E" w:rsidRPr="0026385E" w:rsidRDefault="005607A7" w:rsidP="000A5E74">
      <w:pPr>
        <w:pStyle w:val="Paragraphedeliste"/>
        <w:numPr>
          <w:ilvl w:val="0"/>
          <w:numId w:val="17"/>
        </w:numPr>
        <w:ind w:left="426" w:hanging="426"/>
        <w:jc w:val="both"/>
        <w:rPr>
          <w:b/>
          <w:bCs/>
        </w:rPr>
      </w:pPr>
      <w:r w:rsidRPr="000A5E74">
        <w:rPr>
          <w:b/>
          <w:i/>
          <w:iCs/>
        </w:rPr>
        <w:t>comment[label]</w:t>
      </w:r>
      <w:r>
        <w:t xml:space="preserve">: </w:t>
      </w:r>
      <w:r w:rsidR="21150085" w:rsidRPr="00454D8D">
        <w:t>it</w:t>
      </w:r>
      <w:r>
        <w:t> describes the label applied to each Sample (if any). In case of multiplex experiments such as TMT, SILAC, and/or ITRAQ the corresponding </w:t>
      </w:r>
      <w:r w:rsidRPr="0026385E">
        <w:rPr>
          <w:i/>
          <w:iCs/>
        </w:rPr>
        <w:t>label</w:t>
      </w:r>
      <w:r>
        <w:t xml:space="preserve"> SHOULD be added. For </w:t>
      </w:r>
      <w:r w:rsidR="00A02AE3">
        <w:t>l</w:t>
      </w:r>
      <w:r w:rsidRPr="005607A7">
        <w:t>abel</w:t>
      </w:r>
      <w:r>
        <w:t>-free experiments</w:t>
      </w:r>
      <w:r w:rsidR="004414AA">
        <w:t>,</w:t>
      </w:r>
      <w:r>
        <w:t xml:space="preserve"> the </w:t>
      </w:r>
      <w:r w:rsidRPr="0026385E">
        <w:rPr>
          <w:i/>
          <w:iCs/>
        </w:rPr>
        <w:t>label</w:t>
      </w:r>
      <w:r w:rsidR="004414AA">
        <w:rPr>
          <w:i/>
        </w:rPr>
        <w:t>-</w:t>
      </w:r>
      <w:r w:rsidRPr="0026385E">
        <w:rPr>
          <w:i/>
          <w:iCs/>
        </w:rPr>
        <w:t>free sample</w:t>
      </w:r>
      <w:r>
        <w:t xml:space="preserve"> term MUST be </w:t>
      </w:r>
      <w:r w:rsidR="2804F39F">
        <w:t>used</w:t>
      </w:r>
      <w:r>
        <w:t>.</w:t>
      </w:r>
      <w:r w:rsidR="005402E6">
        <w:t xml:space="preserve"> The terms that </w:t>
      </w:r>
      <w:r w:rsidR="09F97ED1">
        <w:t>SHOULD</w:t>
      </w:r>
      <w:r w:rsidR="005402E6">
        <w:t xml:space="preserve"> be use</w:t>
      </w:r>
      <w:r w:rsidR="001759FC">
        <w:t>d</w:t>
      </w:r>
      <w:r w:rsidR="005402E6">
        <w:t xml:space="preserve"> in this column are in </w:t>
      </w:r>
      <w:r w:rsidR="5D33EAFF">
        <w:t xml:space="preserve">the </w:t>
      </w:r>
      <w:r w:rsidR="005402E6">
        <w:t xml:space="preserve">PRIDE Ontology under </w:t>
      </w:r>
      <w:r w:rsidR="37723191">
        <w:t>the</w:t>
      </w:r>
      <w:r w:rsidR="005402E6">
        <w:t xml:space="preserve"> </w:t>
      </w:r>
      <w:hyperlink r:id="rId50">
        <w:r w:rsidR="00676171" w:rsidRPr="093F2739">
          <w:rPr>
            <w:rStyle w:val="Lienhypertexte"/>
          </w:rPr>
          <w:t>Label category</w:t>
        </w:r>
      </w:hyperlink>
      <w:r w:rsidR="00676171">
        <w:t xml:space="preserve">. </w:t>
      </w:r>
    </w:p>
    <w:p w14:paraId="0E5388CC" w14:textId="7BC4825B" w:rsidR="005607A7" w:rsidRDefault="005607A7" w:rsidP="000A5E74">
      <w:pPr>
        <w:pStyle w:val="Paragraphedeliste"/>
        <w:numPr>
          <w:ilvl w:val="0"/>
          <w:numId w:val="17"/>
        </w:numPr>
        <w:ind w:left="426" w:hanging="426"/>
        <w:jc w:val="both"/>
      </w:pPr>
      <w:r w:rsidRPr="000A5E74">
        <w:rPr>
          <w:b/>
          <w:i/>
          <w:iCs/>
        </w:rPr>
        <w:t>comment[data file]</w:t>
      </w:r>
      <w:r>
        <w:t>: The </w:t>
      </w:r>
      <w:r w:rsidRPr="24241141">
        <w:rPr>
          <w:i/>
          <w:iCs/>
        </w:rPr>
        <w:t>data file</w:t>
      </w:r>
      <w:r>
        <w:t xml:space="preserve"> provides the name of the raw file </w:t>
      </w:r>
      <w:r w:rsidR="5015E982">
        <w:t xml:space="preserve">generated </w:t>
      </w:r>
      <w:r w:rsidR="44DDD543">
        <w:t>by</w:t>
      </w:r>
      <w:r>
        <w:t xml:space="preserve"> the instrument.</w:t>
      </w:r>
      <w:r w:rsidR="000A0E01">
        <w:t xml:space="preserve"> </w:t>
      </w:r>
      <w:r w:rsidR="001E5EE5">
        <w:t xml:space="preserve">The data files can be instrument raw files but also converted peak lists such as </w:t>
      </w:r>
      <w:proofErr w:type="spellStart"/>
      <w:r w:rsidR="00663A3F">
        <w:t>mzML</w:t>
      </w:r>
      <w:proofErr w:type="spellEnd"/>
      <w:r w:rsidR="00663A3F">
        <w:t xml:space="preserve">. </w:t>
      </w:r>
      <w:r w:rsidR="001E5EE5">
        <w:t xml:space="preserve"> </w:t>
      </w:r>
    </w:p>
    <w:p w14:paraId="70035944" w14:textId="77777777" w:rsidR="00ED6D8E" w:rsidRPr="005607A7" w:rsidRDefault="00ED6D8E" w:rsidP="00C664A0"/>
    <w:p w14:paraId="50566610" w14:textId="77777777" w:rsidR="004E2DAA" w:rsidRPr="004E2DAA" w:rsidRDefault="004E2DAA" w:rsidP="00C664A0"/>
    <w:tbl>
      <w:tblPr>
        <w:tblW w:w="10207" w:type="dxa"/>
        <w:tblInd w:w="-717" w:type="dxa"/>
        <w:tblCellMar>
          <w:top w:w="15" w:type="dxa"/>
          <w:left w:w="15" w:type="dxa"/>
          <w:bottom w:w="15" w:type="dxa"/>
          <w:right w:w="15" w:type="dxa"/>
        </w:tblCellMar>
        <w:tblLook w:val="04A0" w:firstRow="1" w:lastRow="0" w:firstColumn="1" w:lastColumn="0" w:noHBand="0" w:noVBand="1"/>
      </w:tblPr>
      <w:tblGrid>
        <w:gridCol w:w="1126"/>
        <w:gridCol w:w="780"/>
        <w:gridCol w:w="1547"/>
        <w:gridCol w:w="2517"/>
        <w:gridCol w:w="4237"/>
      </w:tblGrid>
      <w:tr w:rsidR="00483D48" w:rsidRPr="004E2DAA" w14:paraId="69C39B89" w14:textId="77777777" w:rsidTr="008B3260">
        <w:tc>
          <w:tcPr>
            <w:tcW w:w="1135"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50FDFE89" w14:textId="77777777" w:rsidR="005607A7" w:rsidRPr="004E2DAA" w:rsidRDefault="005607A7" w:rsidP="00C664A0">
            <w:pPr>
              <w:rPr>
                <w:sz w:val="18"/>
                <w:szCs w:val="18"/>
              </w:rPr>
            </w:pPr>
          </w:p>
        </w:tc>
        <w:tc>
          <w:tcPr>
            <w:tcW w:w="72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B1AA19D" w14:textId="77777777" w:rsidR="005607A7" w:rsidRPr="004E2DAA" w:rsidRDefault="005607A7" w:rsidP="00C664A0">
            <w:pPr>
              <w:rPr>
                <w:sz w:val="18"/>
                <w:szCs w:val="18"/>
              </w:rPr>
            </w:pPr>
            <w:r w:rsidRPr="004E2DAA">
              <w:rPr>
                <w:sz w:val="18"/>
                <w:szCs w:val="18"/>
              </w:rPr>
              <w:t>assay name</w:t>
            </w:r>
          </w:p>
        </w:tc>
        <w:tc>
          <w:tcPr>
            <w:tcW w:w="1548"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7B6E7B2" w14:textId="77777777" w:rsidR="005607A7" w:rsidRPr="004E2DAA" w:rsidRDefault="005607A7" w:rsidP="00C664A0">
            <w:pPr>
              <w:rPr>
                <w:sz w:val="18"/>
                <w:szCs w:val="18"/>
              </w:rPr>
            </w:pPr>
            <w:r w:rsidRPr="004E2DAA">
              <w:rPr>
                <w:sz w:val="18"/>
                <w:szCs w:val="18"/>
              </w:rPr>
              <w:t>comment[label]</w:t>
            </w:r>
          </w:p>
        </w:tc>
        <w:tc>
          <w:tcPr>
            <w:tcW w:w="2550"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EE33B1C" w14:textId="77777777" w:rsidR="005607A7" w:rsidRPr="004E2DAA" w:rsidRDefault="005607A7" w:rsidP="00C664A0">
            <w:pPr>
              <w:rPr>
                <w:sz w:val="18"/>
                <w:szCs w:val="18"/>
              </w:rPr>
            </w:pPr>
            <w:r w:rsidRPr="004E2DAA">
              <w:rPr>
                <w:sz w:val="18"/>
                <w:szCs w:val="18"/>
              </w:rPr>
              <w:t>comment[fraction identifier]</w:t>
            </w:r>
          </w:p>
        </w:tc>
        <w:tc>
          <w:tcPr>
            <w:tcW w:w="425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3E5F516D" w14:textId="77777777" w:rsidR="005607A7" w:rsidRPr="004E2DAA" w:rsidRDefault="005607A7" w:rsidP="00C664A0">
            <w:pPr>
              <w:rPr>
                <w:sz w:val="18"/>
                <w:szCs w:val="18"/>
              </w:rPr>
            </w:pPr>
            <w:r w:rsidRPr="004E2DAA">
              <w:rPr>
                <w:sz w:val="18"/>
                <w:szCs w:val="18"/>
              </w:rPr>
              <w:t>comment[data file]</w:t>
            </w:r>
          </w:p>
        </w:tc>
      </w:tr>
      <w:tr w:rsidR="00483D48" w:rsidRPr="004E2DAA" w14:paraId="303F4D55" w14:textId="77777777" w:rsidTr="008B3260">
        <w:tc>
          <w:tcPr>
            <w:tcW w:w="113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032C7EA" w14:textId="77777777" w:rsidR="005607A7" w:rsidRPr="004E2DAA" w:rsidRDefault="005607A7" w:rsidP="00C664A0">
            <w:pPr>
              <w:rPr>
                <w:sz w:val="18"/>
                <w:szCs w:val="18"/>
              </w:rPr>
            </w:pPr>
            <w:r w:rsidRPr="004E2DAA">
              <w:rPr>
                <w:sz w:val="18"/>
                <w:szCs w:val="18"/>
              </w:rPr>
              <w:t>sample 1</w:t>
            </w:r>
          </w:p>
        </w:tc>
        <w:tc>
          <w:tcPr>
            <w:tcW w:w="72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72C1A21" w14:textId="77777777" w:rsidR="005607A7" w:rsidRPr="004E2DAA" w:rsidRDefault="005607A7" w:rsidP="00C664A0">
            <w:pPr>
              <w:rPr>
                <w:sz w:val="18"/>
                <w:szCs w:val="18"/>
              </w:rPr>
            </w:pPr>
            <w:r w:rsidRPr="004E2DAA">
              <w:rPr>
                <w:sz w:val="18"/>
                <w:szCs w:val="18"/>
              </w:rPr>
              <w:t>run 1</w:t>
            </w:r>
          </w:p>
        </w:tc>
        <w:tc>
          <w:tcPr>
            <w:tcW w:w="1548"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1F3075B" w14:textId="77777777" w:rsidR="005607A7" w:rsidRPr="004E2DAA" w:rsidRDefault="005607A7" w:rsidP="00C664A0">
            <w:pPr>
              <w:rPr>
                <w:sz w:val="18"/>
                <w:szCs w:val="18"/>
              </w:rPr>
            </w:pPr>
            <w:r w:rsidRPr="004E2DAA">
              <w:rPr>
                <w:sz w:val="18"/>
                <w:szCs w:val="18"/>
              </w:rPr>
              <w:t>label free sample</w:t>
            </w:r>
          </w:p>
        </w:tc>
        <w:tc>
          <w:tcPr>
            <w:tcW w:w="2550"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36DFDB6" w14:textId="77777777" w:rsidR="005607A7" w:rsidRPr="004E2DAA" w:rsidRDefault="005607A7" w:rsidP="00C664A0">
            <w:pPr>
              <w:rPr>
                <w:sz w:val="18"/>
                <w:szCs w:val="18"/>
              </w:rPr>
            </w:pPr>
            <w:r w:rsidRPr="004E2DAA">
              <w:rPr>
                <w:sz w:val="18"/>
                <w:szCs w:val="18"/>
              </w:rPr>
              <w:t>1</w:t>
            </w:r>
          </w:p>
        </w:tc>
        <w:tc>
          <w:tcPr>
            <w:tcW w:w="425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DAAE5D0" w14:textId="77777777" w:rsidR="005607A7" w:rsidRPr="004E2DAA" w:rsidRDefault="005607A7" w:rsidP="00C664A0">
            <w:pPr>
              <w:rPr>
                <w:sz w:val="18"/>
                <w:szCs w:val="18"/>
              </w:rPr>
            </w:pPr>
            <w:r w:rsidRPr="004E2DAA">
              <w:rPr>
                <w:sz w:val="18"/>
                <w:szCs w:val="18"/>
              </w:rPr>
              <w:t>000261_C05_P0001563_A00_B00K_R1.RAW</w:t>
            </w:r>
          </w:p>
        </w:tc>
      </w:tr>
      <w:tr w:rsidR="00483D48" w:rsidRPr="004E2DAA" w14:paraId="3483B792" w14:textId="77777777" w:rsidTr="008B3260">
        <w:tc>
          <w:tcPr>
            <w:tcW w:w="1135"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7867785" w14:textId="77777777" w:rsidR="005607A7" w:rsidRPr="004E2DAA" w:rsidRDefault="005607A7" w:rsidP="00C664A0">
            <w:pPr>
              <w:rPr>
                <w:sz w:val="18"/>
                <w:szCs w:val="18"/>
              </w:rPr>
            </w:pPr>
            <w:r w:rsidRPr="004E2DAA">
              <w:rPr>
                <w:sz w:val="18"/>
                <w:szCs w:val="18"/>
              </w:rPr>
              <w:t>sample 1</w:t>
            </w:r>
          </w:p>
        </w:tc>
        <w:tc>
          <w:tcPr>
            <w:tcW w:w="721"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CA3E14A" w14:textId="77777777" w:rsidR="005607A7" w:rsidRPr="004E2DAA" w:rsidRDefault="005607A7" w:rsidP="00C664A0">
            <w:pPr>
              <w:rPr>
                <w:sz w:val="18"/>
                <w:szCs w:val="18"/>
              </w:rPr>
            </w:pPr>
            <w:r w:rsidRPr="004E2DAA">
              <w:rPr>
                <w:sz w:val="18"/>
                <w:szCs w:val="18"/>
              </w:rPr>
              <w:t>run 2</w:t>
            </w:r>
          </w:p>
        </w:tc>
        <w:tc>
          <w:tcPr>
            <w:tcW w:w="1548"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4606A1A9" w14:textId="77777777" w:rsidR="005607A7" w:rsidRPr="004E2DAA" w:rsidRDefault="005607A7" w:rsidP="00C664A0">
            <w:pPr>
              <w:rPr>
                <w:sz w:val="18"/>
                <w:szCs w:val="18"/>
              </w:rPr>
            </w:pPr>
            <w:r w:rsidRPr="004E2DAA">
              <w:rPr>
                <w:sz w:val="18"/>
                <w:szCs w:val="18"/>
              </w:rPr>
              <w:t>label free sample</w:t>
            </w:r>
          </w:p>
        </w:tc>
        <w:tc>
          <w:tcPr>
            <w:tcW w:w="2550"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077498B4" w14:textId="77777777" w:rsidR="005607A7" w:rsidRPr="004E2DAA" w:rsidRDefault="005607A7" w:rsidP="00C664A0">
            <w:pPr>
              <w:rPr>
                <w:sz w:val="18"/>
                <w:szCs w:val="18"/>
              </w:rPr>
            </w:pPr>
            <w:r w:rsidRPr="004E2DAA">
              <w:rPr>
                <w:sz w:val="18"/>
                <w:szCs w:val="18"/>
              </w:rPr>
              <w:t>2</w:t>
            </w:r>
          </w:p>
        </w:tc>
        <w:tc>
          <w:tcPr>
            <w:tcW w:w="4253" w:type="dxa"/>
            <w:tcBorders>
              <w:top w:val="single" w:sz="6" w:space="0" w:color="DFE2E5"/>
              <w:left w:val="single" w:sz="6" w:space="0" w:color="DFE2E5"/>
              <w:bottom w:val="single" w:sz="6" w:space="0" w:color="DFE2E5"/>
              <w:right w:val="single" w:sz="6" w:space="0" w:color="DFE2E5"/>
            </w:tcBorders>
            <w:shd w:val="clear" w:color="auto" w:fill="FFFFFF"/>
            <w:tcMar>
              <w:top w:w="90" w:type="dxa"/>
              <w:left w:w="195" w:type="dxa"/>
              <w:bottom w:w="90" w:type="dxa"/>
              <w:right w:w="195" w:type="dxa"/>
            </w:tcMar>
            <w:vAlign w:val="center"/>
            <w:hideMark/>
          </w:tcPr>
          <w:p w14:paraId="1F12EFBC" w14:textId="77777777" w:rsidR="005607A7" w:rsidRPr="004E2DAA" w:rsidRDefault="005607A7" w:rsidP="00C664A0">
            <w:pPr>
              <w:rPr>
                <w:sz w:val="18"/>
                <w:szCs w:val="18"/>
              </w:rPr>
            </w:pPr>
            <w:r w:rsidRPr="004E2DAA">
              <w:rPr>
                <w:sz w:val="18"/>
                <w:szCs w:val="18"/>
              </w:rPr>
              <w:t>000261_C05_P0001563_A00_B00K_R2.RAW</w:t>
            </w:r>
          </w:p>
        </w:tc>
      </w:tr>
    </w:tbl>
    <w:p w14:paraId="3C261F53" w14:textId="4C2F7050" w:rsidR="005607A7" w:rsidRDefault="005607A7" w:rsidP="00C664A0"/>
    <w:p w14:paraId="52F478AA" w14:textId="6ACF54F3" w:rsidR="000A5E74" w:rsidRDefault="000A5E74" w:rsidP="00C664A0"/>
    <w:p w14:paraId="2EFAD60E" w14:textId="77777777" w:rsidR="000A5E74" w:rsidRPr="005607A7" w:rsidRDefault="000A5E74" w:rsidP="00C664A0">
      <w:pPr>
        <w:rPr>
          <w:vanish/>
        </w:rPr>
      </w:pPr>
    </w:p>
    <w:p w14:paraId="3BFE679E" w14:textId="216C19A6" w:rsidR="005607A7" w:rsidRPr="00ED6D8E" w:rsidRDefault="00FB1D4C" w:rsidP="00ED6D8E">
      <w:pPr>
        <w:pStyle w:val="Titre2"/>
        <w:rPr>
          <w:b/>
          <w:bCs/>
        </w:rPr>
      </w:pPr>
      <w:bookmarkStart w:id="37" w:name="_Toc53173093"/>
      <w:bookmarkStart w:id="38" w:name="_Toc67562073"/>
      <w:bookmarkStart w:id="39" w:name="_Toc135742245"/>
      <w:r>
        <w:rPr>
          <w:b/>
          <w:bCs/>
        </w:rPr>
        <w:t>8</w:t>
      </w:r>
      <w:r w:rsidR="00ED6D8E" w:rsidRPr="00ED6D8E">
        <w:rPr>
          <w:b/>
          <w:bCs/>
        </w:rPr>
        <w:t xml:space="preserve">.1 </w:t>
      </w:r>
      <w:r w:rsidR="5A45602F" w:rsidRPr="72B7514F">
        <w:rPr>
          <w:b/>
          <w:bCs/>
        </w:rPr>
        <w:t>Encoding s</w:t>
      </w:r>
      <w:r w:rsidR="005607A7" w:rsidRPr="00ED6D8E">
        <w:rPr>
          <w:b/>
          <w:bCs/>
        </w:rPr>
        <w:t xml:space="preserve">ample technical and biological </w:t>
      </w:r>
      <w:bookmarkEnd w:id="37"/>
      <w:bookmarkEnd w:id="38"/>
      <w:r w:rsidR="00A6277A" w:rsidRPr="00ED6D8E">
        <w:rPr>
          <w:b/>
          <w:bCs/>
        </w:rPr>
        <w:t>replicates.</w:t>
      </w:r>
      <w:bookmarkEnd w:id="39"/>
    </w:p>
    <w:p w14:paraId="21F84828" w14:textId="77777777" w:rsidR="004E2DAA" w:rsidRDefault="004E2DAA" w:rsidP="00C664A0"/>
    <w:p w14:paraId="23DD4A7F" w14:textId="12082D95" w:rsidR="005607A7" w:rsidRDefault="005607A7" w:rsidP="00ED6D8E">
      <w:pPr>
        <w:jc w:val="both"/>
      </w:pPr>
      <w:r w:rsidRPr="004E2DAA">
        <w:t>Different measurements</w:t>
      </w:r>
      <w:r w:rsidR="744AB764">
        <w:t xml:space="preserve"> of the same biological sample</w:t>
      </w:r>
      <w:r w:rsidRPr="004E2DAA">
        <w:t xml:space="preserve"> are often categorized as (</w:t>
      </w:r>
      <w:proofErr w:type="spellStart"/>
      <w:r w:rsidRPr="004E2DAA">
        <w:t>i</w:t>
      </w:r>
      <w:proofErr w:type="spellEnd"/>
      <w:r w:rsidRPr="004E2DAA">
        <w:t>) </w:t>
      </w:r>
      <w:r w:rsidRPr="004E2DAA">
        <w:rPr>
          <w:i/>
          <w:iCs/>
        </w:rPr>
        <w:t>Technical</w:t>
      </w:r>
      <w:r w:rsidRPr="004E2DAA">
        <w:t> or</w:t>
      </w:r>
      <w:r w:rsidR="00ED6D8E">
        <w:t xml:space="preserve"> </w:t>
      </w:r>
      <w:r w:rsidRPr="004E2DAA">
        <w:t>(ii) </w:t>
      </w:r>
      <w:r w:rsidRPr="004E2DAA">
        <w:rPr>
          <w:i/>
          <w:iCs/>
        </w:rPr>
        <w:t>Biological</w:t>
      </w:r>
      <w:r w:rsidRPr="004E2DAA">
        <w:t> replicates, based on whether they are (</w:t>
      </w:r>
      <w:proofErr w:type="spellStart"/>
      <w:r w:rsidRPr="004E2DAA">
        <w:t>i</w:t>
      </w:r>
      <w:proofErr w:type="spellEnd"/>
      <w:r w:rsidRPr="004E2DAA">
        <w:t xml:space="preserve">) matched on all variables, </w:t>
      </w:r>
      <w:r w:rsidR="00A6277A" w:rsidRPr="004E2DAA">
        <w:t>e.g.,</w:t>
      </w:r>
      <w:r w:rsidRPr="004E2DAA">
        <w:t xml:space="preserve"> same sample and same protocol; or (ii) different samples matched on </w:t>
      </w:r>
      <w:r w:rsidR="009E3E38">
        <w:t xml:space="preserve">study </w:t>
      </w:r>
      <w:r w:rsidRPr="004E2DAA">
        <w:t>variable(s), e.g.</w:t>
      </w:r>
      <w:r w:rsidR="00A6277A">
        <w:t>,</w:t>
      </w:r>
      <w:r w:rsidRPr="004E2DAA">
        <w:t xml:space="preserve"> different patients receiving a placebo</w:t>
      </w:r>
      <w:r w:rsidR="00C21D63">
        <w:t>,</w:t>
      </w:r>
      <w:r w:rsidRPr="004E2DAA">
        <w:t xml:space="preserve"> </w:t>
      </w:r>
      <w:r w:rsidR="44F13182">
        <w:t>or</w:t>
      </w:r>
      <w:r>
        <w:t xml:space="preserve"> </w:t>
      </w:r>
      <w:r w:rsidRPr="004E2DAA">
        <w:t xml:space="preserve">in placebo vs. drug trial. Technical and biological replicates have different levels of independence, which must be taken into account during data interpretation. </w:t>
      </w:r>
    </w:p>
    <w:p w14:paraId="4145DBCA" w14:textId="0A6495C8" w:rsidR="005607A7" w:rsidRDefault="005607A7" w:rsidP="00ED6D8E">
      <w:pPr>
        <w:jc w:val="both"/>
      </w:pPr>
    </w:p>
    <w:p w14:paraId="6C6721D7" w14:textId="24F5A99D" w:rsidR="004E2DAA" w:rsidRPr="004E2DAA" w:rsidRDefault="005607A7" w:rsidP="00567FDF">
      <w:pPr>
        <w:jc w:val="both"/>
      </w:pPr>
      <w:r w:rsidRPr="004E2DAA">
        <w:t xml:space="preserve">For a given experiment, there are different levels to which samples can be matched - </w:t>
      </w:r>
      <w:r w:rsidR="00A6277A" w:rsidRPr="004E2DAA">
        <w:t>e.g.,</w:t>
      </w:r>
      <w:r w:rsidRPr="004E2DAA">
        <w:t xml:space="preserve"> same sample, sample protocol, covariates - the definition of technical replicate can therefore vary based on the number of variables included. </w:t>
      </w:r>
      <w:r w:rsidR="00EE4BD0">
        <w:t>The technical</w:t>
      </w:r>
      <w:r w:rsidRPr="004E2DAA">
        <w:t xml:space="preserve"> and biological replicates in </w:t>
      </w:r>
      <w:r w:rsidR="00EE4BD0">
        <w:t xml:space="preserve">SDRF depend </w:t>
      </w:r>
      <w:r w:rsidR="00F93C3E">
        <w:t>on</w:t>
      </w:r>
      <w:r w:rsidR="00EE4BD0">
        <w:t xml:space="preserve"> the factor variable under study.</w:t>
      </w:r>
      <w:r w:rsidR="002010C7">
        <w:t xml:space="preserve"> For example, if the aim </w:t>
      </w:r>
      <w:r w:rsidR="00891B08">
        <w:t xml:space="preserve">is </w:t>
      </w:r>
      <w:r w:rsidR="002010C7">
        <w:t xml:space="preserve">to </w:t>
      </w:r>
      <w:r w:rsidR="00F93C3E">
        <w:t>quantify</w:t>
      </w:r>
      <w:r w:rsidR="002010C7">
        <w:t xml:space="preserve"> </w:t>
      </w:r>
      <w:r w:rsidR="00936884">
        <w:t>protein expression</w:t>
      </w:r>
      <w:r w:rsidR="000B3998">
        <w:t xml:space="preserve"> </w:t>
      </w:r>
      <w:r w:rsidR="00891B08">
        <w:t xml:space="preserve">among different </w:t>
      </w:r>
      <w:r w:rsidR="003306BB">
        <w:t>tissue</w:t>
      </w:r>
      <w:r w:rsidR="00936884">
        <w:t>s</w:t>
      </w:r>
      <w:r w:rsidR="0065743F">
        <w:t xml:space="preserve"> probably the biological</w:t>
      </w:r>
      <w:r w:rsidRPr="004E2DAA">
        <w:t xml:space="preserve"> replicates are </w:t>
      </w:r>
      <w:r w:rsidR="0065743F">
        <w:t>different than if</w:t>
      </w:r>
      <w:r w:rsidR="00567FDF">
        <w:t xml:space="preserve"> the </w:t>
      </w:r>
      <w:r w:rsidR="0065743F">
        <w:t xml:space="preserve">aim </w:t>
      </w:r>
      <w:r w:rsidR="00567FDF">
        <w:t xml:space="preserve">is </w:t>
      </w:r>
      <w:r w:rsidR="0065743F">
        <w:t xml:space="preserve">to compare expression </w:t>
      </w:r>
      <w:r w:rsidR="001C66C2">
        <w:t xml:space="preserve">considering </w:t>
      </w:r>
      <w:proofErr w:type="spellStart"/>
      <w:r w:rsidR="001C66C2">
        <w:t>tumor</w:t>
      </w:r>
      <w:proofErr w:type="spellEnd"/>
      <w:r w:rsidR="001C66C2">
        <w:t xml:space="preserve"> size in different tissues. </w:t>
      </w:r>
      <w:r w:rsidR="003306BB">
        <w:t xml:space="preserve">  </w:t>
      </w:r>
      <w:r w:rsidR="002010C7">
        <w:t xml:space="preserve"> </w:t>
      </w:r>
      <w:r w:rsidR="00EE4BD0">
        <w:t xml:space="preserve"> </w:t>
      </w:r>
    </w:p>
    <w:p w14:paraId="2AA80FD3" w14:textId="77777777" w:rsidR="00BE795E" w:rsidRDefault="00BE795E" w:rsidP="00A82730">
      <w:pPr>
        <w:jc w:val="both"/>
        <w:rPr>
          <w:b/>
          <w:bCs/>
        </w:rPr>
      </w:pPr>
    </w:p>
    <w:p w14:paraId="6CE50520" w14:textId="6A9570C9" w:rsidR="00A82730" w:rsidRDefault="005607A7" w:rsidP="00A82730">
      <w:pPr>
        <w:jc w:val="both"/>
      </w:pPr>
      <w:r w:rsidRPr="004E2DAA">
        <w:rPr>
          <w:b/>
          <w:bCs/>
        </w:rPr>
        <w:t>Technical replicate</w:t>
      </w:r>
      <w:r w:rsidRPr="004E2DAA">
        <w:t xml:space="preserve">: </w:t>
      </w:r>
      <w:r w:rsidR="54DDEAAF">
        <w:t>It is defined as</w:t>
      </w:r>
      <w:r>
        <w:t xml:space="preserve"> </w:t>
      </w:r>
      <w:r w:rsidRPr="004E2DAA">
        <w:t>repeated measurements of the same sample</w:t>
      </w:r>
      <w:r w:rsidR="2D214237">
        <w:t xml:space="preserve">, </w:t>
      </w:r>
      <w:r w:rsidRPr="004E2DAA">
        <w:t xml:space="preserve">that represent independent measures of </w:t>
      </w:r>
      <w:r w:rsidR="00374379">
        <w:t xml:space="preserve">both signal and noise </w:t>
      </w:r>
      <w:r w:rsidRPr="004E2DAA">
        <w:t xml:space="preserve">associated with protocols or </w:t>
      </w:r>
      <w:r w:rsidRPr="00A56518">
        <w:t>equipment</w:t>
      </w:r>
      <w:r w:rsidR="00F601B7" w:rsidRPr="00A56518">
        <w:t xml:space="preserve"> </w:t>
      </w:r>
      <w:r w:rsidR="0048439E" w:rsidRPr="00A56518">
        <w:fldChar w:fldCharType="begin"/>
      </w:r>
      <w:r w:rsidR="00486BD8" w:rsidRPr="00A56518">
        <w:instrText xml:space="preserve"> ADDIN EN.CITE &lt;EndNote&gt;&lt;Cite&gt;&lt;Author&gt;Blainey&lt;/Author&gt;&lt;Year&gt;2014&lt;/Year&gt;&lt;RecNum&gt;595&lt;/RecNum&gt;&lt;DisplayText&gt;[6]&lt;/DisplayText&gt;&lt;record&gt;&lt;rec-number&gt;595&lt;/rec-number&gt;&lt;foreign-keys&gt;&lt;key app="EN" db-id="5dw0a5xfb0fxdjee2s9x9densasarfwstsst" timestamp="1603378306"&gt;595&lt;/key&gt;&lt;/foreign-keys&gt;&lt;ref-type name="Journal Article"&gt;17&lt;/ref-type&gt;&lt;contributors&gt;&lt;authors&gt;&lt;author&gt;Blainey, P.&lt;/author&gt;&lt;author&gt;Krzywinski, M.&lt;/author&gt;&lt;author&gt;Altman, N.&lt;/author&gt;&lt;/authors&gt;&lt;/contributors&gt;&lt;titles&gt;&lt;title&gt;Points of significance: replication&lt;/title&gt;&lt;secondary-title&gt;Nat Methods&lt;/secondary-title&gt;&lt;/titles&gt;&lt;periodical&gt;&lt;full-title&gt;Nat Methods&lt;/full-title&gt;&lt;/periodical&gt;&lt;pages&gt;879-80&lt;/pages&gt;&lt;volume&gt;11&lt;/volume&gt;&lt;number&gt;9&lt;/number&gt;&lt;edition&gt;2014/10/16&lt;/edition&gt;&lt;keywords&gt;&lt;keyword&gt;Animals&lt;/keyword&gt;&lt;keyword&gt;Base Sequence&lt;/keyword&gt;&lt;keyword&gt;Chromosome Mapping/*methods&lt;/keyword&gt;&lt;keyword&gt;Computer Simulation&lt;/keyword&gt;&lt;keyword&gt;*Data Interpretation, Statistical&lt;/keyword&gt;&lt;keyword&gt;Mice&lt;/keyword&gt;&lt;keyword&gt;*Models, Statistical&lt;/keyword&gt;&lt;keyword&gt;Molecular Sequence Data&lt;/keyword&gt;&lt;keyword&gt;RNA/*genetics&lt;/keyword&gt;&lt;keyword&gt;*Reproducibility of Results&lt;/keyword&gt;&lt;keyword&gt;*Sensitivity and Specificity&lt;/keyword&gt;&lt;keyword&gt;Sequence Analysis, RNA/*methods&lt;/keyword&gt;&lt;/keywords&gt;&lt;dates&gt;&lt;year&gt;2014&lt;/year&gt;&lt;pub-dates&gt;&lt;date&gt;Sep&lt;/date&gt;&lt;/pub-dates&gt;&lt;/dates&gt;&lt;isbn&gt;1548-7105 (Electronic)&amp;#xD;1548-7091 (Linking)&lt;/isbn&gt;&lt;accession-num&gt;25317452&lt;/accession-num&gt;&lt;urls&gt;&lt;related-urls&gt;&lt;url&gt;https://www.ncbi.nlm.nih.gov/pubmed/25317452&lt;/url&gt;&lt;/related-urls&gt;&lt;/urls&gt;&lt;electronic-resource-num&gt;10.1038/nmeth.3091&lt;/electronic-resource-num&gt;&lt;/record&gt;&lt;/Cite&gt;&lt;/EndNote&gt;</w:instrText>
      </w:r>
      <w:r w:rsidR="0048439E" w:rsidRPr="00A56518">
        <w:fldChar w:fldCharType="separate"/>
      </w:r>
      <w:r w:rsidR="00486BD8" w:rsidRPr="00A56518">
        <w:rPr>
          <w:noProof/>
        </w:rPr>
        <w:t>[6]</w:t>
      </w:r>
      <w:r w:rsidR="0048439E" w:rsidRPr="00A56518">
        <w:fldChar w:fldCharType="end"/>
      </w:r>
      <w:r w:rsidRPr="00A56518">
        <w:t>.</w:t>
      </w:r>
      <w:r w:rsidR="008D7CAB" w:rsidRPr="00A56518">
        <w:t xml:space="preserve"> In the</w:t>
      </w:r>
      <w:r w:rsidR="008D7CAB">
        <w:t xml:space="preserve"> SDRF-Proteomics</w:t>
      </w:r>
      <w:r w:rsidR="000C339E">
        <w:t>,</w:t>
      </w:r>
      <w:r w:rsidR="008D7CAB">
        <w:t xml:space="preserve"> technical replicate </w:t>
      </w:r>
      <w:r w:rsidR="000C339E">
        <w:t xml:space="preserve">information </w:t>
      </w:r>
      <w:r w:rsidR="008D7CAB">
        <w:t xml:space="preserve">MUST be provided </w:t>
      </w:r>
      <w:r w:rsidR="008D7CAB" w:rsidRPr="00F92021">
        <w:rPr>
          <w:i/>
          <w:iCs/>
        </w:rPr>
        <w:t>comme</w:t>
      </w:r>
      <w:r w:rsidR="00A82730">
        <w:rPr>
          <w:i/>
          <w:iCs/>
        </w:rPr>
        <w:t>n</w:t>
      </w:r>
      <w:r w:rsidR="008D7CAB" w:rsidRPr="00F92021">
        <w:rPr>
          <w:i/>
          <w:iCs/>
        </w:rPr>
        <w:t>t[technical replicate]</w:t>
      </w:r>
      <w:r w:rsidR="008D7CAB">
        <w:t xml:space="preserve">. </w:t>
      </w:r>
    </w:p>
    <w:p w14:paraId="0C3DD6B7" w14:textId="77777777" w:rsidR="004E2DAA" w:rsidRPr="004E2DAA" w:rsidRDefault="004E2DAA" w:rsidP="00C664A0"/>
    <w:p w14:paraId="5B1FEE30" w14:textId="1B05D75B" w:rsidR="005607A7" w:rsidRDefault="005607A7" w:rsidP="00ED6D8E">
      <w:pPr>
        <w:jc w:val="both"/>
      </w:pPr>
      <w:r w:rsidRPr="004E2DAA">
        <w:t xml:space="preserve">In MS-based proteomics a technical </w:t>
      </w:r>
      <w:r w:rsidR="1E90DCF6">
        <w:t xml:space="preserve">replicate </w:t>
      </w:r>
      <w:r w:rsidRPr="004E2DAA">
        <w:t xml:space="preserve">can be, for example, doing the full sample preparation from extraction to </w:t>
      </w:r>
      <w:r w:rsidR="60157682">
        <w:t>MS</w:t>
      </w:r>
      <w:r w:rsidRPr="004E2DAA">
        <w:t xml:space="preserve"> </w:t>
      </w:r>
      <w:r>
        <w:t>multi</w:t>
      </w:r>
      <w:r w:rsidR="1653A0AB">
        <w:t>ple</w:t>
      </w:r>
      <w:r w:rsidRPr="004E2DAA">
        <w:t xml:space="preserve"> times to control variability in the instrument </w:t>
      </w:r>
      <w:r w:rsidR="5585286F">
        <w:t>and</w:t>
      </w:r>
      <w:r>
        <w:t xml:space="preserve"> </w:t>
      </w:r>
      <w:r w:rsidRPr="004E2DAA">
        <w:t>sample preparation. Another valid exampl</w:t>
      </w:r>
      <w:r w:rsidR="009C213E">
        <w:t>e</w:t>
      </w:r>
      <w:r w:rsidR="79E7BEA2">
        <w:t xml:space="preserve"> would be to</w:t>
      </w:r>
      <w:r w:rsidRPr="004E2DAA">
        <w:t xml:space="preserve"> replicate only one part of the analytical method, for example, run the sample twice on the LC-MS/MS. Technical replicates indicate if measurements are scientifically robust or noisy, and how large the measured effect must be to stand out above that noise.</w:t>
      </w:r>
    </w:p>
    <w:p w14:paraId="70137BF0" w14:textId="77777777" w:rsidR="00ED6D8E" w:rsidRPr="004E2DAA" w:rsidRDefault="00ED6D8E" w:rsidP="00ED6D8E">
      <w:pPr>
        <w:jc w:val="both"/>
      </w:pPr>
    </w:p>
    <w:p w14:paraId="6E7705F1" w14:textId="3540AAB8" w:rsidR="009E3E38" w:rsidRDefault="005607A7" w:rsidP="00C664A0">
      <w:r w:rsidRPr="004E2DAA">
        <w:t xml:space="preserve">In the following example, the technical replicate column </w:t>
      </w:r>
      <w:r w:rsidR="007A4B6C">
        <w:t>enables to</w:t>
      </w:r>
      <w:r w:rsidRPr="004E2DAA">
        <w:t xml:space="preserve"> distinguish quantitative values of the same fraction but </w:t>
      </w:r>
      <w:r w:rsidR="00114ECD">
        <w:t xml:space="preserve">obtained from </w:t>
      </w:r>
      <w:r w:rsidRPr="004E2DAA">
        <w:t>different technical replicates.</w:t>
      </w:r>
    </w:p>
    <w:p w14:paraId="5993C110" w14:textId="77777777" w:rsidR="004E2DAA" w:rsidRPr="004E2DAA" w:rsidRDefault="004E2DAA" w:rsidP="00C664A0"/>
    <w:tbl>
      <w:tblPr>
        <w:tblW w:w="10951" w:type="dxa"/>
        <w:tblInd w:w="-859" w:type="dxa"/>
        <w:tblLayout w:type="fixed"/>
        <w:tblCellMar>
          <w:top w:w="15" w:type="dxa"/>
          <w:left w:w="15" w:type="dxa"/>
          <w:bottom w:w="15" w:type="dxa"/>
          <w:right w:w="15" w:type="dxa"/>
        </w:tblCellMar>
        <w:tblLook w:val="04A0" w:firstRow="1" w:lastRow="0" w:firstColumn="1" w:lastColumn="0" w:noHBand="0" w:noVBand="1"/>
      </w:tblPr>
      <w:tblGrid>
        <w:gridCol w:w="1277"/>
        <w:gridCol w:w="1134"/>
        <w:gridCol w:w="1701"/>
        <w:gridCol w:w="2409"/>
        <w:gridCol w:w="1985"/>
        <w:gridCol w:w="2445"/>
      </w:tblGrid>
      <w:tr w:rsidR="00483D48" w:rsidRPr="004E2DAA" w14:paraId="1D8A4D46" w14:textId="77777777" w:rsidTr="00A6277A">
        <w:trPr>
          <w:trHeight w:val="300"/>
        </w:trPr>
        <w:tc>
          <w:tcPr>
            <w:tcW w:w="127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B78D617" w14:textId="77777777" w:rsidR="005607A7" w:rsidRPr="004E2DAA" w:rsidRDefault="005607A7" w:rsidP="002144DD">
            <w:pPr>
              <w:jc w:val="center"/>
              <w:rPr>
                <w:sz w:val="20"/>
                <w:szCs w:val="20"/>
              </w:rPr>
            </w:pPr>
            <w:r w:rsidRPr="004E2DAA">
              <w:rPr>
                <w:sz w:val="20"/>
                <w:szCs w:val="20"/>
              </w:rPr>
              <w:t>source name</w:t>
            </w:r>
          </w:p>
        </w:tc>
        <w:tc>
          <w:tcPr>
            <w:tcW w:w="1134"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5B9E3D6" w14:textId="77777777" w:rsidR="005607A7" w:rsidRPr="004E2DAA" w:rsidRDefault="005607A7" w:rsidP="002144DD">
            <w:pPr>
              <w:jc w:val="center"/>
              <w:rPr>
                <w:sz w:val="20"/>
                <w:szCs w:val="20"/>
              </w:rPr>
            </w:pPr>
            <w:r w:rsidRPr="004E2DAA">
              <w:rPr>
                <w:sz w:val="20"/>
                <w:szCs w:val="20"/>
              </w:rPr>
              <w:t>assay name</w:t>
            </w:r>
          </w:p>
        </w:tc>
        <w:tc>
          <w:tcPr>
            <w:tcW w:w="170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766340D" w14:textId="77777777" w:rsidR="005607A7" w:rsidRPr="004E2DAA" w:rsidRDefault="005607A7" w:rsidP="002144DD">
            <w:pPr>
              <w:jc w:val="center"/>
              <w:rPr>
                <w:sz w:val="20"/>
                <w:szCs w:val="20"/>
              </w:rPr>
            </w:pPr>
            <w:r w:rsidRPr="004E2DAA">
              <w:rPr>
                <w:sz w:val="20"/>
                <w:szCs w:val="20"/>
              </w:rPr>
              <w:t>comment[label]</w:t>
            </w:r>
          </w:p>
        </w:tc>
        <w:tc>
          <w:tcPr>
            <w:tcW w:w="2409"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6E7B01D" w14:textId="77777777" w:rsidR="005607A7" w:rsidRPr="004E2DAA" w:rsidRDefault="005607A7" w:rsidP="002144DD">
            <w:pPr>
              <w:jc w:val="center"/>
              <w:rPr>
                <w:sz w:val="20"/>
                <w:szCs w:val="20"/>
              </w:rPr>
            </w:pPr>
            <w:r w:rsidRPr="004E2DAA">
              <w:rPr>
                <w:sz w:val="20"/>
                <w:szCs w:val="20"/>
              </w:rPr>
              <w:t>comment[fraction identifier]</w:t>
            </w:r>
          </w:p>
        </w:tc>
        <w:tc>
          <w:tcPr>
            <w:tcW w:w="1985"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15C16C2" w14:textId="77777777" w:rsidR="005607A7" w:rsidRPr="004E2DAA" w:rsidRDefault="005607A7" w:rsidP="002144DD">
            <w:pPr>
              <w:jc w:val="center"/>
              <w:rPr>
                <w:sz w:val="20"/>
                <w:szCs w:val="20"/>
              </w:rPr>
            </w:pPr>
            <w:r w:rsidRPr="004E2DAA">
              <w:rPr>
                <w:sz w:val="20"/>
                <w:szCs w:val="20"/>
              </w:rPr>
              <w:t>comment[technical replicate]</w:t>
            </w:r>
          </w:p>
        </w:tc>
        <w:tc>
          <w:tcPr>
            <w:tcW w:w="2445"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4E20297" w14:textId="77777777" w:rsidR="005607A7" w:rsidRPr="004E2DAA" w:rsidRDefault="005607A7" w:rsidP="002144DD">
            <w:pPr>
              <w:jc w:val="center"/>
              <w:rPr>
                <w:sz w:val="20"/>
                <w:szCs w:val="20"/>
              </w:rPr>
            </w:pPr>
            <w:r w:rsidRPr="004E2DAA">
              <w:rPr>
                <w:sz w:val="20"/>
                <w:szCs w:val="20"/>
              </w:rPr>
              <w:t>comment[data file]</w:t>
            </w:r>
          </w:p>
        </w:tc>
      </w:tr>
      <w:tr w:rsidR="00483D48" w:rsidRPr="004E2DAA" w14:paraId="6EB69CCF" w14:textId="77777777" w:rsidTr="00A6277A">
        <w:trPr>
          <w:trHeight w:val="300"/>
        </w:trPr>
        <w:tc>
          <w:tcPr>
            <w:tcW w:w="127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DC337FE" w14:textId="77777777" w:rsidR="005607A7" w:rsidRPr="004E2DAA" w:rsidRDefault="005607A7" w:rsidP="00C664A0">
            <w:pPr>
              <w:rPr>
                <w:sz w:val="20"/>
                <w:szCs w:val="20"/>
              </w:rPr>
            </w:pPr>
            <w:r w:rsidRPr="004E2DAA">
              <w:rPr>
                <w:sz w:val="20"/>
                <w:szCs w:val="20"/>
              </w:rPr>
              <w:lastRenderedPageBreak/>
              <w:t>Sample 1</w:t>
            </w:r>
          </w:p>
        </w:tc>
        <w:tc>
          <w:tcPr>
            <w:tcW w:w="113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547E2A4" w14:textId="77777777" w:rsidR="005607A7" w:rsidRPr="004E2DAA" w:rsidRDefault="005607A7" w:rsidP="00C664A0">
            <w:pPr>
              <w:rPr>
                <w:sz w:val="20"/>
                <w:szCs w:val="20"/>
              </w:rPr>
            </w:pPr>
            <w:r w:rsidRPr="004E2DAA">
              <w:rPr>
                <w:sz w:val="20"/>
                <w:szCs w:val="20"/>
              </w:rPr>
              <w:t>run 1</w:t>
            </w:r>
          </w:p>
        </w:tc>
        <w:tc>
          <w:tcPr>
            <w:tcW w:w="170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1CE7F79" w14:textId="5970B0C7" w:rsidR="005607A7" w:rsidRPr="004E2DAA" w:rsidRDefault="005607A7" w:rsidP="00C664A0">
            <w:pPr>
              <w:rPr>
                <w:sz w:val="20"/>
                <w:szCs w:val="20"/>
              </w:rPr>
            </w:pPr>
            <w:r w:rsidRPr="004E2DAA">
              <w:rPr>
                <w:sz w:val="20"/>
                <w:szCs w:val="20"/>
              </w:rPr>
              <w:t>label</w:t>
            </w:r>
            <w:r w:rsidR="004414AA">
              <w:rPr>
                <w:sz w:val="20"/>
                <w:szCs w:val="20"/>
              </w:rPr>
              <w:t>-</w:t>
            </w:r>
            <w:r w:rsidRPr="004E2DAA">
              <w:rPr>
                <w:sz w:val="20"/>
                <w:szCs w:val="20"/>
              </w:rPr>
              <w:t>free sample</w:t>
            </w:r>
          </w:p>
        </w:tc>
        <w:tc>
          <w:tcPr>
            <w:tcW w:w="2409"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9FD3340" w14:textId="77777777" w:rsidR="005607A7" w:rsidRPr="004E2DAA" w:rsidRDefault="005607A7" w:rsidP="00C664A0">
            <w:pPr>
              <w:rPr>
                <w:sz w:val="20"/>
                <w:szCs w:val="20"/>
              </w:rPr>
            </w:pPr>
            <w:r w:rsidRPr="004E2DAA">
              <w:rPr>
                <w:sz w:val="20"/>
                <w:szCs w:val="20"/>
              </w:rPr>
              <w:t>1</w:t>
            </w:r>
          </w:p>
        </w:tc>
        <w:tc>
          <w:tcPr>
            <w:tcW w:w="198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1A4067B" w14:textId="77777777" w:rsidR="005607A7" w:rsidRPr="004E2DAA" w:rsidRDefault="005607A7" w:rsidP="00C664A0">
            <w:pPr>
              <w:rPr>
                <w:sz w:val="20"/>
                <w:szCs w:val="20"/>
              </w:rPr>
            </w:pPr>
            <w:r w:rsidRPr="004E2DAA">
              <w:rPr>
                <w:sz w:val="20"/>
                <w:szCs w:val="20"/>
              </w:rPr>
              <w:t>1</w:t>
            </w:r>
          </w:p>
        </w:tc>
        <w:tc>
          <w:tcPr>
            <w:tcW w:w="244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C994346" w14:textId="77777777" w:rsidR="005607A7" w:rsidRPr="004E2DAA" w:rsidRDefault="005607A7" w:rsidP="00C664A0">
            <w:pPr>
              <w:rPr>
                <w:sz w:val="20"/>
                <w:szCs w:val="20"/>
              </w:rPr>
            </w:pPr>
            <w:r w:rsidRPr="004E2DAA">
              <w:rPr>
                <w:sz w:val="20"/>
                <w:szCs w:val="20"/>
              </w:rPr>
              <w:t>000261_C05_P0001563_A00_B00K_F1_TR1.RAW</w:t>
            </w:r>
          </w:p>
        </w:tc>
      </w:tr>
      <w:tr w:rsidR="00483D48" w:rsidRPr="004E2DAA" w14:paraId="6D1AD46B" w14:textId="77777777" w:rsidTr="00A6277A">
        <w:trPr>
          <w:trHeight w:val="300"/>
        </w:trPr>
        <w:tc>
          <w:tcPr>
            <w:tcW w:w="127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EAAA85F" w14:textId="77777777" w:rsidR="005607A7" w:rsidRPr="004E2DAA" w:rsidRDefault="005607A7" w:rsidP="00C664A0">
            <w:pPr>
              <w:rPr>
                <w:sz w:val="20"/>
                <w:szCs w:val="20"/>
              </w:rPr>
            </w:pPr>
            <w:r w:rsidRPr="004E2DAA">
              <w:rPr>
                <w:sz w:val="20"/>
                <w:szCs w:val="20"/>
              </w:rPr>
              <w:t>Sample 1</w:t>
            </w:r>
          </w:p>
        </w:tc>
        <w:tc>
          <w:tcPr>
            <w:tcW w:w="1134"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40A2DCA" w14:textId="77777777" w:rsidR="005607A7" w:rsidRPr="004E2DAA" w:rsidRDefault="005607A7" w:rsidP="00C664A0">
            <w:pPr>
              <w:rPr>
                <w:sz w:val="20"/>
                <w:szCs w:val="20"/>
              </w:rPr>
            </w:pPr>
            <w:r w:rsidRPr="004E2DAA">
              <w:rPr>
                <w:sz w:val="20"/>
                <w:szCs w:val="20"/>
              </w:rPr>
              <w:t>run 2</w:t>
            </w:r>
          </w:p>
        </w:tc>
        <w:tc>
          <w:tcPr>
            <w:tcW w:w="170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58B59CD" w14:textId="77777777" w:rsidR="005607A7" w:rsidRPr="004E2DAA" w:rsidRDefault="005607A7" w:rsidP="00C664A0">
            <w:pPr>
              <w:rPr>
                <w:sz w:val="20"/>
                <w:szCs w:val="20"/>
              </w:rPr>
            </w:pPr>
            <w:r w:rsidRPr="004E2DAA">
              <w:rPr>
                <w:sz w:val="20"/>
                <w:szCs w:val="20"/>
              </w:rPr>
              <w:t>label free sample</w:t>
            </w:r>
          </w:p>
        </w:tc>
        <w:tc>
          <w:tcPr>
            <w:tcW w:w="2409"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E00E8E3" w14:textId="77777777" w:rsidR="005607A7" w:rsidRPr="004E2DAA" w:rsidRDefault="005607A7" w:rsidP="00C664A0">
            <w:pPr>
              <w:rPr>
                <w:sz w:val="20"/>
                <w:szCs w:val="20"/>
              </w:rPr>
            </w:pPr>
            <w:r w:rsidRPr="004E2DAA">
              <w:rPr>
                <w:sz w:val="20"/>
                <w:szCs w:val="20"/>
              </w:rPr>
              <w:t>2</w:t>
            </w:r>
          </w:p>
        </w:tc>
        <w:tc>
          <w:tcPr>
            <w:tcW w:w="1985"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3F31705" w14:textId="77777777" w:rsidR="005607A7" w:rsidRPr="004E2DAA" w:rsidRDefault="005607A7" w:rsidP="00C664A0">
            <w:pPr>
              <w:rPr>
                <w:sz w:val="20"/>
                <w:szCs w:val="20"/>
              </w:rPr>
            </w:pPr>
            <w:r w:rsidRPr="004E2DAA">
              <w:rPr>
                <w:sz w:val="20"/>
                <w:szCs w:val="20"/>
              </w:rPr>
              <w:t>1</w:t>
            </w:r>
          </w:p>
        </w:tc>
        <w:tc>
          <w:tcPr>
            <w:tcW w:w="2445"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FC6EA63" w14:textId="77777777" w:rsidR="005607A7" w:rsidRPr="004E2DAA" w:rsidRDefault="005607A7" w:rsidP="00C664A0">
            <w:pPr>
              <w:rPr>
                <w:sz w:val="20"/>
                <w:szCs w:val="20"/>
              </w:rPr>
            </w:pPr>
            <w:r w:rsidRPr="004E2DAA">
              <w:rPr>
                <w:sz w:val="20"/>
                <w:szCs w:val="20"/>
              </w:rPr>
              <w:t>000261_C05_P0001563_A00_B00K_F2_TR1.RAW</w:t>
            </w:r>
          </w:p>
        </w:tc>
      </w:tr>
      <w:tr w:rsidR="00483D48" w:rsidRPr="004E2DAA" w14:paraId="538FD1AB" w14:textId="77777777" w:rsidTr="00A6277A">
        <w:trPr>
          <w:trHeight w:val="300"/>
        </w:trPr>
        <w:tc>
          <w:tcPr>
            <w:tcW w:w="127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95401C3" w14:textId="77777777" w:rsidR="005607A7" w:rsidRPr="004E2DAA" w:rsidRDefault="005607A7" w:rsidP="00C664A0">
            <w:pPr>
              <w:rPr>
                <w:sz w:val="20"/>
                <w:szCs w:val="20"/>
              </w:rPr>
            </w:pPr>
            <w:r w:rsidRPr="004E2DAA">
              <w:rPr>
                <w:sz w:val="20"/>
                <w:szCs w:val="20"/>
              </w:rPr>
              <w:t>Sample 1</w:t>
            </w:r>
          </w:p>
        </w:tc>
        <w:tc>
          <w:tcPr>
            <w:tcW w:w="113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6D4571A" w14:textId="77777777" w:rsidR="005607A7" w:rsidRPr="004E2DAA" w:rsidRDefault="005607A7" w:rsidP="00C664A0">
            <w:pPr>
              <w:rPr>
                <w:sz w:val="20"/>
                <w:szCs w:val="20"/>
              </w:rPr>
            </w:pPr>
            <w:r w:rsidRPr="004E2DAA">
              <w:rPr>
                <w:sz w:val="20"/>
                <w:szCs w:val="20"/>
              </w:rPr>
              <w:t>run 3</w:t>
            </w:r>
          </w:p>
        </w:tc>
        <w:tc>
          <w:tcPr>
            <w:tcW w:w="170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B1E624C" w14:textId="77777777" w:rsidR="005607A7" w:rsidRPr="004E2DAA" w:rsidRDefault="005607A7" w:rsidP="00C664A0">
            <w:pPr>
              <w:rPr>
                <w:sz w:val="20"/>
                <w:szCs w:val="20"/>
              </w:rPr>
            </w:pPr>
            <w:r w:rsidRPr="004E2DAA">
              <w:rPr>
                <w:sz w:val="20"/>
                <w:szCs w:val="20"/>
              </w:rPr>
              <w:t>label free sample</w:t>
            </w:r>
          </w:p>
        </w:tc>
        <w:tc>
          <w:tcPr>
            <w:tcW w:w="2409"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7AE065A" w14:textId="77777777" w:rsidR="005607A7" w:rsidRPr="004E2DAA" w:rsidRDefault="005607A7" w:rsidP="00C664A0">
            <w:pPr>
              <w:rPr>
                <w:sz w:val="20"/>
                <w:szCs w:val="20"/>
              </w:rPr>
            </w:pPr>
            <w:r w:rsidRPr="004E2DAA">
              <w:rPr>
                <w:sz w:val="20"/>
                <w:szCs w:val="20"/>
              </w:rPr>
              <w:t>1</w:t>
            </w:r>
          </w:p>
        </w:tc>
        <w:tc>
          <w:tcPr>
            <w:tcW w:w="198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A369791" w14:textId="77777777" w:rsidR="005607A7" w:rsidRPr="004E2DAA" w:rsidRDefault="005607A7" w:rsidP="00C664A0">
            <w:pPr>
              <w:rPr>
                <w:sz w:val="20"/>
                <w:szCs w:val="20"/>
              </w:rPr>
            </w:pPr>
            <w:r w:rsidRPr="004E2DAA">
              <w:rPr>
                <w:sz w:val="20"/>
                <w:szCs w:val="20"/>
              </w:rPr>
              <w:t>2</w:t>
            </w:r>
          </w:p>
        </w:tc>
        <w:tc>
          <w:tcPr>
            <w:tcW w:w="244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B616C98" w14:textId="77777777" w:rsidR="005607A7" w:rsidRPr="004E2DAA" w:rsidRDefault="005607A7" w:rsidP="00C664A0">
            <w:pPr>
              <w:rPr>
                <w:sz w:val="20"/>
                <w:szCs w:val="20"/>
              </w:rPr>
            </w:pPr>
            <w:r w:rsidRPr="004E2DAA">
              <w:rPr>
                <w:sz w:val="20"/>
                <w:szCs w:val="20"/>
              </w:rPr>
              <w:t>000261_C05_P0001563_A00_B00K_F1_TR2.RAW</w:t>
            </w:r>
          </w:p>
        </w:tc>
      </w:tr>
      <w:tr w:rsidR="00483D48" w:rsidRPr="004E2DAA" w14:paraId="77264466" w14:textId="77777777" w:rsidTr="00A6277A">
        <w:trPr>
          <w:trHeight w:val="300"/>
        </w:trPr>
        <w:tc>
          <w:tcPr>
            <w:tcW w:w="127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F6B6DC7" w14:textId="77777777" w:rsidR="005607A7" w:rsidRPr="004E2DAA" w:rsidRDefault="005607A7" w:rsidP="00C664A0">
            <w:pPr>
              <w:rPr>
                <w:sz w:val="20"/>
                <w:szCs w:val="20"/>
              </w:rPr>
            </w:pPr>
            <w:r w:rsidRPr="004E2DAA">
              <w:rPr>
                <w:sz w:val="20"/>
                <w:szCs w:val="20"/>
              </w:rPr>
              <w:t>Sample 1</w:t>
            </w:r>
          </w:p>
        </w:tc>
        <w:tc>
          <w:tcPr>
            <w:tcW w:w="1134"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75F5145" w14:textId="77777777" w:rsidR="005607A7" w:rsidRPr="004E2DAA" w:rsidRDefault="005607A7" w:rsidP="00C664A0">
            <w:pPr>
              <w:rPr>
                <w:sz w:val="20"/>
                <w:szCs w:val="20"/>
              </w:rPr>
            </w:pPr>
            <w:r w:rsidRPr="004E2DAA">
              <w:rPr>
                <w:sz w:val="20"/>
                <w:szCs w:val="20"/>
              </w:rPr>
              <w:t>run 4</w:t>
            </w:r>
          </w:p>
        </w:tc>
        <w:tc>
          <w:tcPr>
            <w:tcW w:w="170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EBDA612" w14:textId="77777777" w:rsidR="005607A7" w:rsidRPr="004E2DAA" w:rsidRDefault="005607A7" w:rsidP="00C664A0">
            <w:pPr>
              <w:rPr>
                <w:sz w:val="20"/>
                <w:szCs w:val="20"/>
              </w:rPr>
            </w:pPr>
            <w:r w:rsidRPr="004E2DAA">
              <w:rPr>
                <w:sz w:val="20"/>
                <w:szCs w:val="20"/>
              </w:rPr>
              <w:t>label free sample</w:t>
            </w:r>
          </w:p>
        </w:tc>
        <w:tc>
          <w:tcPr>
            <w:tcW w:w="2409"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C98F0DB" w14:textId="77777777" w:rsidR="005607A7" w:rsidRPr="004E2DAA" w:rsidRDefault="005607A7" w:rsidP="00C664A0">
            <w:pPr>
              <w:rPr>
                <w:sz w:val="20"/>
                <w:szCs w:val="20"/>
              </w:rPr>
            </w:pPr>
            <w:r w:rsidRPr="004E2DAA">
              <w:rPr>
                <w:sz w:val="20"/>
                <w:szCs w:val="20"/>
              </w:rPr>
              <w:t>2</w:t>
            </w:r>
          </w:p>
        </w:tc>
        <w:tc>
          <w:tcPr>
            <w:tcW w:w="1985"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25CE61C" w14:textId="77777777" w:rsidR="005607A7" w:rsidRPr="004E2DAA" w:rsidRDefault="005607A7" w:rsidP="00C664A0">
            <w:pPr>
              <w:rPr>
                <w:sz w:val="20"/>
                <w:szCs w:val="20"/>
              </w:rPr>
            </w:pPr>
            <w:r w:rsidRPr="004E2DAA">
              <w:rPr>
                <w:sz w:val="20"/>
                <w:szCs w:val="20"/>
              </w:rPr>
              <w:t>2</w:t>
            </w:r>
          </w:p>
        </w:tc>
        <w:tc>
          <w:tcPr>
            <w:tcW w:w="2445"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0F4B73B" w14:textId="77777777" w:rsidR="005607A7" w:rsidRPr="004E2DAA" w:rsidRDefault="005607A7" w:rsidP="00C664A0">
            <w:pPr>
              <w:rPr>
                <w:sz w:val="20"/>
                <w:szCs w:val="20"/>
              </w:rPr>
            </w:pPr>
            <w:r w:rsidRPr="004E2DAA">
              <w:rPr>
                <w:sz w:val="20"/>
                <w:szCs w:val="20"/>
              </w:rPr>
              <w:t>000261_C05_P0001563_A00_B00K_F2_TR2.RAW</w:t>
            </w:r>
          </w:p>
        </w:tc>
      </w:tr>
    </w:tbl>
    <w:p w14:paraId="121AE189" w14:textId="77777777" w:rsidR="005607A7" w:rsidRPr="005607A7" w:rsidRDefault="005607A7" w:rsidP="00C664A0">
      <w:pPr>
        <w:rPr>
          <w:vanish/>
        </w:rPr>
      </w:pPr>
    </w:p>
    <w:p w14:paraId="27C048D6" w14:textId="77777777" w:rsidR="006F5104" w:rsidRDefault="006F5104" w:rsidP="00ED6D8E">
      <w:pPr>
        <w:jc w:val="both"/>
        <w:rPr>
          <w:b/>
          <w:bCs/>
        </w:rPr>
      </w:pPr>
    </w:p>
    <w:p w14:paraId="3950EE0D" w14:textId="29930952" w:rsidR="00147C29" w:rsidRDefault="00147C29" w:rsidP="00147C29">
      <w:pPr>
        <w:jc w:val="both"/>
      </w:pPr>
      <w:r>
        <w:t xml:space="preserve">In cases where a single sample is </w:t>
      </w:r>
      <w:proofErr w:type="spellStart"/>
      <w:r>
        <w:t>analyzed</w:t>
      </w:r>
      <w:proofErr w:type="spellEnd"/>
      <w:r>
        <w:t xml:space="preserve"> in multiple different ionization modes (e.g. positive and negative), these </w:t>
      </w:r>
      <w:r w:rsidR="004414AA">
        <w:t>are considered neither</w:t>
      </w:r>
      <w:r>
        <w:t xml:space="preserve"> technical replicates nor fractions, but rather different experimental conditions. </w:t>
      </w:r>
    </w:p>
    <w:p w14:paraId="536A8A85" w14:textId="77777777" w:rsidR="00147C29" w:rsidRDefault="00147C29" w:rsidP="00A56511">
      <w:pPr>
        <w:jc w:val="both"/>
        <w:rPr>
          <w:b/>
          <w:bCs/>
        </w:rPr>
      </w:pPr>
    </w:p>
    <w:p w14:paraId="04371802" w14:textId="451CE457" w:rsidR="004E2DAA" w:rsidRPr="005607A7" w:rsidRDefault="005607A7" w:rsidP="00ED6D8E">
      <w:pPr>
        <w:jc w:val="both"/>
      </w:pPr>
      <w:r w:rsidRPr="005607A7">
        <w:rPr>
          <w:b/>
          <w:bCs/>
        </w:rPr>
        <w:t>Biological replicate</w:t>
      </w:r>
      <w:r w:rsidRPr="005607A7">
        <w:t xml:space="preserve">: </w:t>
      </w:r>
      <w:r w:rsidR="004D5786">
        <w:t>It is defined as</w:t>
      </w:r>
      <w:r>
        <w:t xml:space="preserve"> </w:t>
      </w:r>
      <w:r w:rsidR="2E7A19B4">
        <w:t>independent</w:t>
      </w:r>
      <w:r w:rsidRPr="005607A7">
        <w:t xml:space="preserve"> measurements of biologically distinct samples that capture biological variation, which may itself be a subject of study or a source of </w:t>
      </w:r>
      <w:r w:rsidR="2FED215E">
        <w:t>variation unrelated to the purposes of the study</w:t>
      </w:r>
      <w:r>
        <w:t>.</w:t>
      </w:r>
      <w:r w:rsidRPr="005607A7">
        <w:t xml:space="preserve"> </w:t>
      </w:r>
      <w:r w:rsidR="00D21A94">
        <w:t xml:space="preserve">In SDRF-Proteomics, </w:t>
      </w:r>
      <w:r w:rsidR="00533223">
        <w:t>s</w:t>
      </w:r>
      <w:r w:rsidR="00D21A94">
        <w:t xml:space="preserve">amples with the same characteristics </w:t>
      </w:r>
      <w:r w:rsidR="00533223">
        <w:t xml:space="preserve">used </w:t>
      </w:r>
      <w:r w:rsidR="00784764">
        <w:t>for the same factor value</w:t>
      </w:r>
      <w:r w:rsidR="00533223">
        <w:t>s</w:t>
      </w:r>
      <w:r w:rsidR="00784764">
        <w:t xml:space="preserve"> are considered</w:t>
      </w:r>
      <w:r w:rsidRPr="005607A7">
        <w:t xml:space="preserve"> biological replicates</w:t>
      </w:r>
      <w:r w:rsidR="00D22BB0">
        <w:t xml:space="preserve">. </w:t>
      </w:r>
      <w:r w:rsidR="00784764">
        <w:t xml:space="preserve"> </w:t>
      </w:r>
      <w:r w:rsidR="00D22BB0">
        <w:t>B</w:t>
      </w:r>
      <w:r w:rsidR="700AB91A">
        <w:t>iological</w:t>
      </w:r>
      <w:r w:rsidR="00FB1D4C">
        <w:t xml:space="preserve"> </w:t>
      </w:r>
      <w:r w:rsidR="700AB91A">
        <w:t xml:space="preserve"> replicates </w:t>
      </w:r>
      <w:r w:rsidR="00D22BB0">
        <w:t>MUST</w:t>
      </w:r>
      <w:r w:rsidR="700AB91A">
        <w:t xml:space="preserve"> be annotated</w:t>
      </w:r>
      <w:r w:rsidR="19F5DC6B">
        <w:t xml:space="preserve"> </w:t>
      </w:r>
      <w:r w:rsidR="700AB91A">
        <w:t>using </w:t>
      </w:r>
      <w:r w:rsidR="700AB91A" w:rsidRPr="187EA46F">
        <w:rPr>
          <w:i/>
          <w:iCs/>
        </w:rPr>
        <w:t>characteristics[biological replicate</w:t>
      </w:r>
      <w:r w:rsidR="700AB91A" w:rsidRPr="08D355E0">
        <w:rPr>
          <w:i/>
          <w:iCs/>
        </w:rPr>
        <w:t>]</w:t>
      </w:r>
      <w:r w:rsidR="00D22BB0">
        <w:t xml:space="preserve">. </w:t>
      </w:r>
      <w:r w:rsidR="00D22BB0" w:rsidDel="00D22BB0">
        <w:t xml:space="preserve"> </w:t>
      </w:r>
    </w:p>
    <w:p w14:paraId="41D5A868" w14:textId="77777777" w:rsidR="004E2DAA" w:rsidRPr="004E2DAA" w:rsidRDefault="004E2DAA" w:rsidP="00C664A0"/>
    <w:p w14:paraId="391B635D" w14:textId="534A2DDC" w:rsidR="00147C29" w:rsidRDefault="00533223" w:rsidP="00567FDF">
      <w:pPr>
        <w:jc w:val="both"/>
        <w:rPr>
          <w:color w:val="0000FF"/>
          <w:u w:val="single"/>
        </w:rPr>
      </w:pPr>
      <w:r>
        <w:t xml:space="preserve">One </w:t>
      </w:r>
      <w:r w:rsidR="005607A7" w:rsidRPr="005607A7">
        <w:t xml:space="preserve">example </w:t>
      </w:r>
      <w:r>
        <w:t>containing</w:t>
      </w:r>
      <w:r w:rsidR="005607A7" w:rsidRPr="005607A7">
        <w:t xml:space="preserve"> explicit annotation of the biological replicates can be found here:</w:t>
      </w:r>
      <w:r w:rsidR="00D82125">
        <w:t xml:space="preserve"> </w:t>
      </w:r>
      <w:hyperlink r:id="rId51" w:history="1">
        <w:r w:rsidR="0063778C" w:rsidRPr="005F4003">
          <w:rPr>
            <w:rStyle w:val="Lienhypertexte"/>
          </w:rPr>
          <w:t>https://github.com/bigbio/proteomics-sample-metadata/blob/master/annotated-projects/PXD006401</w:t>
        </w:r>
      </w:hyperlink>
    </w:p>
    <w:p w14:paraId="4DA4B25F" w14:textId="77777777" w:rsidR="0063778C" w:rsidRDefault="0063778C" w:rsidP="00567FDF">
      <w:pPr>
        <w:jc w:val="both"/>
        <w:rPr>
          <w:rStyle w:val="Lienhypertexte"/>
        </w:rPr>
      </w:pPr>
    </w:p>
    <w:p w14:paraId="7F43A433" w14:textId="34D650B8" w:rsidR="004E2DAA" w:rsidRDefault="004E2DAA" w:rsidP="00C664A0"/>
    <w:p w14:paraId="1CE36B9A" w14:textId="7D7C45FD" w:rsidR="004E2DAA" w:rsidRPr="00FC05A7" w:rsidRDefault="004E2DAA" w:rsidP="00ED6D8E">
      <w:pPr>
        <w:pStyle w:val="Titre1"/>
      </w:pPr>
      <w:bookmarkStart w:id="40" w:name="_Toc53173094"/>
      <w:bookmarkStart w:id="41" w:name="_Toc67562074"/>
      <w:bookmarkStart w:id="42" w:name="_Toc135742246"/>
      <w:r w:rsidRPr="00FC05A7">
        <w:t>Data properties</w:t>
      </w:r>
      <w:bookmarkEnd w:id="40"/>
      <w:bookmarkEnd w:id="41"/>
      <w:r w:rsidR="00423C36">
        <w:t>.</w:t>
      </w:r>
      <w:bookmarkEnd w:id="42"/>
    </w:p>
    <w:p w14:paraId="7636D969" w14:textId="77777777" w:rsidR="004E2DAA" w:rsidRPr="00FC05A7" w:rsidRDefault="004E2DAA" w:rsidP="00C664A0"/>
    <w:p w14:paraId="6319CD56" w14:textId="0B13CF6B" w:rsidR="007E0C22" w:rsidRPr="007E0C22" w:rsidRDefault="00CB2DE5" w:rsidP="0063778C">
      <w:pPr>
        <w:pStyle w:val="Titre2"/>
      </w:pPr>
      <w:bookmarkStart w:id="43" w:name="_Toc53173095"/>
      <w:bookmarkStart w:id="44" w:name="_Toc67562075"/>
      <w:bookmarkStart w:id="45" w:name="_Toc135742247"/>
      <w:r w:rsidRPr="00567FDF">
        <w:rPr>
          <w:b/>
          <w:bCs/>
        </w:rPr>
        <w:t>9</w:t>
      </w:r>
      <w:r w:rsidR="00F34671" w:rsidRPr="00FC05A7">
        <w:rPr>
          <w:b/>
          <w:bCs/>
        </w:rPr>
        <w:t xml:space="preserve">.1 </w:t>
      </w:r>
      <w:r w:rsidR="005607A7" w:rsidRPr="00FC05A7">
        <w:rPr>
          <w:b/>
          <w:bCs/>
        </w:rPr>
        <w:t>Type and Model of Mass Spectrometer</w:t>
      </w:r>
      <w:bookmarkEnd w:id="43"/>
      <w:bookmarkEnd w:id="44"/>
      <w:r w:rsidR="00423C36">
        <w:rPr>
          <w:b/>
          <w:bCs/>
        </w:rPr>
        <w:t>.</w:t>
      </w:r>
      <w:bookmarkEnd w:id="45"/>
    </w:p>
    <w:p w14:paraId="73E9507A" w14:textId="4A7B9B40" w:rsidR="007E0C22" w:rsidRDefault="005607A7" w:rsidP="00F34671">
      <w:pPr>
        <w:jc w:val="both"/>
      </w:pPr>
      <w:r w:rsidRPr="005607A7">
        <w:t xml:space="preserve">The mass spectrometer </w:t>
      </w:r>
      <w:r w:rsidR="00140B66">
        <w:t xml:space="preserve">model </w:t>
      </w:r>
      <w:r w:rsidRPr="005607A7">
        <w:t>SHOULD be specified as </w:t>
      </w:r>
      <w:r w:rsidR="004414AA">
        <w:t xml:space="preserve">a </w:t>
      </w:r>
      <w:r w:rsidRPr="004214A0">
        <w:rPr>
          <w:i/>
        </w:rPr>
        <w:t>comment[instrument]</w:t>
      </w:r>
      <w:r w:rsidRPr="005607A7">
        <w:t>. Possible values are listed under</w:t>
      </w:r>
      <w:r w:rsidR="00140B66">
        <w:t xml:space="preserve"> the</w:t>
      </w:r>
      <w:r w:rsidRPr="005607A7">
        <w:t> </w:t>
      </w:r>
      <w:hyperlink r:id="rId52">
        <w:r w:rsidR="4B15F54E" w:rsidRPr="361E433D">
          <w:rPr>
            <w:rStyle w:val="Lienhypertexte"/>
          </w:rPr>
          <w:t>instrument model</w:t>
        </w:r>
      </w:hyperlink>
      <w:r w:rsidR="5B20F4BD">
        <w:t xml:space="preserve"> </w:t>
      </w:r>
      <w:r w:rsidR="4B15F54E">
        <w:t>term.</w:t>
      </w:r>
      <w:r w:rsidR="00F34671">
        <w:t xml:space="preserve"> </w:t>
      </w:r>
      <w:r w:rsidRPr="005607A7">
        <w:t>Additionally, it is strongly RECOMMENDED to include </w:t>
      </w:r>
      <w:r w:rsidRPr="004214A0">
        <w:rPr>
          <w:i/>
        </w:rPr>
        <w:t xml:space="preserve">comment[MS2 </w:t>
      </w:r>
      <w:proofErr w:type="spellStart"/>
      <w:r w:rsidRPr="004214A0">
        <w:rPr>
          <w:i/>
        </w:rPr>
        <w:t>analyzer</w:t>
      </w:r>
      <w:proofErr w:type="spellEnd"/>
      <w:r w:rsidRPr="004214A0">
        <w:rPr>
          <w:i/>
        </w:rPr>
        <w:t xml:space="preserve"> type]</w:t>
      </w:r>
      <w:r w:rsidRPr="005607A7">
        <w:t>. This is important e.g</w:t>
      </w:r>
      <w:r w:rsidR="00FE3166" w:rsidRPr="005607A7">
        <w:t>.,</w:t>
      </w:r>
      <w:r w:rsidRPr="005607A7">
        <w:t xml:space="preserve"> for Orbitrap models where MS2 scans can be acquired either in the Orbitrap or in the ion trap. Setting this value allows </w:t>
      </w:r>
      <w:r w:rsidR="004414AA">
        <w:t>differentiating</w:t>
      </w:r>
      <w:r w:rsidRPr="005607A7">
        <w:t xml:space="preserve"> high-resolution MS/MS data. Possible values of </w:t>
      </w:r>
      <w:r w:rsidRPr="004214A0">
        <w:rPr>
          <w:i/>
        </w:rPr>
        <w:t xml:space="preserve">comment[MS2 </w:t>
      </w:r>
      <w:proofErr w:type="spellStart"/>
      <w:r w:rsidRPr="004214A0">
        <w:rPr>
          <w:i/>
        </w:rPr>
        <w:t>analyzer</w:t>
      </w:r>
      <w:proofErr w:type="spellEnd"/>
      <w:r w:rsidRPr="004214A0">
        <w:rPr>
          <w:i/>
        </w:rPr>
        <w:t xml:space="preserve"> type]</w:t>
      </w:r>
      <w:r w:rsidRPr="005607A7">
        <w:t> </w:t>
      </w:r>
      <w:r w:rsidR="00DC4422">
        <w:t>can be found in the following url:</w:t>
      </w:r>
      <w:r w:rsidRPr="005607A7">
        <w:t> </w:t>
      </w:r>
      <w:hyperlink r:id="rId53">
        <w:r w:rsidR="4B15F54E" w:rsidRPr="361E433D">
          <w:rPr>
            <w:rStyle w:val="Lienhypertexte"/>
          </w:rPr>
          <w:t xml:space="preserve">mass </w:t>
        </w:r>
        <w:proofErr w:type="spellStart"/>
        <w:r w:rsidR="4B15F54E" w:rsidRPr="361E433D">
          <w:rPr>
            <w:rStyle w:val="Lienhypertexte"/>
          </w:rPr>
          <w:t>analyzer</w:t>
        </w:r>
        <w:proofErr w:type="spellEnd"/>
        <w:r w:rsidR="4B15F54E" w:rsidRPr="361E433D">
          <w:rPr>
            <w:rStyle w:val="Lienhypertexte"/>
          </w:rPr>
          <w:t xml:space="preserve"> types</w:t>
        </w:r>
      </w:hyperlink>
      <w:r w:rsidR="4B15F54E">
        <w:t>.</w:t>
      </w:r>
    </w:p>
    <w:p w14:paraId="0DB86FA2" w14:textId="77777777" w:rsidR="007E0C22" w:rsidRDefault="007E0C22" w:rsidP="00C664A0"/>
    <w:p w14:paraId="603F375C" w14:textId="1CFC21FF" w:rsidR="007E0C22" w:rsidRDefault="00CB2DE5" w:rsidP="0063778C">
      <w:pPr>
        <w:pStyle w:val="Titre2"/>
      </w:pPr>
      <w:bookmarkStart w:id="46" w:name="_Toc53173096"/>
      <w:bookmarkStart w:id="47" w:name="_Toc67562076"/>
      <w:bookmarkStart w:id="48" w:name="_Toc135742248"/>
      <w:r>
        <w:rPr>
          <w:b/>
          <w:bCs/>
        </w:rPr>
        <w:t>9</w:t>
      </w:r>
      <w:r w:rsidR="00F34671" w:rsidRPr="00F34671">
        <w:rPr>
          <w:b/>
          <w:bCs/>
        </w:rPr>
        <w:t xml:space="preserve">.2 </w:t>
      </w:r>
      <w:r w:rsidR="005607A7" w:rsidRPr="00F34671">
        <w:rPr>
          <w:b/>
          <w:bCs/>
        </w:rPr>
        <w:t>Label annotations</w:t>
      </w:r>
      <w:bookmarkEnd w:id="46"/>
      <w:bookmarkEnd w:id="47"/>
      <w:r w:rsidR="00423C36">
        <w:rPr>
          <w:b/>
          <w:bCs/>
        </w:rPr>
        <w:t>.</w:t>
      </w:r>
      <w:bookmarkEnd w:id="48"/>
    </w:p>
    <w:p w14:paraId="72FF3832" w14:textId="6D36617B" w:rsidR="007E0C22" w:rsidRDefault="005607A7" w:rsidP="00F34671">
      <w:pPr>
        <w:jc w:val="both"/>
      </w:pPr>
      <w:r w:rsidRPr="005607A7">
        <w:t xml:space="preserve">In order to annotate quantitative </w:t>
      </w:r>
      <w:r w:rsidR="2BF02794">
        <w:t>datasets</w:t>
      </w:r>
      <w:r w:rsidRPr="005607A7">
        <w:t xml:space="preserve">, SDRF </w:t>
      </w:r>
      <w:r w:rsidR="00140B66">
        <w:t>makes</w:t>
      </w:r>
      <w:r w:rsidRPr="005607A7">
        <w:t xml:space="preserve"> use </w:t>
      </w:r>
      <w:r w:rsidR="00140B66">
        <w:t>of</w:t>
      </w:r>
      <w:r w:rsidRPr="005607A7">
        <w:t xml:space="preserve"> tags for each channel associated with the sample in </w:t>
      </w:r>
      <w:r w:rsidR="00140B66">
        <w:t>a column named</w:t>
      </w:r>
      <w:r w:rsidRPr="005607A7">
        <w:t xml:space="preserve"> </w:t>
      </w:r>
      <w:r w:rsidRPr="0078762A">
        <w:rPr>
          <w:i/>
        </w:rPr>
        <w:t>comment[label]</w:t>
      </w:r>
      <w:r w:rsidRPr="005607A7">
        <w:t>. The label values are organized under the following ontology term </w:t>
      </w:r>
      <w:hyperlink r:id="rId54">
        <w:r w:rsidRPr="72B7514F">
          <w:rPr>
            <w:rStyle w:val="Lienhypertexte"/>
          </w:rPr>
          <w:t>Label</w:t>
        </w:r>
      </w:hyperlink>
      <w:r>
        <w:t>.</w:t>
      </w:r>
      <w:r w:rsidR="00F34671">
        <w:t xml:space="preserve"> </w:t>
      </w:r>
      <w:r w:rsidRPr="005607A7">
        <w:t>Some of the most popular labels are:</w:t>
      </w:r>
    </w:p>
    <w:p w14:paraId="79AE34E5" w14:textId="77777777" w:rsidR="007E0C22" w:rsidRDefault="007E0C22" w:rsidP="00C664A0"/>
    <w:p w14:paraId="3B7E9C95" w14:textId="1A096448" w:rsidR="007E0C22" w:rsidRPr="00F34671" w:rsidRDefault="005607A7" w:rsidP="0063778C">
      <w:pPr>
        <w:pStyle w:val="Paragraphedeliste"/>
        <w:numPr>
          <w:ilvl w:val="0"/>
          <w:numId w:val="7"/>
        </w:numPr>
        <w:rPr>
          <w:b/>
          <w:bCs/>
        </w:rPr>
      </w:pPr>
      <w:r w:rsidRPr="005607A7">
        <w:lastRenderedPageBreak/>
        <w:t>For label-free experiments</w:t>
      </w:r>
      <w:r w:rsidR="004414AA">
        <w:t>,</w:t>
      </w:r>
      <w:r w:rsidRPr="005607A7">
        <w:t xml:space="preserve"> the value </w:t>
      </w:r>
      <w:r w:rsidR="5AE66871">
        <w:t>SHOULD</w:t>
      </w:r>
      <w:r w:rsidRPr="005607A7">
        <w:t xml:space="preserve"> </w:t>
      </w:r>
      <w:r w:rsidR="007403D4" w:rsidRPr="005607A7">
        <w:t>be</w:t>
      </w:r>
      <w:r w:rsidR="00567FDF">
        <w:t xml:space="preserve">: </w:t>
      </w:r>
      <w:r w:rsidR="00C21D63">
        <w:t>label free sample</w:t>
      </w:r>
      <w:r w:rsidR="00277F50">
        <w:t>.</w:t>
      </w:r>
    </w:p>
    <w:p w14:paraId="412AE890" w14:textId="77777777" w:rsidR="007E0C22" w:rsidRDefault="007E0C22" w:rsidP="00C664A0"/>
    <w:p w14:paraId="3AFEC7A4" w14:textId="0853BEE0" w:rsidR="007E0C22" w:rsidRDefault="005607A7" w:rsidP="0063778C">
      <w:pPr>
        <w:pStyle w:val="Paragraphedeliste"/>
        <w:numPr>
          <w:ilvl w:val="0"/>
          <w:numId w:val="7"/>
        </w:numPr>
      </w:pPr>
      <w:r w:rsidRPr="005607A7">
        <w:t xml:space="preserve">For TMT experiments the SDRF </w:t>
      </w:r>
      <w:r w:rsidR="00277F50">
        <w:t xml:space="preserve">can </w:t>
      </w:r>
      <w:r w:rsidRPr="005607A7">
        <w:t xml:space="preserve">use the PRIDE ontology terms under </w:t>
      </w:r>
      <w:r w:rsidR="004414AA">
        <w:t xml:space="preserve">the </w:t>
      </w:r>
      <w:r w:rsidRPr="005607A7">
        <w:t>sample label. Here some examples of TMT channels:</w:t>
      </w:r>
    </w:p>
    <w:p w14:paraId="5B3DC288" w14:textId="77777777" w:rsidR="007E0C22" w:rsidRDefault="007E0C22" w:rsidP="00C664A0"/>
    <w:p w14:paraId="15CEB0B2" w14:textId="062C8741" w:rsidR="007E0C22" w:rsidRDefault="005607A7" w:rsidP="0063778C">
      <w:pPr>
        <w:pStyle w:val="Paragraphedeliste"/>
        <w:numPr>
          <w:ilvl w:val="1"/>
          <w:numId w:val="7"/>
        </w:numPr>
      </w:pPr>
      <w:r w:rsidRPr="005607A7">
        <w:t>TMT126, TMT127, TMT127C, TMT127N, TMT128, TMT128C, TMT128N, TMT129, TMT129C, TMT129N, TMT130, TMT130C, TMT130N, TMT131</w:t>
      </w:r>
    </w:p>
    <w:p w14:paraId="52F385F7" w14:textId="77777777" w:rsidR="007E0C22" w:rsidRDefault="007E0C22" w:rsidP="00C664A0"/>
    <w:p w14:paraId="2CF808D2" w14:textId="70FE42D1" w:rsidR="003C44DE" w:rsidRDefault="005607A7" w:rsidP="007432F9">
      <w:pPr>
        <w:jc w:val="both"/>
      </w:pPr>
      <w:r w:rsidRPr="005607A7">
        <w:t xml:space="preserve">In order to achieve a clear relationship between the label and the </w:t>
      </w:r>
      <w:r w:rsidR="000263E2" w:rsidRPr="005607A7">
        <w:t xml:space="preserve">sample </w:t>
      </w:r>
      <w:r w:rsidR="000263E2">
        <w:t>characteristics</w:t>
      </w:r>
      <w:r w:rsidRPr="005607A7">
        <w:t xml:space="preserve">, each channel of each sample (in multiplex experiments) </w:t>
      </w:r>
      <w:r w:rsidR="005435B2">
        <w:t>MUST</w:t>
      </w:r>
      <w:r w:rsidR="15C77E9F">
        <w:t xml:space="preserve"> </w:t>
      </w:r>
      <w:r w:rsidRPr="005607A7">
        <w:t>be defined in a separate row: </w:t>
      </w:r>
      <w:r w:rsidRPr="005607A7">
        <w:rPr>
          <w:b/>
          <w:bCs/>
        </w:rPr>
        <w:t>one row per channel used (annotated with the</w:t>
      </w:r>
      <w:r w:rsidR="007E0C22">
        <w:rPr>
          <w:b/>
          <w:bCs/>
        </w:rPr>
        <w:t xml:space="preserve"> </w:t>
      </w:r>
      <w:r w:rsidRPr="005607A7">
        <w:rPr>
          <w:b/>
          <w:bCs/>
        </w:rPr>
        <w:t>corresponding </w:t>
      </w:r>
      <w:r w:rsidRPr="004214A0">
        <w:rPr>
          <w:b/>
          <w:i/>
        </w:rPr>
        <w:t>comment[label]</w:t>
      </w:r>
      <w:r w:rsidR="00FD068D">
        <w:rPr>
          <w:b/>
          <w:bCs/>
        </w:rPr>
        <w:t>)</w:t>
      </w:r>
      <w:r w:rsidRPr="005607A7">
        <w:t>.</w:t>
      </w:r>
    </w:p>
    <w:p w14:paraId="0445D2E7" w14:textId="77777777" w:rsidR="00F34671" w:rsidRDefault="00F34671" w:rsidP="00C664A0">
      <w:pPr>
        <w:rPr>
          <w:b/>
          <w:bCs/>
        </w:rPr>
      </w:pPr>
    </w:p>
    <w:p w14:paraId="4904271E" w14:textId="194EAE8F" w:rsidR="003C44DE" w:rsidRDefault="00CB2DE5" w:rsidP="0063778C">
      <w:pPr>
        <w:pStyle w:val="Titre2"/>
      </w:pPr>
      <w:bookmarkStart w:id="49" w:name="_Toc53173097"/>
      <w:bookmarkStart w:id="50" w:name="_Toc67562077"/>
      <w:bookmarkStart w:id="51" w:name="_Toc135742249"/>
      <w:r>
        <w:rPr>
          <w:b/>
          <w:bCs/>
        </w:rPr>
        <w:t>9</w:t>
      </w:r>
      <w:r w:rsidR="00F34671" w:rsidRPr="00F34671">
        <w:rPr>
          <w:b/>
          <w:bCs/>
        </w:rPr>
        <w:t xml:space="preserve">.3 </w:t>
      </w:r>
      <w:r w:rsidR="005607A7" w:rsidRPr="00F34671">
        <w:rPr>
          <w:b/>
          <w:bCs/>
        </w:rPr>
        <w:t>Additional RAW file properties</w:t>
      </w:r>
      <w:bookmarkEnd w:id="49"/>
      <w:bookmarkEnd w:id="50"/>
      <w:r w:rsidR="00423C36">
        <w:rPr>
          <w:b/>
          <w:bCs/>
        </w:rPr>
        <w:t>.</w:t>
      </w:r>
      <w:bookmarkEnd w:id="51"/>
    </w:p>
    <w:p w14:paraId="608E6DA5" w14:textId="213A4F3A" w:rsidR="005607A7" w:rsidRDefault="2C3F04E8" w:rsidP="004F415B">
      <w:pPr>
        <w:jc w:val="both"/>
      </w:pPr>
      <w:r>
        <w:t>It is</w:t>
      </w:r>
      <w:r w:rsidR="005607A7">
        <w:t xml:space="preserve"> RECOMMEND</w:t>
      </w:r>
      <w:r w:rsidR="751014F8">
        <w:t>ED to</w:t>
      </w:r>
      <w:r w:rsidR="005607A7">
        <w:t xml:space="preserve"> </w:t>
      </w:r>
      <w:r w:rsidR="00F34671">
        <w:t>includ</w:t>
      </w:r>
      <w:r w:rsidR="1AF9C164">
        <w:t>e</w:t>
      </w:r>
      <w:r w:rsidR="005607A7" w:rsidRPr="005607A7">
        <w:t xml:space="preserve"> the public URI of the </w:t>
      </w:r>
      <w:r w:rsidR="4B15F54E">
        <w:t>file</w:t>
      </w:r>
      <w:r w:rsidR="6E4E4558">
        <w:t>s</w:t>
      </w:r>
      <w:r w:rsidR="0023660C">
        <w:t>,</w:t>
      </w:r>
      <w:r w:rsidR="005607A7" w:rsidRPr="005607A7">
        <w:t xml:space="preserve"> if available. For </w:t>
      </w:r>
      <w:r w:rsidR="003C44DE" w:rsidRPr="005607A7">
        <w:t>example,</w:t>
      </w:r>
      <w:r w:rsidR="005607A7" w:rsidRPr="005607A7">
        <w:t xml:space="preserve"> for </w:t>
      </w:r>
      <w:proofErr w:type="spellStart"/>
      <w:r w:rsidR="005607A7" w:rsidRPr="005607A7">
        <w:t>ProteomeXchange</w:t>
      </w:r>
      <w:proofErr w:type="spellEnd"/>
      <w:r w:rsidR="005607A7" w:rsidRPr="005607A7">
        <w:t xml:space="preserve"> datasets</w:t>
      </w:r>
      <w:r w:rsidR="52D144C5">
        <w:t>,</w:t>
      </w:r>
      <w:r w:rsidR="005607A7" w:rsidRPr="005607A7">
        <w:t xml:space="preserve"> the URI from the FTP </w:t>
      </w:r>
      <w:r w:rsidR="5AE58B9C">
        <w:t>location</w:t>
      </w:r>
      <w:r w:rsidR="005607A7">
        <w:t xml:space="preserve"> </w:t>
      </w:r>
      <w:r w:rsidR="5789BF6E">
        <w:t>COULD</w:t>
      </w:r>
      <w:r w:rsidR="005607A7" w:rsidRPr="005607A7">
        <w:t xml:space="preserve"> be provided:</w:t>
      </w:r>
    </w:p>
    <w:p w14:paraId="028DD016" w14:textId="77777777" w:rsidR="003C44DE" w:rsidRPr="003C44DE" w:rsidRDefault="003C44DE" w:rsidP="00C664A0"/>
    <w:tbl>
      <w:tblPr>
        <w:tblW w:w="8936" w:type="dxa"/>
        <w:tblLayout w:type="fixed"/>
        <w:tblCellMar>
          <w:top w:w="15" w:type="dxa"/>
          <w:left w:w="15" w:type="dxa"/>
          <w:bottom w:w="15" w:type="dxa"/>
          <w:right w:w="15" w:type="dxa"/>
        </w:tblCellMar>
        <w:tblLook w:val="04A0" w:firstRow="1" w:lastRow="0" w:firstColumn="1" w:lastColumn="0" w:noHBand="0" w:noVBand="1"/>
      </w:tblPr>
      <w:tblGrid>
        <w:gridCol w:w="1268"/>
        <w:gridCol w:w="851"/>
        <w:gridCol w:w="6817"/>
      </w:tblGrid>
      <w:tr w:rsidR="005607A7" w:rsidRPr="005607A7" w14:paraId="5B19D521" w14:textId="77777777" w:rsidTr="5890466F">
        <w:trPr>
          <w:tblHeader/>
        </w:trPr>
        <w:tc>
          <w:tcPr>
            <w:tcW w:w="1268"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3114DE6" w14:textId="6856AF28" w:rsidR="005607A7" w:rsidRPr="005607A7" w:rsidRDefault="724C6720" w:rsidP="00C664A0">
            <w:pPr>
              <w:rPr>
                <w:sz w:val="20"/>
                <w:szCs w:val="20"/>
              </w:rPr>
            </w:pPr>
            <w:r w:rsidRPr="5890466F">
              <w:rPr>
                <w:sz w:val="20"/>
                <w:szCs w:val="20"/>
              </w:rPr>
              <w:t>source name</w:t>
            </w:r>
          </w:p>
        </w:tc>
        <w:tc>
          <w:tcPr>
            <w:tcW w:w="85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9E64D2A" w14:textId="77777777" w:rsidR="005607A7" w:rsidRPr="005607A7" w:rsidRDefault="005607A7" w:rsidP="00C664A0">
            <w:pPr>
              <w:rPr>
                <w:b/>
                <w:bCs/>
              </w:rPr>
            </w:pPr>
            <w:r w:rsidRPr="005607A7">
              <w:rPr>
                <w:b/>
                <w:bCs/>
              </w:rPr>
              <w:t>…​</w:t>
            </w:r>
          </w:p>
        </w:tc>
        <w:tc>
          <w:tcPr>
            <w:tcW w:w="681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32B3193" w14:textId="1636E935" w:rsidR="005607A7" w:rsidRPr="005607A7" w:rsidRDefault="00F34671" w:rsidP="00C664A0">
            <w:pPr>
              <w:rPr>
                <w:b/>
                <w:bCs/>
              </w:rPr>
            </w:pPr>
            <w:r w:rsidRPr="005607A7">
              <w:rPr>
                <w:b/>
                <w:bCs/>
              </w:rPr>
              <w:t>comment[</w:t>
            </w:r>
            <w:r w:rsidR="005607A7" w:rsidRPr="005607A7">
              <w:rPr>
                <w:b/>
                <w:bCs/>
              </w:rPr>
              <w:t xml:space="preserve">file </w:t>
            </w:r>
            <w:proofErr w:type="spellStart"/>
            <w:r w:rsidR="005607A7" w:rsidRPr="005607A7">
              <w:rPr>
                <w:b/>
                <w:bCs/>
              </w:rPr>
              <w:t>uri</w:t>
            </w:r>
            <w:proofErr w:type="spellEnd"/>
            <w:r w:rsidR="005607A7" w:rsidRPr="005607A7">
              <w:rPr>
                <w:b/>
                <w:bCs/>
              </w:rPr>
              <w:t>]</w:t>
            </w:r>
          </w:p>
        </w:tc>
      </w:tr>
      <w:tr w:rsidR="005607A7" w:rsidRPr="005607A7" w14:paraId="02D3C23C" w14:textId="77777777" w:rsidTr="5890466F">
        <w:tc>
          <w:tcPr>
            <w:tcW w:w="1268"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9122F3B" w14:textId="77777777" w:rsidR="005607A7" w:rsidRPr="005607A7" w:rsidRDefault="005607A7" w:rsidP="00C664A0">
            <w:r w:rsidRPr="005607A7">
              <w:t>sample 1</w:t>
            </w:r>
          </w:p>
        </w:tc>
        <w:tc>
          <w:tcPr>
            <w:tcW w:w="85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9AA8E8D" w14:textId="77777777" w:rsidR="005607A7" w:rsidRPr="005607A7" w:rsidRDefault="005607A7" w:rsidP="00C664A0">
            <w:r w:rsidRPr="005607A7">
              <w:t>…​</w:t>
            </w:r>
          </w:p>
        </w:tc>
        <w:tc>
          <w:tcPr>
            <w:tcW w:w="681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F2B7FD4" w14:textId="77777777" w:rsidR="005607A7" w:rsidRPr="005607A7" w:rsidRDefault="005607A7" w:rsidP="00C664A0">
            <w:r w:rsidRPr="005607A7">
              <w:t>ftp://ftp.pride.ebi.ac.uk/pride/data/archive/2017/09/PXD005946/000261_C05_P0001563_A00_B00K_R1.RAW</w:t>
            </w:r>
          </w:p>
        </w:tc>
      </w:tr>
    </w:tbl>
    <w:p w14:paraId="2BF600A6" w14:textId="77777777" w:rsidR="003C44DE" w:rsidRDefault="003C44DE" w:rsidP="00C664A0">
      <w:pPr>
        <w:rPr>
          <w:b/>
          <w:bCs/>
        </w:rPr>
      </w:pPr>
    </w:p>
    <w:p w14:paraId="15DA2443" w14:textId="55DBC6BB" w:rsidR="00572B4B" w:rsidRDefault="00CB2DE5" w:rsidP="0063778C">
      <w:pPr>
        <w:pStyle w:val="Titre2"/>
      </w:pPr>
      <w:bookmarkStart w:id="52" w:name="_Toc53173098"/>
      <w:bookmarkStart w:id="53" w:name="_Toc67562078"/>
      <w:bookmarkStart w:id="54" w:name="_Toc135742250"/>
      <w:r>
        <w:rPr>
          <w:b/>
          <w:bCs/>
        </w:rPr>
        <w:t>9</w:t>
      </w:r>
      <w:r w:rsidR="00D737D3" w:rsidRPr="00D737D3">
        <w:rPr>
          <w:b/>
          <w:bCs/>
        </w:rPr>
        <w:t>.4 Data file</w:t>
      </w:r>
      <w:r w:rsidR="005607A7" w:rsidRPr="00D737D3">
        <w:rPr>
          <w:b/>
          <w:bCs/>
        </w:rPr>
        <w:t xml:space="preserve"> additional properties</w:t>
      </w:r>
      <w:bookmarkEnd w:id="52"/>
      <w:bookmarkEnd w:id="53"/>
      <w:r w:rsidR="00423C36">
        <w:rPr>
          <w:b/>
          <w:bCs/>
        </w:rPr>
        <w:t>.</w:t>
      </w:r>
      <w:bookmarkEnd w:id="54"/>
    </w:p>
    <w:p w14:paraId="628DD9A6" w14:textId="5730649F" w:rsidR="00572B4B" w:rsidRPr="00572B4B" w:rsidRDefault="00CC77D0" w:rsidP="0063778C">
      <w:pPr>
        <w:jc w:val="both"/>
      </w:pPr>
      <w:r w:rsidRPr="00CC77D0">
        <w:t>This section outlines additional properties that have been collectively agreed upon, which are recommended to be documented for each proteomics experiment.</w:t>
      </w:r>
      <w:r w:rsidR="00572B4B">
        <w:t xml:space="preserve"> </w:t>
      </w:r>
    </w:p>
    <w:p w14:paraId="32275F06" w14:textId="77777777" w:rsidR="003C44DE" w:rsidRPr="003C44DE" w:rsidRDefault="003C44DE" w:rsidP="00C664A0"/>
    <w:p w14:paraId="74FB8247" w14:textId="60B50F50" w:rsidR="005607A7" w:rsidRDefault="005607A7" w:rsidP="0063778C">
      <w:pPr>
        <w:pStyle w:val="Paragraphedeliste"/>
        <w:numPr>
          <w:ilvl w:val="0"/>
          <w:numId w:val="8"/>
        </w:numPr>
        <w:jc w:val="both"/>
      </w:pPr>
      <w:r w:rsidRPr="0078762A">
        <w:rPr>
          <w:i/>
        </w:rPr>
        <w:t>comment[fractionation method]</w:t>
      </w:r>
      <w:r w:rsidRPr="005607A7">
        <w:t xml:space="preserve">: The fraction method used to separate the sample. The values of this term can be read under </w:t>
      </w:r>
      <w:r w:rsidR="004414AA">
        <w:t xml:space="preserve">the </w:t>
      </w:r>
      <w:r w:rsidRPr="005607A7">
        <w:t>PRIDE ontology term </w:t>
      </w:r>
      <w:hyperlink r:id="rId55">
        <w:r w:rsidRPr="5890466F">
          <w:rPr>
            <w:rStyle w:val="Lienhypertexte"/>
          </w:rPr>
          <w:t>Fractionation method</w:t>
        </w:r>
      </w:hyperlink>
      <w:r>
        <w:t xml:space="preserve">. </w:t>
      </w:r>
      <w:r w:rsidRPr="005607A7">
        <w:t>Example</w:t>
      </w:r>
      <w:r w:rsidR="72111E77">
        <w:t>:</w:t>
      </w:r>
      <w:r>
        <w:t xml:space="preserve"> </w:t>
      </w:r>
      <w:r w:rsidR="5A492698">
        <w:t>“</w:t>
      </w:r>
      <w:r w:rsidRPr="005607A7">
        <w:t>Off-gel electrophoresis</w:t>
      </w:r>
      <w:r w:rsidR="1D96E3D9">
        <w:t>”</w:t>
      </w:r>
      <w:r>
        <w:t>.</w:t>
      </w:r>
    </w:p>
    <w:p w14:paraId="00064FC5" w14:textId="77777777" w:rsidR="003C44DE" w:rsidRPr="003C44DE" w:rsidRDefault="003C44DE" w:rsidP="007432F9">
      <w:pPr>
        <w:jc w:val="both"/>
      </w:pPr>
    </w:p>
    <w:p w14:paraId="6FC1C4E4" w14:textId="6F0B977D" w:rsidR="005607A7" w:rsidRDefault="005607A7" w:rsidP="0063778C">
      <w:pPr>
        <w:pStyle w:val="Paragraphedeliste"/>
        <w:numPr>
          <w:ilvl w:val="0"/>
          <w:numId w:val="8"/>
        </w:numPr>
        <w:jc w:val="both"/>
      </w:pPr>
      <w:r w:rsidRPr="0078762A">
        <w:rPr>
          <w:i/>
        </w:rPr>
        <w:t>comment[depletion]</w:t>
      </w:r>
      <w:r w:rsidRPr="005607A7">
        <w:t xml:space="preserve">: The removal of specific components of a complex mixture of proteins or peptides </w:t>
      </w:r>
      <w:r w:rsidR="004414AA">
        <w:t xml:space="preserve">based </w:t>
      </w:r>
      <w:r w:rsidRPr="005607A7">
        <w:t>on some specific property of those components. The values of the column will be </w:t>
      </w:r>
      <w:r w:rsidR="7619E9C4">
        <w:t>“</w:t>
      </w:r>
      <w:r w:rsidRPr="005607A7">
        <w:t>no depletion</w:t>
      </w:r>
      <w:r w:rsidR="2B83C731">
        <w:t>”</w:t>
      </w:r>
      <w:r w:rsidRPr="005607A7">
        <w:t> or </w:t>
      </w:r>
      <w:r w:rsidR="5A79DE22">
        <w:t>“</w:t>
      </w:r>
      <w:r w:rsidRPr="005607A7">
        <w:t>depletion</w:t>
      </w:r>
      <w:r w:rsidR="1B141CC7">
        <w:t>”</w:t>
      </w:r>
      <w:r>
        <w:t>.</w:t>
      </w:r>
    </w:p>
    <w:p w14:paraId="5D2AA7C5" w14:textId="77777777" w:rsidR="003C44DE" w:rsidRPr="003C44DE" w:rsidRDefault="003C44DE" w:rsidP="007432F9">
      <w:pPr>
        <w:jc w:val="both"/>
      </w:pPr>
    </w:p>
    <w:p w14:paraId="77AB5CA1" w14:textId="741C763C" w:rsidR="005607A7" w:rsidRDefault="005607A7" w:rsidP="0063778C">
      <w:pPr>
        <w:pStyle w:val="Paragraphedeliste"/>
        <w:numPr>
          <w:ilvl w:val="0"/>
          <w:numId w:val="8"/>
        </w:numPr>
        <w:jc w:val="both"/>
      </w:pPr>
      <w:r w:rsidRPr="0078762A">
        <w:rPr>
          <w:i/>
        </w:rPr>
        <w:t>comment[collision energy]</w:t>
      </w:r>
      <w:r w:rsidRPr="005607A7">
        <w:t xml:space="preserve">: Collision energy </w:t>
      </w:r>
      <w:r w:rsidR="00077805">
        <w:t>COULD</w:t>
      </w:r>
      <w:r w:rsidRPr="005607A7">
        <w:t xml:space="preserve"> </w:t>
      </w:r>
      <w:r w:rsidR="00DC4422">
        <w:t xml:space="preserve">be added </w:t>
      </w:r>
      <w:r w:rsidRPr="005607A7">
        <w:t xml:space="preserve">as </w:t>
      </w:r>
      <w:r w:rsidR="00DC4422">
        <w:t xml:space="preserve">a </w:t>
      </w:r>
      <w:r w:rsidRPr="005607A7">
        <w:t>non-normalized (10000 eV) or normalized (1000 NCE) value.</w:t>
      </w:r>
    </w:p>
    <w:p w14:paraId="030A22E3" w14:textId="77777777" w:rsidR="003C44DE" w:rsidRPr="003C44DE" w:rsidRDefault="003C44DE" w:rsidP="007432F9">
      <w:pPr>
        <w:jc w:val="both"/>
      </w:pPr>
    </w:p>
    <w:p w14:paraId="040D8BCC" w14:textId="2BF5E122" w:rsidR="005607A7" w:rsidRPr="005607A7" w:rsidRDefault="005607A7" w:rsidP="00D919F8">
      <w:pPr>
        <w:pStyle w:val="Paragraphedeliste"/>
        <w:numPr>
          <w:ilvl w:val="0"/>
          <w:numId w:val="8"/>
        </w:numPr>
        <w:jc w:val="both"/>
      </w:pPr>
      <w:r w:rsidRPr="0078762A">
        <w:rPr>
          <w:i/>
        </w:rPr>
        <w:t>comment[dissociation method]</w:t>
      </w:r>
      <w:r w:rsidRPr="005607A7">
        <w:t xml:space="preserve">: This property </w:t>
      </w:r>
      <w:r w:rsidR="00B55F9B">
        <w:t>COULD</w:t>
      </w:r>
      <w:r w:rsidR="00400570">
        <w:t xml:space="preserve"> include</w:t>
      </w:r>
      <w:r w:rsidRPr="005607A7">
        <w:t xml:space="preserve"> information about the fragmentation method, like </w:t>
      </w:r>
      <w:r w:rsidR="00D61121">
        <w:t>e.g.</w:t>
      </w:r>
      <w:r>
        <w:t xml:space="preserve"> </w:t>
      </w:r>
      <w:r w:rsidRPr="005607A7">
        <w:t>HCD, CID. The values of the column are under the term </w:t>
      </w:r>
      <w:hyperlink r:id="rId56">
        <w:r w:rsidRPr="72B7514F">
          <w:rPr>
            <w:rStyle w:val="Lienhypertexte"/>
          </w:rPr>
          <w:t>dissociation method</w:t>
        </w:r>
      </w:hyperlink>
      <w:r>
        <w:t>.</w:t>
      </w:r>
    </w:p>
    <w:p w14:paraId="48013D62" w14:textId="77777777" w:rsidR="003C44DE" w:rsidRDefault="003C44DE" w:rsidP="00C664A0">
      <w:pPr>
        <w:rPr>
          <w:b/>
          <w:bCs/>
        </w:rPr>
      </w:pPr>
    </w:p>
    <w:p w14:paraId="23E11911" w14:textId="34E5AD57" w:rsidR="003C44DE" w:rsidRPr="003C44DE" w:rsidRDefault="009C2A88" w:rsidP="007D0A90">
      <w:pPr>
        <w:pStyle w:val="Titre2"/>
      </w:pPr>
      <w:bookmarkStart w:id="55" w:name="_Toc53173099"/>
      <w:bookmarkStart w:id="56" w:name="_Toc67562079"/>
      <w:bookmarkStart w:id="57" w:name="_Toc135742251"/>
      <w:r>
        <w:rPr>
          <w:b/>
          <w:bCs/>
        </w:rPr>
        <w:lastRenderedPageBreak/>
        <w:t>9</w:t>
      </w:r>
      <w:r w:rsidR="00D737D3" w:rsidRPr="00D737D3">
        <w:rPr>
          <w:b/>
          <w:bCs/>
        </w:rPr>
        <w:t>.5 Data</w:t>
      </w:r>
      <w:r w:rsidR="005607A7" w:rsidRPr="00D737D3">
        <w:rPr>
          <w:b/>
          <w:bCs/>
        </w:rPr>
        <w:t xml:space="preserve"> technical details properties</w:t>
      </w:r>
      <w:bookmarkEnd w:id="55"/>
      <w:bookmarkEnd w:id="56"/>
      <w:r w:rsidR="00423C36">
        <w:rPr>
          <w:b/>
          <w:bCs/>
        </w:rPr>
        <w:t>.</w:t>
      </w:r>
      <w:bookmarkEnd w:id="57"/>
    </w:p>
    <w:p w14:paraId="471B9A07" w14:textId="09DC585B" w:rsidR="005607A7" w:rsidRDefault="174058FD" w:rsidP="00234B58">
      <w:pPr>
        <w:jc w:val="both"/>
      </w:pPr>
      <w:r>
        <w:t>It is</w:t>
      </w:r>
      <w:r w:rsidR="005607A7">
        <w:t xml:space="preserve"> RECOMMEND</w:t>
      </w:r>
      <w:r w:rsidR="62DAD480">
        <w:t>ED to</w:t>
      </w:r>
      <w:r w:rsidR="005607A7">
        <w:t xml:space="preserve"> </w:t>
      </w:r>
      <w:r w:rsidR="00F1174C">
        <w:t>encod</w:t>
      </w:r>
      <w:r w:rsidR="5A083DA9">
        <w:t>e</w:t>
      </w:r>
      <w:r w:rsidR="005607A7" w:rsidRPr="005607A7">
        <w:t xml:space="preserve"> some of the technical parameters of the MS experiment as comment</w:t>
      </w:r>
      <w:r w:rsidR="00D737D3">
        <w:t xml:space="preserve">s </w:t>
      </w:r>
      <w:r w:rsidR="005607A7" w:rsidRPr="005607A7">
        <w:t>including the following parameters:</w:t>
      </w:r>
    </w:p>
    <w:p w14:paraId="427A1292" w14:textId="77777777" w:rsidR="00D737D3" w:rsidRPr="005607A7" w:rsidRDefault="00D737D3" w:rsidP="00C664A0"/>
    <w:p w14:paraId="08F0EA85" w14:textId="51555FDA" w:rsidR="005607A7" w:rsidRPr="005607A7" w:rsidRDefault="005607A7" w:rsidP="0063778C">
      <w:pPr>
        <w:pStyle w:val="Paragraphedeliste"/>
        <w:numPr>
          <w:ilvl w:val="0"/>
          <w:numId w:val="9"/>
        </w:numPr>
      </w:pPr>
      <w:r>
        <w:t>Protein Modifications</w:t>
      </w:r>
      <w:r w:rsidR="007432F9" w:rsidRPr="005607A7">
        <w:t xml:space="preserve"> </w:t>
      </w:r>
    </w:p>
    <w:p w14:paraId="1D6199FB" w14:textId="3203E1F2" w:rsidR="005607A7" w:rsidRPr="005607A7" w:rsidRDefault="005607A7" w:rsidP="0063778C">
      <w:pPr>
        <w:pStyle w:val="Paragraphedeliste"/>
        <w:numPr>
          <w:ilvl w:val="0"/>
          <w:numId w:val="9"/>
        </w:numPr>
      </w:pPr>
      <w:r w:rsidRPr="005607A7">
        <w:t xml:space="preserve">Precursor and </w:t>
      </w:r>
      <w:r w:rsidR="00F9208D">
        <w:t>fragment</w:t>
      </w:r>
      <w:r w:rsidRPr="005607A7">
        <w:t xml:space="preserve"> </w:t>
      </w:r>
      <w:r w:rsidR="37705F13">
        <w:t xml:space="preserve">ion </w:t>
      </w:r>
      <w:r w:rsidRPr="005607A7">
        <w:t>mass tolerances</w:t>
      </w:r>
      <w:r w:rsidR="007432F9" w:rsidRPr="005607A7">
        <w:t xml:space="preserve"> </w:t>
      </w:r>
    </w:p>
    <w:p w14:paraId="445CE55C" w14:textId="0BECEF03" w:rsidR="005607A7" w:rsidRPr="005607A7" w:rsidRDefault="003B0F32" w:rsidP="0063778C">
      <w:pPr>
        <w:pStyle w:val="Paragraphedeliste"/>
        <w:numPr>
          <w:ilvl w:val="0"/>
          <w:numId w:val="9"/>
        </w:numPr>
      </w:pPr>
      <w:r w:rsidRPr="003B0F32">
        <w:t>Cleavage agents</w:t>
      </w:r>
      <w:r w:rsidRPr="003B0F32" w:rsidDel="003B0F32">
        <w:t xml:space="preserve"> </w:t>
      </w:r>
      <w:r w:rsidR="007432F9" w:rsidRPr="005607A7">
        <w:t xml:space="preserve"> </w:t>
      </w:r>
    </w:p>
    <w:p w14:paraId="1740C57B" w14:textId="77777777" w:rsidR="00F1174C" w:rsidRDefault="00F1174C" w:rsidP="00C664A0">
      <w:pPr>
        <w:rPr>
          <w:b/>
          <w:bCs/>
        </w:rPr>
      </w:pPr>
    </w:p>
    <w:p w14:paraId="497478A0" w14:textId="0B4379C6" w:rsidR="003C44DE" w:rsidRDefault="00CB2DE5" w:rsidP="007D0A90">
      <w:pPr>
        <w:pStyle w:val="Titre3"/>
      </w:pPr>
      <w:bookmarkStart w:id="58" w:name="_Toc53173100"/>
      <w:bookmarkStart w:id="59" w:name="_Toc67562080"/>
      <w:bookmarkStart w:id="60" w:name="_Toc135742252"/>
      <w:r>
        <w:rPr>
          <w:rFonts w:ascii="Times New Roman" w:hAnsi="Times New Roman"/>
          <w:b/>
          <w:bCs/>
        </w:rPr>
        <w:t>9</w:t>
      </w:r>
      <w:r w:rsidR="000577E6" w:rsidRPr="000577E6">
        <w:rPr>
          <w:rFonts w:ascii="Times New Roman" w:hAnsi="Times New Roman"/>
          <w:b/>
          <w:bCs/>
        </w:rPr>
        <w:t>.5</w:t>
      </w:r>
      <w:r w:rsidR="005607A7" w:rsidRPr="000577E6">
        <w:rPr>
          <w:rFonts w:ascii="Times New Roman" w:hAnsi="Times New Roman"/>
          <w:b/>
          <w:bCs/>
        </w:rPr>
        <w:t>.</w:t>
      </w:r>
      <w:r w:rsidR="000577E6" w:rsidRPr="000577E6">
        <w:rPr>
          <w:rFonts w:ascii="Times New Roman" w:hAnsi="Times New Roman"/>
          <w:b/>
          <w:bCs/>
        </w:rPr>
        <w:t>1</w:t>
      </w:r>
      <w:r w:rsidR="005607A7" w:rsidRPr="000577E6">
        <w:rPr>
          <w:rFonts w:ascii="Times New Roman" w:hAnsi="Times New Roman"/>
          <w:b/>
          <w:bCs/>
        </w:rPr>
        <w:t xml:space="preserve"> Protein Modifications</w:t>
      </w:r>
      <w:bookmarkEnd w:id="58"/>
      <w:bookmarkEnd w:id="59"/>
      <w:r w:rsidR="00423C36">
        <w:rPr>
          <w:rFonts w:ascii="Times New Roman" w:hAnsi="Times New Roman"/>
          <w:b/>
          <w:bCs/>
        </w:rPr>
        <w:t>.</w:t>
      </w:r>
      <w:bookmarkEnd w:id="60"/>
    </w:p>
    <w:p w14:paraId="20842DAE" w14:textId="3FE12A7F" w:rsidR="003C44DE" w:rsidRPr="00D04F58" w:rsidRDefault="005607A7" w:rsidP="00D04F58">
      <w:pPr>
        <w:jc w:val="both"/>
        <w:rPr>
          <w:b/>
          <w:bCs/>
        </w:rPr>
      </w:pPr>
      <w:r w:rsidRPr="005607A7">
        <w:t>Sample modifications (including both chemical modifications and post</w:t>
      </w:r>
      <w:r w:rsidR="00F9208D">
        <w:t>-</w:t>
      </w:r>
      <w:r w:rsidRPr="005607A7">
        <w:t>translational modifications, PTMs) are originated from multiple sources: </w:t>
      </w:r>
      <w:r w:rsidR="00E53F0D" w:rsidRPr="5890466F">
        <w:rPr>
          <w:b/>
          <w:bCs/>
        </w:rPr>
        <w:t>artefactual</w:t>
      </w:r>
      <w:r w:rsidR="00D04F58">
        <w:rPr>
          <w:b/>
          <w:bCs/>
        </w:rPr>
        <w:t xml:space="preserve"> </w:t>
      </w:r>
      <w:r w:rsidRPr="005607A7">
        <w:rPr>
          <w:b/>
          <w:bCs/>
        </w:rPr>
        <w:t>modifications</w:t>
      </w:r>
      <w:r w:rsidRPr="005607A7">
        <w:t>, </w:t>
      </w:r>
      <w:r w:rsidRPr="005607A7">
        <w:rPr>
          <w:b/>
          <w:bCs/>
        </w:rPr>
        <w:t xml:space="preserve">isotope </w:t>
      </w:r>
      <w:r w:rsidR="00CB2DE5">
        <w:rPr>
          <w:b/>
          <w:bCs/>
        </w:rPr>
        <w:t>labelling</w:t>
      </w:r>
      <w:r w:rsidRPr="005607A7">
        <w:t xml:space="preserve">, </w:t>
      </w:r>
      <w:r w:rsidRPr="007D0A90">
        <w:rPr>
          <w:b/>
          <w:bCs/>
        </w:rPr>
        <w:t>adducts that are encoded as PTMs</w:t>
      </w:r>
      <w:r w:rsidRPr="005607A7">
        <w:t xml:space="preserve"> (</w:t>
      </w:r>
      <w:r w:rsidR="00CB2DE5" w:rsidRPr="005607A7">
        <w:t>e.g.,</w:t>
      </w:r>
      <w:r w:rsidRPr="005607A7">
        <w:t xml:space="preserve"> sodium) or the most </w:t>
      </w:r>
      <w:r w:rsidRPr="005607A7">
        <w:rPr>
          <w:b/>
          <w:bCs/>
        </w:rPr>
        <w:t>biologically relevant</w:t>
      </w:r>
      <w:r w:rsidRPr="005607A7">
        <w:t xml:space="preserve"> PTMs. </w:t>
      </w:r>
    </w:p>
    <w:p w14:paraId="1153E4E7" w14:textId="77777777" w:rsidR="00D04F58" w:rsidRPr="003C44DE" w:rsidRDefault="00D04F58" w:rsidP="00C664A0"/>
    <w:p w14:paraId="68837F16" w14:textId="40921B8D" w:rsidR="005607A7" w:rsidRPr="005607A7" w:rsidRDefault="4F5D21BD" w:rsidP="007432F9">
      <w:pPr>
        <w:jc w:val="both"/>
      </w:pPr>
      <w:r>
        <w:t xml:space="preserve">It is </w:t>
      </w:r>
      <w:r w:rsidR="40E9F35F">
        <w:t>RECOMMEND</w:t>
      </w:r>
      <w:r w:rsidR="18DF12D4">
        <w:t>ED</w:t>
      </w:r>
      <w:r w:rsidR="40E9F35F">
        <w:t xml:space="preserve"> </w:t>
      </w:r>
      <w:r w:rsidR="05A3744C">
        <w:t xml:space="preserve">to </w:t>
      </w:r>
      <w:r w:rsidR="631B0CE5">
        <w:t>provid</w:t>
      </w:r>
      <w:r w:rsidR="05F1F67D">
        <w:t>e</w:t>
      </w:r>
      <w:r w:rsidR="40E9F35F">
        <w:t xml:space="preserve"> </w:t>
      </w:r>
      <w:r w:rsidR="52ECB48D">
        <w:t xml:space="preserve">the </w:t>
      </w:r>
      <w:r w:rsidR="40E9F35F">
        <w:t xml:space="preserve">modifications </w:t>
      </w:r>
      <w:r w:rsidR="26848253">
        <w:t xml:space="preserve">expected </w:t>
      </w:r>
      <w:r w:rsidR="09320323">
        <w:t>(they are encoded as modification</w:t>
      </w:r>
      <w:r w:rsidR="31F4B19D">
        <w:t xml:space="preserve"> </w:t>
      </w:r>
      <w:r w:rsidR="09320323">
        <w:t>parameters)</w:t>
      </w:r>
      <w:r w:rsidR="26848253">
        <w:t xml:space="preserve"> in the sample</w:t>
      </w:r>
      <w:r w:rsidR="40E9F35F">
        <w:t xml:space="preserve"> including the </w:t>
      </w:r>
      <w:r w:rsidR="45E49F11">
        <w:t>amino acid</w:t>
      </w:r>
      <w:r w:rsidR="1FAAFD44">
        <w:t>s</w:t>
      </w:r>
      <w:r w:rsidR="40E9F35F">
        <w:t xml:space="preserve"> affected, </w:t>
      </w:r>
      <w:r w:rsidR="77FDBB4A">
        <w:t>whether</w:t>
      </w:r>
      <w:r w:rsidR="40E9F35F">
        <w:t xml:space="preserve"> </w:t>
      </w:r>
      <w:r w:rsidR="00830906">
        <w:t>they are</w:t>
      </w:r>
      <w:r w:rsidR="40E9F35F">
        <w:t xml:space="preserve"> </w:t>
      </w:r>
      <w:r w:rsidR="00AC1BE8">
        <w:t>v</w:t>
      </w:r>
      <w:r w:rsidR="40E9F35F">
        <w:t xml:space="preserve">ariable or </w:t>
      </w:r>
      <w:r w:rsidR="00AC1BE8">
        <w:t>f</w:t>
      </w:r>
      <w:r w:rsidR="40E9F35F">
        <w:t xml:space="preserve">ixed (also </w:t>
      </w:r>
      <w:r w:rsidR="00AC1BE8">
        <w:t>c</w:t>
      </w:r>
      <w:r w:rsidR="40E9F35F">
        <w:t>ustom</w:t>
      </w:r>
      <w:r w:rsidR="00184E99">
        <w:t xml:space="preserve"> and annotated</w:t>
      </w:r>
      <w:r w:rsidR="40E9F35F">
        <w:t xml:space="preserve"> modifications are supported</w:t>
      </w:r>
      <w:r w:rsidR="007C145C">
        <w:t>)</w:t>
      </w:r>
      <w:r w:rsidR="00F42CA3">
        <w:t>.</w:t>
      </w:r>
      <w:r w:rsidR="003C249D">
        <w:t xml:space="preserve"> (</w:t>
      </w:r>
      <w:hyperlink r:id="rId57" w:history="1">
        <w:r w:rsidR="009C2A88" w:rsidRPr="00B2591C">
          <w:rPr>
            <w:rStyle w:val="Lienhypertexte"/>
          </w:rPr>
          <w:t>https://www.psidev.info/proforma</w:t>
        </w:r>
      </w:hyperlink>
      <w:r w:rsidR="003C249D">
        <w:t>)</w:t>
      </w:r>
      <w:r w:rsidR="00BF430B">
        <w:t>.</w:t>
      </w:r>
    </w:p>
    <w:p w14:paraId="58D3CB8F" w14:textId="77777777" w:rsidR="003C44DE" w:rsidRDefault="003C44DE" w:rsidP="00C664A0"/>
    <w:p w14:paraId="1AEDBCB3" w14:textId="2C4A6FD7" w:rsidR="003C44DE" w:rsidRDefault="005607A7" w:rsidP="007432F9">
      <w:pPr>
        <w:jc w:val="both"/>
      </w:pPr>
      <w:r w:rsidRPr="005607A7">
        <w:t>The RECOMMENDED name of the column for sample modification parameters is</w:t>
      </w:r>
      <w:r w:rsidR="003C44DE">
        <w:t xml:space="preserve"> </w:t>
      </w:r>
      <w:r w:rsidR="00F9208D">
        <w:t>a</w:t>
      </w:r>
      <w:r w:rsidR="003C44DE">
        <w:t xml:space="preserve"> </w:t>
      </w:r>
      <w:r w:rsidRPr="00905A3F">
        <w:rPr>
          <w:i/>
        </w:rPr>
        <w:t>comment[modification parameters</w:t>
      </w:r>
      <w:r w:rsidRPr="00905A3F">
        <w:rPr>
          <w:i/>
          <w:iCs/>
        </w:rPr>
        <w:t>]</w:t>
      </w:r>
      <w:r w:rsidR="3B5E823E">
        <w:t>.</w:t>
      </w:r>
      <w:r w:rsidR="00E53F0D">
        <w:t xml:space="preserve"> </w:t>
      </w:r>
      <w:r w:rsidR="0078745E">
        <w:t xml:space="preserve">Each modification parameter represents a unique value of a </w:t>
      </w:r>
      <w:r w:rsidR="28D7E59C">
        <w:t>PTM</w:t>
      </w:r>
      <w:r w:rsidR="0078745E">
        <w:t xml:space="preserve"> in the SDRF-Proteomics. If multiple modifications are use</w:t>
      </w:r>
      <w:r w:rsidR="617B7C1C">
        <w:t>d</w:t>
      </w:r>
      <w:r w:rsidR="0078745E">
        <w:t xml:space="preserve"> in the experiment, multiple columns </w:t>
      </w:r>
      <w:r w:rsidR="005C4611">
        <w:t>(</w:t>
      </w:r>
      <w:r w:rsidR="005C4611" w:rsidRPr="00905A3F">
        <w:rPr>
          <w:i/>
        </w:rPr>
        <w:t>comment[modification parameters</w:t>
      </w:r>
      <w:r w:rsidR="005C4611" w:rsidRPr="00905A3F">
        <w:rPr>
          <w:i/>
          <w:iCs/>
        </w:rPr>
        <w:t>]</w:t>
      </w:r>
      <w:r w:rsidR="005C4611">
        <w:t xml:space="preserve">) MUST be used. </w:t>
      </w:r>
      <w:r w:rsidR="669BEB16">
        <w:t>The modification parameters </w:t>
      </w:r>
      <w:r w:rsidR="0A1DCD91">
        <w:t>correspond to</w:t>
      </w:r>
      <w:r w:rsidR="669BEB16">
        <w:t xml:space="preserve"> the name of the ontology term </w:t>
      </w:r>
      <w:hyperlink r:id="rId58">
        <w:r w:rsidR="669BEB16" w:rsidRPr="72B7514F">
          <w:rPr>
            <w:rStyle w:val="Lienhypertexte"/>
          </w:rPr>
          <w:t>MS:1001055</w:t>
        </w:r>
      </w:hyperlink>
      <w:r w:rsidR="2E35811A">
        <w:t>.</w:t>
      </w:r>
    </w:p>
    <w:p w14:paraId="42C33150" w14:textId="77777777" w:rsidR="003C44DE" w:rsidRDefault="003C44DE" w:rsidP="00C664A0"/>
    <w:p w14:paraId="666A9E4B" w14:textId="5E113003" w:rsidR="005607A7" w:rsidRDefault="005607A7" w:rsidP="007432F9">
      <w:pPr>
        <w:jc w:val="both"/>
      </w:pPr>
      <w:r w:rsidRPr="005607A7">
        <w:t xml:space="preserve">For each modification, different properties </w:t>
      </w:r>
      <w:r w:rsidR="032199CA">
        <w:t xml:space="preserve">are captured </w:t>
      </w:r>
      <w:r w:rsidR="00D04F58">
        <w:t xml:space="preserve">using </w:t>
      </w:r>
      <w:r w:rsidR="00D04F58" w:rsidRPr="005607A7">
        <w:t>a</w:t>
      </w:r>
      <w:r w:rsidRPr="005607A7">
        <w:t> key=value pair structure</w:t>
      </w:r>
      <w:r w:rsidR="583722B7">
        <w:t>,</w:t>
      </w:r>
      <w:r w:rsidRPr="005607A7">
        <w:t xml:space="preserve"> including name, position, etc. All the possible features available for modification parameters</w:t>
      </w:r>
      <w:r w:rsidR="787C5F65">
        <w:t xml:space="preserve"> are</w:t>
      </w:r>
      <w:r w:rsidR="4B15F54E">
        <w:t>:</w:t>
      </w:r>
    </w:p>
    <w:p w14:paraId="2BD68104" w14:textId="77777777" w:rsidR="00C27882" w:rsidRPr="005607A7" w:rsidRDefault="00C27882" w:rsidP="00C664A0"/>
    <w:tbl>
      <w:tblPr>
        <w:tblW w:w="0" w:type="auto"/>
        <w:tblCellMar>
          <w:top w:w="15" w:type="dxa"/>
          <w:left w:w="15" w:type="dxa"/>
          <w:bottom w:w="15" w:type="dxa"/>
          <w:right w:w="15" w:type="dxa"/>
        </w:tblCellMar>
        <w:tblLook w:val="04A0" w:firstRow="1" w:lastRow="0" w:firstColumn="1" w:lastColumn="0" w:noHBand="0" w:noVBand="1"/>
      </w:tblPr>
      <w:tblGrid>
        <w:gridCol w:w="1643"/>
        <w:gridCol w:w="746"/>
        <w:gridCol w:w="1759"/>
        <w:gridCol w:w="1590"/>
        <w:gridCol w:w="2886"/>
      </w:tblGrid>
      <w:tr w:rsidR="005607A7" w:rsidRPr="005607A7" w14:paraId="36E77B94" w14:textId="77777777" w:rsidTr="4AF681B9">
        <w:trPr>
          <w:tblHeader/>
        </w:trPr>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3478421" w14:textId="77777777" w:rsidR="005607A7" w:rsidRPr="003C44DE" w:rsidRDefault="005607A7" w:rsidP="00C664A0">
            <w:pPr>
              <w:rPr>
                <w:b/>
                <w:bCs/>
                <w:sz w:val="20"/>
                <w:szCs w:val="20"/>
              </w:rPr>
            </w:pPr>
            <w:r w:rsidRPr="003C44DE">
              <w:rPr>
                <w:b/>
                <w:bCs/>
                <w:sz w:val="20"/>
                <w:szCs w:val="20"/>
              </w:rPr>
              <w:t>Property</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9A4BA83" w14:textId="77777777" w:rsidR="005607A7" w:rsidRPr="003C44DE" w:rsidRDefault="005607A7" w:rsidP="00C664A0">
            <w:pPr>
              <w:rPr>
                <w:b/>
                <w:bCs/>
                <w:sz w:val="20"/>
                <w:szCs w:val="20"/>
              </w:rPr>
            </w:pPr>
            <w:r w:rsidRPr="003C44DE">
              <w:rPr>
                <w:b/>
                <w:bCs/>
                <w:sz w:val="20"/>
                <w:szCs w:val="20"/>
              </w:rPr>
              <w:t>Key</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F93E2DF" w14:textId="77777777" w:rsidR="005607A7" w:rsidRPr="003C44DE" w:rsidRDefault="005607A7" w:rsidP="00C664A0">
            <w:pPr>
              <w:rPr>
                <w:b/>
                <w:bCs/>
                <w:sz w:val="20"/>
                <w:szCs w:val="20"/>
              </w:rPr>
            </w:pPr>
            <w:r w:rsidRPr="003C44DE">
              <w:rPr>
                <w:b/>
                <w:bCs/>
                <w:sz w:val="20"/>
                <w:szCs w:val="20"/>
              </w:rPr>
              <w:t>Example</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FF53386" w14:textId="77777777" w:rsidR="003C44DE" w:rsidRDefault="005607A7" w:rsidP="00C664A0">
            <w:pPr>
              <w:rPr>
                <w:b/>
                <w:bCs/>
                <w:sz w:val="20"/>
                <w:szCs w:val="20"/>
              </w:rPr>
            </w:pPr>
            <w:r w:rsidRPr="003C44DE">
              <w:rPr>
                <w:b/>
                <w:bCs/>
                <w:sz w:val="20"/>
                <w:szCs w:val="20"/>
              </w:rPr>
              <w:t>Mandatory(</w:t>
            </w:r>
            <w:r w:rsidR="003C44DE">
              <w:rPr>
                <w:b/>
                <w:bCs/>
                <w:sz w:val="20"/>
                <w:szCs w:val="20"/>
              </w:rPr>
              <w:t>1</w:t>
            </w:r>
            <w:r w:rsidRPr="003C44DE">
              <w:rPr>
                <w:b/>
                <w:bCs/>
                <w:sz w:val="20"/>
                <w:szCs w:val="20"/>
              </w:rPr>
              <w:t>)</w:t>
            </w:r>
          </w:p>
          <w:p w14:paraId="37735017" w14:textId="4D04E5EA" w:rsidR="005607A7" w:rsidRPr="003C44DE" w:rsidRDefault="005607A7" w:rsidP="004C39FF">
            <w:pPr>
              <w:jc w:val="center"/>
              <w:rPr>
                <w:b/>
                <w:bCs/>
                <w:sz w:val="20"/>
                <w:szCs w:val="20"/>
              </w:rPr>
            </w:pPr>
            <w:r w:rsidRPr="003C44DE">
              <w:rPr>
                <w:b/>
                <w:bCs/>
                <w:sz w:val="20"/>
                <w:szCs w:val="20"/>
              </w:rPr>
              <w:t>Optional(0</w:t>
            </w:r>
            <w:r w:rsidRPr="003C44DE">
              <w:rPr>
                <w:rFonts w:ascii="Apple Color Emoji" w:hAnsi="Apple Color Emoji" w:cs="Apple Color Emoji"/>
                <w:b/>
                <w:bCs/>
                <w:sz w:val="20"/>
                <w:szCs w:val="20"/>
              </w:rPr>
              <w:t>️</w:t>
            </w:r>
            <w:r w:rsidRPr="003C44DE">
              <w:rPr>
                <w:b/>
                <w:bCs/>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DD45C58" w14:textId="77777777" w:rsidR="005607A7" w:rsidRPr="003C44DE" w:rsidRDefault="005607A7" w:rsidP="00C664A0">
            <w:pPr>
              <w:rPr>
                <w:b/>
                <w:bCs/>
                <w:sz w:val="20"/>
                <w:szCs w:val="20"/>
              </w:rPr>
            </w:pPr>
            <w:r w:rsidRPr="003C44DE">
              <w:rPr>
                <w:b/>
                <w:bCs/>
                <w:sz w:val="20"/>
                <w:szCs w:val="20"/>
              </w:rPr>
              <w:t>comment</w:t>
            </w:r>
          </w:p>
        </w:tc>
      </w:tr>
      <w:tr w:rsidR="005607A7" w:rsidRPr="005607A7" w14:paraId="3434EF3F" w14:textId="77777777" w:rsidTr="4AF681B9">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97CADE9" w14:textId="77777777" w:rsidR="005607A7" w:rsidRPr="003C44DE" w:rsidRDefault="005607A7" w:rsidP="00C664A0">
            <w:pPr>
              <w:rPr>
                <w:sz w:val="20"/>
                <w:szCs w:val="20"/>
              </w:rPr>
            </w:pPr>
            <w:r w:rsidRPr="003C44DE">
              <w:rPr>
                <w:sz w:val="20"/>
                <w:szCs w:val="20"/>
              </w:rPr>
              <w:t>Name of the Modification</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F28B8FB" w14:textId="77777777" w:rsidR="005607A7" w:rsidRPr="003C44DE" w:rsidRDefault="005607A7" w:rsidP="00C664A0">
            <w:pPr>
              <w:rPr>
                <w:sz w:val="20"/>
                <w:szCs w:val="20"/>
              </w:rPr>
            </w:pPr>
            <w:r w:rsidRPr="003C44DE">
              <w:rPr>
                <w:sz w:val="20"/>
                <w:szCs w:val="20"/>
              </w:rPr>
              <w:t>NT</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84D6043" w14:textId="77777777" w:rsidR="005607A7" w:rsidRPr="003C44DE" w:rsidRDefault="005607A7" w:rsidP="00C664A0">
            <w:pPr>
              <w:rPr>
                <w:sz w:val="20"/>
                <w:szCs w:val="20"/>
              </w:rPr>
            </w:pPr>
            <w:r w:rsidRPr="003C44DE">
              <w:rPr>
                <w:sz w:val="20"/>
                <w:szCs w:val="20"/>
              </w:rPr>
              <w:t>NT=Acetylation</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B728D2F" w14:textId="35A854B4" w:rsidR="005607A7" w:rsidRPr="003C44DE" w:rsidRDefault="003C44DE"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49F0950" w14:textId="5B5AF76D" w:rsidR="005607A7" w:rsidRPr="003C44DE" w:rsidRDefault="005607A7" w:rsidP="007432F9">
            <w:pPr>
              <w:jc w:val="both"/>
              <w:rPr>
                <w:sz w:val="20"/>
                <w:szCs w:val="20"/>
              </w:rPr>
            </w:pPr>
            <w:r w:rsidRPr="003C44DE">
              <w:rPr>
                <w:sz w:val="20"/>
                <w:szCs w:val="20"/>
              </w:rPr>
              <w:t>Name of the Term in this particular case</w:t>
            </w:r>
            <w:r w:rsidR="10F17B9D" w:rsidRPr="72B7514F">
              <w:rPr>
                <w:sz w:val="20"/>
                <w:szCs w:val="20"/>
              </w:rPr>
              <w:t>.</w:t>
            </w:r>
            <w:r w:rsidRPr="003C44DE">
              <w:rPr>
                <w:sz w:val="20"/>
                <w:szCs w:val="20"/>
              </w:rPr>
              <w:t xml:space="preserve"> </w:t>
            </w:r>
            <w:r w:rsidR="02382DC6" w:rsidRPr="093F2739">
              <w:rPr>
                <w:sz w:val="20"/>
                <w:szCs w:val="20"/>
              </w:rPr>
              <w:t xml:space="preserve">In </w:t>
            </w:r>
            <w:r w:rsidR="00F9208D">
              <w:rPr>
                <w:sz w:val="20"/>
                <w:szCs w:val="20"/>
              </w:rPr>
              <w:t xml:space="preserve">the </w:t>
            </w:r>
            <w:r w:rsidR="02382DC6" w:rsidRPr="093F2739">
              <w:rPr>
                <w:sz w:val="20"/>
                <w:szCs w:val="20"/>
              </w:rPr>
              <w:t xml:space="preserve">case </w:t>
            </w:r>
            <w:r w:rsidR="00BF462C" w:rsidRPr="093F2739">
              <w:rPr>
                <w:sz w:val="20"/>
                <w:szCs w:val="20"/>
              </w:rPr>
              <w:t>of</w:t>
            </w:r>
            <w:r w:rsidR="00CA571B">
              <w:rPr>
                <w:sz w:val="20"/>
                <w:szCs w:val="20"/>
              </w:rPr>
              <w:t>*</w:t>
            </w:r>
            <w:r w:rsidR="10F17B9D" w:rsidRPr="72B7514F">
              <w:rPr>
                <w:sz w:val="20"/>
                <w:szCs w:val="20"/>
              </w:rPr>
              <w:t>.</w:t>
            </w:r>
            <w:r w:rsidRPr="003C44DE">
              <w:rPr>
                <w:sz w:val="20"/>
                <w:szCs w:val="20"/>
              </w:rPr>
              <w:t xml:space="preserve"> Modification, for custom modifications</w:t>
            </w:r>
            <w:r w:rsidR="00822762">
              <w:rPr>
                <w:sz w:val="20"/>
                <w:szCs w:val="20"/>
              </w:rPr>
              <w:t>,</w:t>
            </w:r>
            <w:r w:rsidRPr="003C44DE">
              <w:rPr>
                <w:sz w:val="20"/>
                <w:szCs w:val="20"/>
              </w:rPr>
              <w:t xml:space="preserve"> </w:t>
            </w:r>
            <w:r w:rsidR="5E7942B9" w:rsidRPr="093F2739">
              <w:rPr>
                <w:sz w:val="20"/>
                <w:szCs w:val="20"/>
              </w:rPr>
              <w:t xml:space="preserve">it </w:t>
            </w:r>
            <w:r w:rsidRPr="003C44DE">
              <w:rPr>
                <w:sz w:val="20"/>
                <w:szCs w:val="20"/>
              </w:rPr>
              <w:t>can be a name defined by the user.</w:t>
            </w:r>
          </w:p>
        </w:tc>
      </w:tr>
      <w:tr w:rsidR="005607A7" w:rsidRPr="005607A7" w14:paraId="75AE65F3"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DCB0BAA" w14:textId="77777777" w:rsidR="005607A7" w:rsidRPr="003C44DE" w:rsidRDefault="005607A7" w:rsidP="00C664A0">
            <w:pPr>
              <w:rPr>
                <w:sz w:val="20"/>
                <w:szCs w:val="20"/>
              </w:rPr>
            </w:pPr>
            <w:r w:rsidRPr="003C44DE">
              <w:rPr>
                <w:sz w:val="20"/>
                <w:szCs w:val="20"/>
              </w:rPr>
              <w:t>Modification Accession</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18B7969" w14:textId="77777777" w:rsidR="005607A7" w:rsidRPr="003C44DE" w:rsidRDefault="005607A7" w:rsidP="00C664A0">
            <w:pPr>
              <w:rPr>
                <w:sz w:val="20"/>
                <w:szCs w:val="20"/>
              </w:rPr>
            </w:pPr>
            <w:r w:rsidRPr="003C44DE">
              <w:rPr>
                <w:sz w:val="20"/>
                <w:szCs w:val="20"/>
              </w:rPr>
              <w:t>AC</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EBD8656" w14:textId="77777777" w:rsidR="005607A7" w:rsidRPr="003C44DE" w:rsidRDefault="005607A7" w:rsidP="00C664A0">
            <w:pPr>
              <w:rPr>
                <w:sz w:val="20"/>
                <w:szCs w:val="20"/>
              </w:rPr>
            </w:pPr>
            <w:r w:rsidRPr="003C44DE">
              <w:rPr>
                <w:sz w:val="20"/>
                <w:szCs w:val="20"/>
              </w:rPr>
              <w:t>AC=UNIMOD: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7D77F3D" w14:textId="15C64EEA" w:rsidR="005607A7" w:rsidRPr="003C44DE" w:rsidRDefault="005607A7" w:rsidP="00C664A0">
            <w:pPr>
              <w:rPr>
                <w:sz w:val="20"/>
                <w:szCs w:val="20"/>
              </w:rPr>
            </w:pPr>
            <w:r w:rsidRPr="003C44DE">
              <w:rPr>
                <w:sz w:val="20"/>
                <w:szCs w:val="20"/>
              </w:rPr>
              <w:t>0</w:t>
            </w:r>
            <w:r w:rsidRPr="003C44DE">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1391383" w14:textId="53BBE1CC" w:rsidR="005607A7" w:rsidRPr="003C44DE" w:rsidRDefault="005607A7" w:rsidP="007432F9">
            <w:pPr>
              <w:jc w:val="both"/>
              <w:rPr>
                <w:sz w:val="20"/>
                <w:szCs w:val="20"/>
              </w:rPr>
            </w:pPr>
            <w:r w:rsidRPr="003C44DE">
              <w:rPr>
                <w:sz w:val="20"/>
                <w:szCs w:val="20"/>
              </w:rPr>
              <w:t xml:space="preserve">Accession </w:t>
            </w:r>
            <w:r w:rsidR="516D87D2" w:rsidRPr="093F2739">
              <w:rPr>
                <w:sz w:val="20"/>
                <w:szCs w:val="20"/>
              </w:rPr>
              <w:t>number</w:t>
            </w:r>
            <w:r w:rsidRPr="093F2739">
              <w:rPr>
                <w:sz w:val="20"/>
                <w:szCs w:val="20"/>
              </w:rPr>
              <w:t xml:space="preserve"> </w:t>
            </w:r>
            <w:r w:rsidRPr="003C44DE">
              <w:rPr>
                <w:sz w:val="20"/>
                <w:szCs w:val="20"/>
              </w:rPr>
              <w:t>in an external database</w:t>
            </w:r>
            <w:r w:rsidR="1E3A52C3" w:rsidRPr="72B7514F">
              <w:rPr>
                <w:sz w:val="20"/>
                <w:szCs w:val="20"/>
              </w:rPr>
              <w:t>.</w:t>
            </w:r>
            <w:r w:rsidRPr="003C44DE">
              <w:rPr>
                <w:sz w:val="20"/>
                <w:szCs w:val="20"/>
              </w:rPr>
              <w:t xml:space="preserve"> UNIMOD or PSI-MOD </w:t>
            </w:r>
            <w:r w:rsidR="36C00662" w:rsidRPr="72B7514F">
              <w:rPr>
                <w:sz w:val="20"/>
                <w:szCs w:val="20"/>
              </w:rPr>
              <w:t xml:space="preserve">are </w:t>
            </w:r>
            <w:r w:rsidR="384B94AD" w:rsidRPr="72B7514F">
              <w:rPr>
                <w:sz w:val="20"/>
                <w:szCs w:val="20"/>
              </w:rPr>
              <w:t xml:space="preserve">currently </w:t>
            </w:r>
            <w:r w:rsidRPr="003C44DE">
              <w:rPr>
                <w:sz w:val="20"/>
                <w:szCs w:val="20"/>
              </w:rPr>
              <w:t>supported.</w:t>
            </w:r>
          </w:p>
        </w:tc>
      </w:tr>
      <w:tr w:rsidR="005607A7" w:rsidRPr="005607A7" w14:paraId="446A239E" w14:textId="77777777" w:rsidTr="4AF681B9">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E8A018E" w14:textId="77777777" w:rsidR="005607A7" w:rsidRPr="003C44DE" w:rsidRDefault="005607A7" w:rsidP="00C664A0">
            <w:pPr>
              <w:rPr>
                <w:sz w:val="20"/>
                <w:szCs w:val="20"/>
              </w:rPr>
            </w:pPr>
            <w:r w:rsidRPr="003C44DE">
              <w:rPr>
                <w:sz w:val="20"/>
                <w:szCs w:val="20"/>
              </w:rPr>
              <w:t>Chemical Formula</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F6A7C2D" w14:textId="77777777" w:rsidR="005607A7" w:rsidRPr="003C44DE" w:rsidRDefault="005607A7" w:rsidP="00C664A0">
            <w:pPr>
              <w:rPr>
                <w:sz w:val="20"/>
                <w:szCs w:val="20"/>
              </w:rPr>
            </w:pPr>
            <w:r w:rsidRPr="003C44DE">
              <w:rPr>
                <w:sz w:val="20"/>
                <w:szCs w:val="20"/>
              </w:rPr>
              <w:t>CF</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32AB126" w14:textId="77777777" w:rsidR="005607A7" w:rsidRPr="003C44DE" w:rsidRDefault="005607A7" w:rsidP="00C664A0">
            <w:pPr>
              <w:rPr>
                <w:sz w:val="20"/>
                <w:szCs w:val="20"/>
              </w:rPr>
            </w:pPr>
            <w:r w:rsidRPr="003C44DE">
              <w:rPr>
                <w:sz w:val="20"/>
                <w:szCs w:val="20"/>
              </w:rPr>
              <w:t>CF=H(2)C(2)O</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7DAE0BC" w14:textId="73CE3275" w:rsidR="005607A7" w:rsidRPr="003C44DE" w:rsidRDefault="005607A7" w:rsidP="00C664A0">
            <w:pPr>
              <w:rPr>
                <w:sz w:val="20"/>
                <w:szCs w:val="20"/>
              </w:rPr>
            </w:pPr>
            <w:r w:rsidRPr="003C44DE">
              <w:rPr>
                <w:sz w:val="20"/>
                <w:szCs w:val="20"/>
              </w:rPr>
              <w:t>0</w:t>
            </w:r>
            <w:r w:rsidRPr="003C44DE">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2EC75A6" w14:textId="60635AB1" w:rsidR="005607A7" w:rsidRPr="003C44DE" w:rsidRDefault="005607A7" w:rsidP="007432F9">
            <w:pPr>
              <w:jc w:val="both"/>
              <w:rPr>
                <w:sz w:val="20"/>
                <w:szCs w:val="20"/>
              </w:rPr>
            </w:pPr>
            <w:r w:rsidRPr="003C44DE">
              <w:rPr>
                <w:sz w:val="20"/>
                <w:szCs w:val="20"/>
              </w:rPr>
              <w:t xml:space="preserve">This is the chemical formula of the added or removed atoms. For the formula composition </w:t>
            </w:r>
            <w:r w:rsidRPr="003C44DE">
              <w:rPr>
                <w:sz w:val="20"/>
                <w:szCs w:val="20"/>
              </w:rPr>
              <w:lastRenderedPageBreak/>
              <w:t>please follow the guidelines from </w:t>
            </w:r>
            <w:hyperlink r:id="rId59">
              <w:r w:rsidRPr="093F2739">
                <w:rPr>
                  <w:rStyle w:val="Lienhypertexte"/>
                  <w:sz w:val="20"/>
                  <w:szCs w:val="20"/>
                </w:rPr>
                <w:t>UNIMOD</w:t>
              </w:r>
            </w:hyperlink>
            <w:r w:rsidR="657E22FC" w:rsidRPr="093F2739">
              <w:rPr>
                <w:sz w:val="20"/>
                <w:szCs w:val="20"/>
              </w:rPr>
              <w:t>.</w:t>
            </w:r>
          </w:p>
        </w:tc>
      </w:tr>
      <w:tr w:rsidR="005607A7" w:rsidRPr="005607A7" w14:paraId="5BE874A4"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6E534BA" w14:textId="77777777" w:rsidR="005607A7" w:rsidRPr="003C44DE" w:rsidRDefault="005607A7" w:rsidP="00C664A0">
            <w:pPr>
              <w:rPr>
                <w:sz w:val="20"/>
                <w:szCs w:val="20"/>
              </w:rPr>
            </w:pPr>
            <w:r w:rsidRPr="003C44DE">
              <w:rPr>
                <w:sz w:val="20"/>
                <w:szCs w:val="20"/>
              </w:rPr>
              <w:lastRenderedPageBreak/>
              <w:t>Modification Type</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2248343" w14:textId="77777777" w:rsidR="005607A7" w:rsidRPr="003C44DE" w:rsidRDefault="005607A7" w:rsidP="00C664A0">
            <w:pPr>
              <w:rPr>
                <w:sz w:val="20"/>
                <w:szCs w:val="20"/>
              </w:rPr>
            </w:pPr>
            <w:r w:rsidRPr="003C44DE">
              <w:rPr>
                <w:sz w:val="20"/>
                <w:szCs w:val="20"/>
              </w:rPr>
              <w:t>M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DCC63F4" w14:textId="77777777" w:rsidR="005607A7" w:rsidRPr="003C44DE" w:rsidRDefault="005607A7" w:rsidP="00C664A0">
            <w:pPr>
              <w:rPr>
                <w:sz w:val="20"/>
                <w:szCs w:val="20"/>
              </w:rPr>
            </w:pPr>
            <w:r w:rsidRPr="003C44DE">
              <w:rPr>
                <w:sz w:val="20"/>
                <w:szCs w:val="20"/>
              </w:rPr>
              <w:t>MT=Fixed</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5234D79" w14:textId="4872AF56" w:rsidR="005607A7" w:rsidRPr="003C44DE" w:rsidRDefault="005607A7" w:rsidP="00C664A0">
            <w:pPr>
              <w:rPr>
                <w:sz w:val="20"/>
                <w:szCs w:val="20"/>
              </w:rPr>
            </w:pPr>
            <w:r w:rsidRPr="003C44DE">
              <w:rPr>
                <w:sz w:val="20"/>
                <w:szCs w:val="20"/>
              </w:rPr>
              <w:t>0</w:t>
            </w:r>
            <w:r w:rsidRPr="003C44DE">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65FFFE2" w14:textId="782E8687" w:rsidR="005607A7" w:rsidRPr="003C44DE" w:rsidRDefault="005607A7" w:rsidP="007432F9">
            <w:pPr>
              <w:jc w:val="both"/>
              <w:rPr>
                <w:sz w:val="20"/>
                <w:szCs w:val="20"/>
              </w:rPr>
            </w:pPr>
            <w:r w:rsidRPr="003C44DE">
              <w:rPr>
                <w:sz w:val="20"/>
                <w:szCs w:val="20"/>
              </w:rPr>
              <w:t xml:space="preserve">This specifies which modification group the modification </w:t>
            </w:r>
            <w:r w:rsidR="7BCA10D9" w:rsidRPr="093F2739">
              <w:rPr>
                <w:sz w:val="20"/>
                <w:szCs w:val="20"/>
              </w:rPr>
              <w:t>belongs to</w:t>
            </w:r>
            <w:r w:rsidRPr="093F2739">
              <w:rPr>
                <w:sz w:val="20"/>
                <w:szCs w:val="20"/>
              </w:rPr>
              <w:t xml:space="preserve">. </w:t>
            </w:r>
            <w:r w:rsidR="0DA1782B" w:rsidRPr="093F2739">
              <w:rPr>
                <w:sz w:val="20"/>
                <w:szCs w:val="20"/>
              </w:rPr>
              <w:t xml:space="preserve">The choices </w:t>
            </w:r>
            <w:r w:rsidR="00BF462C" w:rsidRPr="093F2739">
              <w:rPr>
                <w:sz w:val="20"/>
                <w:szCs w:val="20"/>
              </w:rPr>
              <w:t>are</w:t>
            </w:r>
            <w:r w:rsidRPr="003C44DE">
              <w:rPr>
                <w:sz w:val="20"/>
                <w:szCs w:val="20"/>
              </w:rPr>
              <w:t>: [</w:t>
            </w:r>
            <w:r w:rsidR="00184E99">
              <w:rPr>
                <w:sz w:val="20"/>
                <w:szCs w:val="20"/>
              </w:rPr>
              <w:t>f</w:t>
            </w:r>
            <w:r w:rsidRPr="003C44DE">
              <w:rPr>
                <w:sz w:val="20"/>
                <w:szCs w:val="20"/>
              </w:rPr>
              <w:t xml:space="preserve">ixed, </w:t>
            </w:r>
            <w:r w:rsidR="00184E99">
              <w:rPr>
                <w:sz w:val="20"/>
                <w:szCs w:val="20"/>
              </w:rPr>
              <w:t>custom</w:t>
            </w:r>
            <w:r w:rsidRPr="003C44DE">
              <w:rPr>
                <w:sz w:val="20"/>
                <w:szCs w:val="20"/>
              </w:rPr>
              <w:t xml:space="preserve">, </w:t>
            </w:r>
            <w:r w:rsidR="00184E99">
              <w:rPr>
                <w:sz w:val="20"/>
                <w:szCs w:val="20"/>
              </w:rPr>
              <w:t>and variable, annotated</w:t>
            </w:r>
            <w:r w:rsidRPr="003C44DE">
              <w:rPr>
                <w:sz w:val="20"/>
                <w:szCs w:val="20"/>
              </w:rPr>
              <w:t>]. </w:t>
            </w:r>
            <w:r w:rsidR="0FCA8FAD" w:rsidRPr="093F2739">
              <w:rPr>
                <w:sz w:val="20"/>
                <w:szCs w:val="20"/>
              </w:rPr>
              <w:t xml:space="preserve">The term </w:t>
            </w:r>
            <w:r w:rsidR="00184E99">
              <w:rPr>
                <w:i/>
                <w:iCs/>
                <w:sz w:val="20"/>
                <w:szCs w:val="20"/>
              </w:rPr>
              <w:t>a</w:t>
            </w:r>
            <w:r w:rsidR="00184E99" w:rsidRPr="003C44DE">
              <w:rPr>
                <w:i/>
                <w:iCs/>
                <w:sz w:val="20"/>
                <w:szCs w:val="20"/>
              </w:rPr>
              <w:t>nnotated</w:t>
            </w:r>
            <w:r w:rsidR="00184E99" w:rsidRPr="003C44DE">
              <w:rPr>
                <w:sz w:val="20"/>
                <w:szCs w:val="20"/>
              </w:rPr>
              <w:t> </w:t>
            </w:r>
            <w:r w:rsidRPr="003C44DE">
              <w:rPr>
                <w:sz w:val="20"/>
                <w:szCs w:val="20"/>
              </w:rPr>
              <w:t xml:space="preserve">is used to </w:t>
            </w:r>
            <w:r w:rsidR="40DF87D5" w:rsidRPr="093F2739">
              <w:rPr>
                <w:sz w:val="20"/>
                <w:szCs w:val="20"/>
              </w:rPr>
              <w:t xml:space="preserve">enable the </w:t>
            </w:r>
            <w:r w:rsidRPr="003C44DE">
              <w:rPr>
                <w:sz w:val="20"/>
                <w:szCs w:val="20"/>
              </w:rPr>
              <w:t xml:space="preserve">search for all the occurrences of the modification into an annotated protein database file </w:t>
            </w:r>
            <w:r w:rsidR="69E28D31" w:rsidRPr="093F2739">
              <w:rPr>
                <w:sz w:val="20"/>
                <w:szCs w:val="20"/>
              </w:rPr>
              <w:t>such as</w:t>
            </w:r>
            <w:r w:rsidRPr="003C44DE">
              <w:rPr>
                <w:sz w:val="20"/>
                <w:szCs w:val="20"/>
              </w:rPr>
              <w:t xml:space="preserve"> UNIPROT XML or PEFF.</w:t>
            </w:r>
          </w:p>
        </w:tc>
      </w:tr>
      <w:tr w:rsidR="005607A7" w:rsidRPr="005607A7" w14:paraId="3ACF550E" w14:textId="77777777" w:rsidTr="4AF681B9">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FCF9503" w14:textId="77777777" w:rsidR="005607A7" w:rsidRPr="003C44DE" w:rsidRDefault="005607A7" w:rsidP="00C664A0">
            <w:pPr>
              <w:rPr>
                <w:sz w:val="20"/>
                <w:szCs w:val="20"/>
              </w:rPr>
            </w:pPr>
            <w:r w:rsidRPr="003C44DE">
              <w:rPr>
                <w:sz w:val="20"/>
                <w:szCs w:val="20"/>
              </w:rPr>
              <w:t>Position of the modification in the Polypeptide</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9948156" w14:textId="77777777" w:rsidR="005607A7" w:rsidRPr="003C44DE" w:rsidRDefault="005607A7" w:rsidP="00C664A0">
            <w:pPr>
              <w:rPr>
                <w:sz w:val="20"/>
                <w:szCs w:val="20"/>
              </w:rPr>
            </w:pPr>
            <w:r w:rsidRPr="003C44DE">
              <w:rPr>
                <w:sz w:val="20"/>
                <w:szCs w:val="20"/>
              </w:rPr>
              <w:t>PP</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13293CA" w14:textId="77777777" w:rsidR="005607A7" w:rsidRPr="003C44DE" w:rsidRDefault="005607A7" w:rsidP="00C664A0">
            <w:pPr>
              <w:rPr>
                <w:sz w:val="20"/>
                <w:szCs w:val="20"/>
              </w:rPr>
            </w:pPr>
            <w:r w:rsidRPr="003C44DE">
              <w:rPr>
                <w:sz w:val="20"/>
                <w:szCs w:val="20"/>
              </w:rPr>
              <w:t>PP=Any N-term</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C5C7429" w14:textId="72BD4164" w:rsidR="005607A7" w:rsidRPr="003C44DE" w:rsidRDefault="005607A7" w:rsidP="00C664A0">
            <w:pPr>
              <w:rPr>
                <w:sz w:val="20"/>
                <w:szCs w:val="20"/>
              </w:rPr>
            </w:pPr>
            <w:r w:rsidRPr="003C44DE">
              <w:rPr>
                <w:sz w:val="20"/>
                <w:szCs w:val="20"/>
              </w:rPr>
              <w:t>0</w:t>
            </w:r>
            <w:r w:rsidRPr="003C44DE">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1E1498D" w14:textId="2BEBE37A" w:rsidR="005607A7" w:rsidRPr="003C44DE" w:rsidRDefault="005607A7" w:rsidP="004F415B">
            <w:pPr>
              <w:jc w:val="both"/>
              <w:rPr>
                <w:sz w:val="20"/>
                <w:szCs w:val="20"/>
              </w:rPr>
            </w:pPr>
            <w:r w:rsidRPr="003C44DE">
              <w:rPr>
                <w:sz w:val="20"/>
                <w:szCs w:val="20"/>
              </w:rPr>
              <w:t xml:space="preserve">Choose from the following options: [Anywhere, Protein N-term, Protein C-term, Any N-term, Any C-term]. </w:t>
            </w:r>
            <w:r w:rsidR="00822762">
              <w:rPr>
                <w:sz w:val="20"/>
                <w:szCs w:val="20"/>
              </w:rPr>
              <w:t>The default</w:t>
            </w:r>
            <w:r w:rsidRPr="003C44DE">
              <w:rPr>
                <w:sz w:val="20"/>
                <w:szCs w:val="20"/>
              </w:rPr>
              <w:t xml:space="preserve"> is </w:t>
            </w:r>
            <w:r w:rsidR="00D465A5" w:rsidRPr="009D5F80">
              <w:rPr>
                <w:sz w:val="20"/>
                <w:szCs w:val="20"/>
              </w:rPr>
              <w:t>anywhere</w:t>
            </w:r>
            <w:r w:rsidRPr="00D465A5">
              <w:rPr>
                <w:sz w:val="20"/>
                <w:szCs w:val="20"/>
              </w:rPr>
              <w:t>.</w:t>
            </w:r>
          </w:p>
        </w:tc>
      </w:tr>
      <w:tr w:rsidR="005607A7" w:rsidRPr="005607A7" w14:paraId="44CEF76E"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EFEC1B8" w14:textId="77777777" w:rsidR="005607A7" w:rsidRPr="003C44DE" w:rsidRDefault="005607A7" w:rsidP="00C664A0">
            <w:pPr>
              <w:rPr>
                <w:sz w:val="20"/>
                <w:szCs w:val="20"/>
              </w:rPr>
            </w:pPr>
            <w:r w:rsidRPr="003C44DE">
              <w:rPr>
                <w:sz w:val="20"/>
                <w:szCs w:val="20"/>
              </w:rPr>
              <w:t>Target Amino acid</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E5A9333" w14:textId="77777777" w:rsidR="005607A7" w:rsidRPr="003C44DE" w:rsidRDefault="005607A7" w:rsidP="00C664A0">
            <w:pPr>
              <w:rPr>
                <w:sz w:val="20"/>
                <w:szCs w:val="20"/>
              </w:rPr>
            </w:pPr>
            <w:r w:rsidRPr="003C44DE">
              <w:rPr>
                <w:sz w:val="20"/>
                <w:szCs w:val="20"/>
              </w:rPr>
              <w:t>TA</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3CDDFD3" w14:textId="77777777" w:rsidR="005607A7" w:rsidRPr="003C44DE" w:rsidRDefault="005607A7" w:rsidP="00C664A0">
            <w:pPr>
              <w:rPr>
                <w:sz w:val="20"/>
                <w:szCs w:val="20"/>
              </w:rPr>
            </w:pPr>
            <w:r w:rsidRPr="003C44DE">
              <w:rPr>
                <w:sz w:val="20"/>
                <w:szCs w:val="20"/>
              </w:rPr>
              <w:t>TA=S,T,Y</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C106265" w14:textId="6B59DBF1" w:rsidR="005607A7" w:rsidRPr="003C44DE" w:rsidRDefault="003C44DE"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B9B6DC4" w14:textId="4E3C4416" w:rsidR="005607A7" w:rsidRPr="003C44DE" w:rsidRDefault="005607A7" w:rsidP="004F415B">
            <w:pPr>
              <w:jc w:val="both"/>
              <w:rPr>
                <w:sz w:val="20"/>
                <w:szCs w:val="20"/>
              </w:rPr>
            </w:pPr>
            <w:r w:rsidRPr="003C44DE">
              <w:rPr>
                <w:sz w:val="20"/>
                <w:szCs w:val="20"/>
              </w:rPr>
              <w:t xml:space="preserve">The target amino acid </w:t>
            </w:r>
            <w:r w:rsidR="22516CA1" w:rsidRPr="093F2739">
              <w:rPr>
                <w:sz w:val="20"/>
                <w:szCs w:val="20"/>
              </w:rPr>
              <w:t>residue</w:t>
            </w:r>
            <w:r w:rsidRPr="003C44DE">
              <w:rPr>
                <w:sz w:val="20"/>
                <w:szCs w:val="20"/>
              </w:rPr>
              <w:t>. If the modification targets multiple sites, it can be separated by </w:t>
            </w:r>
            <w:r w:rsidR="00822762">
              <w:rPr>
                <w:sz w:val="20"/>
                <w:szCs w:val="20"/>
              </w:rPr>
              <w:t xml:space="preserve">the </w:t>
            </w:r>
            <w:r w:rsidR="2C692B4F" w:rsidRPr="0C727EEC">
              <w:rPr>
                <w:sz w:val="20"/>
                <w:szCs w:val="20"/>
              </w:rPr>
              <w:t>TA</w:t>
            </w:r>
            <w:r w:rsidR="028E9A3B" w:rsidRPr="093F2739">
              <w:rPr>
                <w:sz w:val="20"/>
                <w:szCs w:val="20"/>
              </w:rPr>
              <w:t xml:space="preserve"> (see below)</w:t>
            </w:r>
            <w:r w:rsidRPr="093F2739">
              <w:rPr>
                <w:sz w:val="20"/>
                <w:szCs w:val="20"/>
              </w:rPr>
              <w:t>.</w:t>
            </w:r>
          </w:p>
        </w:tc>
      </w:tr>
      <w:tr w:rsidR="005607A7" w:rsidRPr="005607A7" w14:paraId="3AEAF819" w14:textId="77777777" w:rsidTr="4AF681B9">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2F72149" w14:textId="77777777" w:rsidR="005607A7" w:rsidRPr="003C44DE" w:rsidRDefault="005607A7" w:rsidP="00C664A0">
            <w:pPr>
              <w:rPr>
                <w:sz w:val="20"/>
                <w:szCs w:val="20"/>
              </w:rPr>
            </w:pPr>
            <w:r w:rsidRPr="003C44DE">
              <w:rPr>
                <w:sz w:val="20"/>
                <w:szCs w:val="20"/>
              </w:rPr>
              <w:t>Monoisotopic Mass</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DC4BDB1" w14:textId="77777777" w:rsidR="005607A7" w:rsidRPr="003C44DE" w:rsidRDefault="005607A7" w:rsidP="00C664A0">
            <w:pPr>
              <w:rPr>
                <w:sz w:val="20"/>
                <w:szCs w:val="20"/>
              </w:rPr>
            </w:pPr>
            <w:r w:rsidRPr="003C44DE">
              <w:rPr>
                <w:sz w:val="20"/>
                <w:szCs w:val="20"/>
              </w:rPr>
              <w:t>MM</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FAE16C7" w14:textId="77777777" w:rsidR="005607A7" w:rsidRPr="003C44DE" w:rsidRDefault="005607A7" w:rsidP="00C664A0">
            <w:pPr>
              <w:rPr>
                <w:sz w:val="20"/>
                <w:szCs w:val="20"/>
              </w:rPr>
            </w:pPr>
            <w:r w:rsidRPr="003C44DE">
              <w:rPr>
                <w:sz w:val="20"/>
                <w:szCs w:val="20"/>
              </w:rPr>
              <w:t>MM=42.010565</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4ACA44A" w14:textId="71578C02" w:rsidR="005607A7" w:rsidRPr="003C44DE" w:rsidRDefault="005607A7" w:rsidP="00C664A0">
            <w:pPr>
              <w:rPr>
                <w:sz w:val="20"/>
                <w:szCs w:val="20"/>
              </w:rPr>
            </w:pPr>
            <w:r w:rsidRPr="003C44DE">
              <w:rPr>
                <w:sz w:val="20"/>
                <w:szCs w:val="20"/>
              </w:rPr>
              <w:t>0</w:t>
            </w:r>
            <w:r w:rsidRPr="003C44DE">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E27761D" w14:textId="0B7F1462" w:rsidR="005607A7" w:rsidRPr="003C44DE" w:rsidRDefault="005607A7" w:rsidP="004F415B">
            <w:pPr>
              <w:jc w:val="both"/>
              <w:rPr>
                <w:sz w:val="20"/>
                <w:szCs w:val="20"/>
              </w:rPr>
            </w:pPr>
            <w:r w:rsidRPr="003C44DE">
              <w:rPr>
                <w:sz w:val="20"/>
                <w:szCs w:val="20"/>
              </w:rPr>
              <w:t xml:space="preserve">The exact </w:t>
            </w:r>
            <w:r w:rsidR="00142DC0" w:rsidRPr="72B7514F">
              <w:rPr>
                <w:sz w:val="20"/>
                <w:szCs w:val="20"/>
              </w:rPr>
              <w:t>monoisotopic</w:t>
            </w:r>
            <w:r w:rsidRPr="72B7514F">
              <w:rPr>
                <w:sz w:val="20"/>
                <w:szCs w:val="20"/>
              </w:rPr>
              <w:t xml:space="preserve"> </w:t>
            </w:r>
            <w:r w:rsidRPr="003C44DE">
              <w:rPr>
                <w:sz w:val="20"/>
                <w:szCs w:val="20"/>
              </w:rPr>
              <w:t xml:space="preserve">atomic mass shift produced by the modification. Please use at least 5 decimal places of accuracy. This </w:t>
            </w:r>
            <w:r w:rsidR="5286B49B" w:rsidRPr="093F2739">
              <w:rPr>
                <w:sz w:val="20"/>
                <w:szCs w:val="20"/>
              </w:rPr>
              <w:t>SHOULD</w:t>
            </w:r>
            <w:r w:rsidRPr="003C44DE">
              <w:rPr>
                <w:sz w:val="20"/>
                <w:szCs w:val="20"/>
              </w:rPr>
              <w:t xml:space="preserve"> only be used if the chemical formula of the modification </w:t>
            </w:r>
            <w:r w:rsidR="00961E92" w:rsidRPr="72B7514F">
              <w:rPr>
                <w:sz w:val="20"/>
                <w:szCs w:val="20"/>
              </w:rPr>
              <w:t>is</w:t>
            </w:r>
            <w:r w:rsidRPr="72B7514F">
              <w:rPr>
                <w:sz w:val="20"/>
                <w:szCs w:val="20"/>
              </w:rPr>
              <w:t xml:space="preserve"> </w:t>
            </w:r>
            <w:r w:rsidRPr="003C44DE">
              <w:rPr>
                <w:sz w:val="20"/>
                <w:szCs w:val="20"/>
              </w:rPr>
              <w:t xml:space="preserve">not known. </w:t>
            </w:r>
          </w:p>
        </w:tc>
      </w:tr>
      <w:tr w:rsidR="005607A7" w:rsidRPr="005607A7" w14:paraId="25B54F73" w14:textId="77777777" w:rsidTr="005607A7">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33CAE72" w14:textId="77777777" w:rsidR="005607A7" w:rsidRPr="003C44DE" w:rsidRDefault="005607A7" w:rsidP="00C664A0">
            <w:pPr>
              <w:rPr>
                <w:sz w:val="20"/>
                <w:szCs w:val="20"/>
              </w:rPr>
            </w:pPr>
            <w:r w:rsidRPr="003C44DE">
              <w:rPr>
                <w:sz w:val="20"/>
                <w:szCs w:val="20"/>
              </w:rPr>
              <w:t>Target Site</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9FD43AD" w14:textId="77777777" w:rsidR="005607A7" w:rsidRPr="003C44DE" w:rsidRDefault="005607A7" w:rsidP="00C664A0">
            <w:pPr>
              <w:rPr>
                <w:sz w:val="20"/>
                <w:szCs w:val="20"/>
              </w:rPr>
            </w:pPr>
            <w:r w:rsidRPr="003C44DE">
              <w:rPr>
                <w:sz w:val="20"/>
                <w:szCs w:val="20"/>
              </w:rPr>
              <w:t>TS</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41A0BC7" w14:textId="77777777" w:rsidR="005607A7" w:rsidRPr="003C44DE" w:rsidRDefault="005607A7" w:rsidP="00C664A0">
            <w:pPr>
              <w:rPr>
                <w:sz w:val="20"/>
                <w:szCs w:val="20"/>
              </w:rPr>
            </w:pPr>
            <w:r w:rsidRPr="003C44DE">
              <w:rPr>
                <w:sz w:val="20"/>
                <w:szCs w:val="20"/>
              </w:rPr>
              <w:t>TS=N[^P][S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642B985" w14:textId="46A31273" w:rsidR="005607A7" w:rsidRPr="003C44DE" w:rsidRDefault="005607A7" w:rsidP="00C664A0">
            <w:pPr>
              <w:rPr>
                <w:sz w:val="20"/>
                <w:szCs w:val="20"/>
              </w:rPr>
            </w:pPr>
            <w:r w:rsidRPr="003C44DE">
              <w:rPr>
                <w:sz w:val="20"/>
                <w:szCs w:val="20"/>
              </w:rPr>
              <w:t>0</w:t>
            </w:r>
            <w:r w:rsidRPr="003C44DE">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8D3F044" w14:textId="253DAAE7" w:rsidR="005607A7" w:rsidRPr="003C44DE" w:rsidRDefault="005607A7" w:rsidP="004F415B">
            <w:pPr>
              <w:jc w:val="both"/>
              <w:rPr>
                <w:sz w:val="20"/>
                <w:szCs w:val="20"/>
              </w:rPr>
            </w:pPr>
            <w:r w:rsidRPr="003C44DE">
              <w:rPr>
                <w:sz w:val="20"/>
                <w:szCs w:val="20"/>
              </w:rPr>
              <w:t xml:space="preserve">For some software, it is important to capture complex rules for modification sites as regular expressions. These use cases </w:t>
            </w:r>
            <w:r w:rsidR="0FE4A76A" w:rsidRPr="093F2739">
              <w:rPr>
                <w:sz w:val="20"/>
                <w:szCs w:val="20"/>
              </w:rPr>
              <w:t>SHOULD</w:t>
            </w:r>
            <w:r w:rsidRPr="003C44DE">
              <w:rPr>
                <w:sz w:val="20"/>
                <w:szCs w:val="20"/>
              </w:rPr>
              <w:t xml:space="preserve"> be specified as regular expressions.</w:t>
            </w:r>
          </w:p>
        </w:tc>
      </w:tr>
    </w:tbl>
    <w:p w14:paraId="37B5B416" w14:textId="51C84167" w:rsidR="005607A7" w:rsidRDefault="005607A7" w:rsidP="00C664A0"/>
    <w:p w14:paraId="0A81F34C" w14:textId="77777777" w:rsidR="009D5F80" w:rsidRPr="005607A7" w:rsidRDefault="009D5F80" w:rsidP="00C664A0">
      <w:pPr>
        <w:rPr>
          <w:vanish/>
        </w:rPr>
      </w:pPr>
    </w:p>
    <w:p w14:paraId="25EBC4E5" w14:textId="7ABDBA15" w:rsidR="003C44DE" w:rsidRDefault="003C44DE" w:rsidP="007432F9">
      <w:pPr>
        <w:jc w:val="both"/>
      </w:pPr>
      <w:r w:rsidRPr="005607A7">
        <w:t xml:space="preserve">We </w:t>
      </w:r>
      <w:r w:rsidR="00B76121">
        <w:t>RECOMMEND</w:t>
      </w:r>
      <w:r w:rsidR="00B76121" w:rsidRPr="005607A7">
        <w:t xml:space="preserve"> </w:t>
      </w:r>
      <w:r w:rsidR="00F9208D">
        <w:t>using</w:t>
      </w:r>
      <w:r w:rsidRPr="005607A7">
        <w:t xml:space="preserve"> the </w:t>
      </w:r>
      <w:r w:rsidR="0052147B" w:rsidRPr="00A56518">
        <w:rPr>
          <w:iCs/>
        </w:rPr>
        <w:t xml:space="preserve">UNIMOD </w:t>
      </w:r>
      <w:r w:rsidRPr="005607A7">
        <w:t>interim name or the PSI-MOD name</w:t>
      </w:r>
      <w:r w:rsidR="55739BCB">
        <w:t xml:space="preserve"> </w:t>
      </w:r>
      <w:r w:rsidR="62B89E9B">
        <w:t xml:space="preserve">for </w:t>
      </w:r>
      <w:r w:rsidR="2313747D">
        <w:t>indicating</w:t>
      </w:r>
      <w:r w:rsidRPr="005607A7">
        <w:t xml:space="preserve"> the modification name</w:t>
      </w:r>
      <w:r>
        <w:t>.</w:t>
      </w:r>
      <w:r w:rsidRPr="005607A7">
        <w:t xml:space="preserve"> For custom modifications, we </w:t>
      </w:r>
      <w:r w:rsidR="00B76121">
        <w:t>RECOMMEND</w:t>
      </w:r>
      <w:r w:rsidR="00B76121" w:rsidRPr="005607A7">
        <w:t xml:space="preserve"> </w:t>
      </w:r>
      <w:r w:rsidRPr="005607A7">
        <w:t>using an intuitive name. If the PTM is unknown (custom), the </w:t>
      </w:r>
      <w:r w:rsidRPr="005607A7">
        <w:rPr>
          <w:i/>
          <w:iCs/>
        </w:rPr>
        <w:t>Chemical Formula</w:t>
      </w:r>
      <w:r w:rsidRPr="005607A7">
        <w:t> or </w:t>
      </w:r>
      <w:r w:rsidRPr="005607A7">
        <w:rPr>
          <w:i/>
          <w:iCs/>
        </w:rPr>
        <w:t>Monoisotopic Mass</w:t>
      </w:r>
      <w:r w:rsidRPr="005607A7">
        <w:t> MUST be annotated.</w:t>
      </w:r>
    </w:p>
    <w:p w14:paraId="6E87D6EE" w14:textId="77777777" w:rsidR="003C44DE" w:rsidRPr="003C44DE" w:rsidRDefault="003C44DE" w:rsidP="00C664A0"/>
    <w:p w14:paraId="5A0E2695" w14:textId="4CA89871" w:rsidR="005607A7" w:rsidRDefault="005607A7" w:rsidP="003978F9">
      <w:pPr>
        <w:jc w:val="both"/>
      </w:pPr>
      <w:r w:rsidRPr="005607A7">
        <w:lastRenderedPageBreak/>
        <w:t xml:space="preserve">An example of </w:t>
      </w:r>
      <w:r w:rsidR="00B51042">
        <w:t>an</w:t>
      </w:r>
      <w:r w:rsidRPr="005607A7">
        <w:t> </w:t>
      </w:r>
      <w:r w:rsidRPr="004214A0">
        <w:t>SDRF</w:t>
      </w:r>
      <w:r w:rsidR="500CBA9E" w:rsidRPr="004214A0">
        <w:t>-Proteomics</w:t>
      </w:r>
      <w:r w:rsidRPr="005607A7">
        <w:t> file with sample modifications annotated</w:t>
      </w:r>
      <w:r w:rsidR="00D04F58">
        <w:t xml:space="preserve">, where each modification needs an extra </w:t>
      </w:r>
      <w:r w:rsidR="002341F9">
        <w:t>column</w:t>
      </w:r>
      <w:r w:rsidR="044F601B">
        <w:t xml:space="preserve"> in the file format</w:t>
      </w:r>
      <w:r w:rsidRPr="005607A7">
        <w:t>:</w:t>
      </w:r>
    </w:p>
    <w:p w14:paraId="77B02134" w14:textId="77777777" w:rsidR="003C44DE" w:rsidRPr="003C44DE" w:rsidRDefault="003C44DE" w:rsidP="00C664A0"/>
    <w:tbl>
      <w:tblPr>
        <w:tblW w:w="0" w:type="auto"/>
        <w:tblCellMar>
          <w:top w:w="15" w:type="dxa"/>
          <w:left w:w="15" w:type="dxa"/>
          <w:bottom w:w="15" w:type="dxa"/>
          <w:right w:w="15" w:type="dxa"/>
        </w:tblCellMar>
        <w:tblLook w:val="04A0" w:firstRow="1" w:lastRow="0" w:firstColumn="1" w:lastColumn="0" w:noHBand="0" w:noVBand="1"/>
      </w:tblPr>
      <w:tblGrid>
        <w:gridCol w:w="1268"/>
        <w:gridCol w:w="4380"/>
        <w:gridCol w:w="2976"/>
      </w:tblGrid>
      <w:tr w:rsidR="005607A7" w:rsidRPr="005607A7" w14:paraId="26262B0F" w14:textId="77777777" w:rsidTr="00DE4A77">
        <w:trPr>
          <w:tblHeader/>
        </w:trPr>
        <w:tc>
          <w:tcPr>
            <w:tcW w:w="1268"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BEB1AE9" w14:textId="3B0D8D8E" w:rsidR="005607A7" w:rsidRPr="003C44DE" w:rsidRDefault="438D2A5C" w:rsidP="00C664A0">
            <w:pPr>
              <w:rPr>
                <w:sz w:val="20"/>
                <w:szCs w:val="20"/>
              </w:rPr>
            </w:pPr>
            <w:r w:rsidRPr="5890466F">
              <w:rPr>
                <w:sz w:val="20"/>
                <w:szCs w:val="20"/>
              </w:rPr>
              <w:t>source name</w:t>
            </w:r>
          </w:p>
        </w:tc>
        <w:tc>
          <w:tcPr>
            <w:tcW w:w="438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574555B" w14:textId="77777777" w:rsidR="005607A7" w:rsidRPr="004214A0" w:rsidRDefault="005607A7" w:rsidP="00C664A0">
            <w:pPr>
              <w:rPr>
                <w:sz w:val="20"/>
                <w:szCs w:val="20"/>
              </w:rPr>
            </w:pPr>
            <w:r w:rsidRPr="004214A0">
              <w:rPr>
                <w:sz w:val="20"/>
                <w:szCs w:val="20"/>
              </w:rPr>
              <w:t>comment[modification parameters]</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AFB4F83" w14:textId="3864A440" w:rsidR="005607A7" w:rsidRPr="004214A0" w:rsidRDefault="005607A7" w:rsidP="00C664A0">
            <w:pPr>
              <w:rPr>
                <w:sz w:val="20"/>
                <w:szCs w:val="20"/>
              </w:rPr>
            </w:pPr>
            <w:r w:rsidRPr="004214A0">
              <w:rPr>
                <w:sz w:val="20"/>
                <w:szCs w:val="20"/>
              </w:rPr>
              <w:t>comment[modification parameters]</w:t>
            </w:r>
          </w:p>
        </w:tc>
      </w:tr>
      <w:tr w:rsidR="005607A7" w:rsidRPr="000B2D07" w14:paraId="4CA89CE6" w14:textId="77777777" w:rsidTr="00DE4A77">
        <w:tc>
          <w:tcPr>
            <w:tcW w:w="1268"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14EA974" w14:textId="77777777" w:rsidR="005607A7" w:rsidRPr="003C44DE" w:rsidRDefault="005607A7" w:rsidP="00C664A0">
            <w:pPr>
              <w:rPr>
                <w:sz w:val="20"/>
                <w:szCs w:val="20"/>
              </w:rPr>
            </w:pPr>
            <w:r w:rsidRPr="003C44DE">
              <w:rPr>
                <w:sz w:val="20"/>
                <w:szCs w:val="20"/>
              </w:rPr>
              <w:t>sample 1</w:t>
            </w:r>
          </w:p>
        </w:tc>
        <w:tc>
          <w:tcPr>
            <w:tcW w:w="438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1C79A29" w14:textId="5E1A9A22" w:rsidR="005607A7" w:rsidRPr="003C44DE" w:rsidRDefault="005607A7" w:rsidP="00C664A0">
            <w:pPr>
              <w:rPr>
                <w:sz w:val="20"/>
                <w:szCs w:val="20"/>
              </w:rPr>
            </w:pPr>
            <w:r w:rsidRPr="003C44DE">
              <w:rPr>
                <w:sz w:val="20"/>
                <w:szCs w:val="20"/>
              </w:rPr>
              <w:t>NT=Glu</w:t>
            </w:r>
            <w:r w:rsidR="007432F9">
              <w:rPr>
                <w:sz w:val="20"/>
                <w:szCs w:val="20"/>
              </w:rPr>
              <w:t>-</w:t>
            </w:r>
            <w:r w:rsidRPr="003C44DE">
              <w:rPr>
                <w:sz w:val="20"/>
                <w:szCs w:val="20"/>
              </w:rPr>
              <w:t>pyro-Glu; MT=fixed; PP=Anywhere; AC=Unimod:27; TA=E</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171FAA0" w14:textId="77777777" w:rsidR="005607A7" w:rsidRPr="00D919F8" w:rsidRDefault="005607A7" w:rsidP="00C664A0">
            <w:pPr>
              <w:rPr>
                <w:sz w:val="20"/>
                <w:szCs w:val="20"/>
                <w:lang w:val="fr-FR"/>
              </w:rPr>
            </w:pPr>
            <w:r w:rsidRPr="00D919F8">
              <w:rPr>
                <w:sz w:val="20"/>
                <w:szCs w:val="20"/>
                <w:lang w:val="fr-FR"/>
              </w:rPr>
              <w:t>NT=</w:t>
            </w:r>
            <w:proofErr w:type="spellStart"/>
            <w:r w:rsidRPr="00D919F8">
              <w:rPr>
                <w:sz w:val="20"/>
                <w:szCs w:val="20"/>
                <w:lang w:val="fr-FR"/>
              </w:rPr>
              <w:t>Oxidation</w:t>
            </w:r>
            <w:proofErr w:type="spellEnd"/>
            <w:r w:rsidRPr="00D919F8">
              <w:rPr>
                <w:sz w:val="20"/>
                <w:szCs w:val="20"/>
                <w:lang w:val="fr-FR"/>
              </w:rPr>
              <w:t>; MT=Variable; TA=M</w:t>
            </w:r>
          </w:p>
        </w:tc>
      </w:tr>
    </w:tbl>
    <w:p w14:paraId="26928779" w14:textId="7D60703B" w:rsidR="003C44DE" w:rsidRDefault="003C44DE" w:rsidP="00C664A0">
      <w:pPr>
        <w:rPr>
          <w:b/>
          <w:bCs/>
          <w:lang w:val="fr-FR"/>
        </w:rPr>
      </w:pPr>
    </w:p>
    <w:p w14:paraId="77BE7D71" w14:textId="77777777" w:rsidR="0066329D" w:rsidRPr="00D919F8" w:rsidRDefault="0066329D" w:rsidP="00C664A0">
      <w:pPr>
        <w:rPr>
          <w:b/>
          <w:bCs/>
          <w:lang w:val="fr-FR"/>
        </w:rPr>
      </w:pPr>
    </w:p>
    <w:p w14:paraId="3B82D305" w14:textId="53C5F2A1" w:rsidR="003C44DE" w:rsidRPr="003C44DE" w:rsidRDefault="00570C1D" w:rsidP="0066329D">
      <w:pPr>
        <w:pStyle w:val="Titre3"/>
      </w:pPr>
      <w:bookmarkStart w:id="61" w:name="_Toc67562081"/>
      <w:bookmarkStart w:id="62" w:name="_Toc135742253"/>
      <w:r>
        <w:rPr>
          <w:rFonts w:ascii="Times New Roman" w:hAnsi="Times New Roman"/>
          <w:b/>
          <w:bCs/>
        </w:rPr>
        <w:t>9</w:t>
      </w:r>
      <w:r w:rsidR="45E49F11" w:rsidRPr="187EA46F">
        <w:rPr>
          <w:rFonts w:ascii="Times New Roman" w:hAnsi="Times New Roman"/>
          <w:b/>
          <w:bCs/>
        </w:rPr>
        <w:t>.5.2</w:t>
      </w:r>
      <w:r w:rsidR="40E9F35F" w:rsidRPr="187EA46F">
        <w:rPr>
          <w:rFonts w:ascii="Times New Roman" w:hAnsi="Times New Roman"/>
          <w:b/>
          <w:bCs/>
        </w:rPr>
        <w:t xml:space="preserve"> </w:t>
      </w:r>
      <w:r w:rsidR="002A2F0C" w:rsidRPr="002A2F0C">
        <w:rPr>
          <w:rFonts w:ascii="Times New Roman" w:hAnsi="Times New Roman"/>
          <w:b/>
          <w:bCs/>
        </w:rPr>
        <w:t>Cleavage agent</w:t>
      </w:r>
      <w:r w:rsidR="002A2F0C">
        <w:rPr>
          <w:rFonts w:ascii="Times New Roman" w:hAnsi="Times New Roman"/>
          <w:b/>
          <w:bCs/>
        </w:rPr>
        <w:t>s</w:t>
      </w:r>
      <w:bookmarkEnd w:id="61"/>
      <w:r w:rsidR="00423C36">
        <w:rPr>
          <w:rFonts w:ascii="Times New Roman" w:hAnsi="Times New Roman"/>
          <w:b/>
          <w:bCs/>
        </w:rPr>
        <w:t>.</w:t>
      </w:r>
      <w:bookmarkEnd w:id="62"/>
    </w:p>
    <w:p w14:paraId="0FC72A0A" w14:textId="337EEE72" w:rsidR="005607A7" w:rsidRDefault="005607A7" w:rsidP="00C27882">
      <w:pPr>
        <w:jc w:val="both"/>
      </w:pPr>
      <w:r w:rsidRPr="005607A7">
        <w:t>The REQUIRED </w:t>
      </w:r>
      <w:r w:rsidRPr="00142DC0">
        <w:rPr>
          <w:i/>
        </w:rPr>
        <w:t>comment [cleavage agent details]</w:t>
      </w:r>
      <w:r w:rsidRPr="005607A7">
        <w:t xml:space="preserve"> property is used to capture the </w:t>
      </w:r>
      <w:r w:rsidR="58F2B779">
        <w:t>e</w:t>
      </w:r>
      <w:r w:rsidRPr="005607A7">
        <w:t xml:space="preserve">nzyme information. </w:t>
      </w:r>
      <w:r w:rsidR="00EC00A9">
        <w:t xml:space="preserve">The list of Enzyme names can be found in </w:t>
      </w:r>
      <w:r w:rsidR="008E2B38">
        <w:t xml:space="preserve">the </w:t>
      </w:r>
      <w:r w:rsidR="00EC00A9">
        <w:t xml:space="preserve">PSI-MS </w:t>
      </w:r>
      <w:r w:rsidR="008E2B38">
        <w:t>CV</w:t>
      </w:r>
      <w:r w:rsidR="00EC00A9">
        <w:t xml:space="preserve"> (</w:t>
      </w:r>
      <w:hyperlink r:id="rId60">
        <w:r w:rsidR="0019097A" w:rsidRPr="093F2739">
          <w:rPr>
            <w:rStyle w:val="Lienhypertexte"/>
          </w:rPr>
          <w:t>https://www.ebi.ac.uk/ols/ontologies/ms/terms?iri=http%3A%2F%2Fpurl.obolibrary.org%2Fobo%2FMS_1001045&amp;viewMode=All&amp;siblings=false</w:t>
        </w:r>
      </w:hyperlink>
      <w:r w:rsidR="00EC00A9">
        <w:t xml:space="preserve">). </w:t>
      </w:r>
      <w:r w:rsidR="00A63609">
        <w:t>Similarly,</w:t>
      </w:r>
      <w:r w:rsidRPr="005607A7">
        <w:t xml:space="preserve"> to protein </w:t>
      </w:r>
      <w:r>
        <w:t>modification</w:t>
      </w:r>
      <w:r w:rsidR="3D1455FB">
        <w:t>s,</w:t>
      </w:r>
      <w:r w:rsidR="00C27882" w:rsidRPr="005607A7">
        <w:t xml:space="preserve"> </w:t>
      </w:r>
      <w:r w:rsidRPr="005607A7">
        <w:t xml:space="preserve">a key=value pair representation </w:t>
      </w:r>
      <w:r w:rsidR="395AF8E8">
        <w:t>is used</w:t>
      </w:r>
      <w:r w:rsidR="4B15F54E">
        <w:t xml:space="preserve"> </w:t>
      </w:r>
      <w:r w:rsidRPr="005607A7">
        <w:t>to encode the following properties for each enzyme:</w:t>
      </w:r>
    </w:p>
    <w:p w14:paraId="2DF8397A" w14:textId="77777777" w:rsidR="003C44DE" w:rsidRPr="003C44DE" w:rsidRDefault="003C44DE" w:rsidP="00C664A0"/>
    <w:tbl>
      <w:tblPr>
        <w:tblW w:w="0" w:type="auto"/>
        <w:jc w:val="center"/>
        <w:tblCellMar>
          <w:top w:w="15" w:type="dxa"/>
          <w:left w:w="15" w:type="dxa"/>
          <w:bottom w:w="15" w:type="dxa"/>
          <w:right w:w="15" w:type="dxa"/>
        </w:tblCellMar>
        <w:tblLook w:val="04A0" w:firstRow="1" w:lastRow="0" w:firstColumn="1" w:lastColumn="0" w:noHBand="0" w:noVBand="1"/>
      </w:tblPr>
      <w:tblGrid>
        <w:gridCol w:w="1509"/>
        <w:gridCol w:w="735"/>
        <w:gridCol w:w="1926"/>
        <w:gridCol w:w="1590"/>
        <w:gridCol w:w="2864"/>
      </w:tblGrid>
      <w:tr w:rsidR="005607A7" w:rsidRPr="003C44DE" w14:paraId="0819EF3B" w14:textId="77777777" w:rsidTr="5890466F">
        <w:trP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6A488E3" w14:textId="77777777" w:rsidR="005607A7" w:rsidRPr="003C44DE" w:rsidRDefault="005607A7" w:rsidP="00C664A0">
            <w:pPr>
              <w:rPr>
                <w:b/>
                <w:bCs/>
                <w:sz w:val="20"/>
                <w:szCs w:val="20"/>
              </w:rPr>
            </w:pPr>
            <w:r w:rsidRPr="003C44DE">
              <w:rPr>
                <w:b/>
                <w:bCs/>
                <w:sz w:val="20"/>
                <w:szCs w:val="20"/>
              </w:rPr>
              <w:t>Property</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12462B3" w14:textId="77777777" w:rsidR="005607A7" w:rsidRPr="003C44DE" w:rsidRDefault="005607A7" w:rsidP="00C664A0">
            <w:pPr>
              <w:rPr>
                <w:b/>
                <w:bCs/>
                <w:sz w:val="20"/>
                <w:szCs w:val="20"/>
              </w:rPr>
            </w:pPr>
            <w:r w:rsidRPr="003C44DE">
              <w:rPr>
                <w:b/>
                <w:bCs/>
                <w:sz w:val="20"/>
                <w:szCs w:val="20"/>
              </w:rPr>
              <w:t>Key</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BEB5EFD" w14:textId="77777777" w:rsidR="005607A7" w:rsidRPr="003C44DE" w:rsidRDefault="005607A7" w:rsidP="00C664A0">
            <w:pPr>
              <w:rPr>
                <w:b/>
                <w:bCs/>
                <w:sz w:val="20"/>
                <w:szCs w:val="20"/>
              </w:rPr>
            </w:pPr>
            <w:r w:rsidRPr="003C44DE">
              <w:rPr>
                <w:b/>
                <w:bCs/>
                <w:sz w:val="20"/>
                <w:szCs w:val="20"/>
              </w:rPr>
              <w:t>Example</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C5878AE" w14:textId="77777777" w:rsidR="003C44DE" w:rsidRPr="003C44DE" w:rsidRDefault="005607A7" w:rsidP="00C664A0">
            <w:pPr>
              <w:rPr>
                <w:b/>
                <w:bCs/>
                <w:sz w:val="20"/>
                <w:szCs w:val="20"/>
              </w:rPr>
            </w:pPr>
            <w:r w:rsidRPr="003C44DE">
              <w:rPr>
                <w:b/>
                <w:bCs/>
                <w:sz w:val="20"/>
                <w:szCs w:val="20"/>
              </w:rPr>
              <w:t>Mandatory(</w:t>
            </w:r>
            <w:r w:rsidR="003C44DE" w:rsidRPr="003C44DE">
              <w:rPr>
                <w:b/>
                <w:bCs/>
                <w:sz w:val="20"/>
                <w:szCs w:val="20"/>
              </w:rPr>
              <w:t>1</w:t>
            </w:r>
            <w:r w:rsidRPr="003C44DE">
              <w:rPr>
                <w:b/>
                <w:bCs/>
                <w:sz w:val="20"/>
                <w:szCs w:val="20"/>
              </w:rPr>
              <w:t>)</w:t>
            </w:r>
          </w:p>
          <w:p w14:paraId="0FA81AAE" w14:textId="791A801A" w:rsidR="005607A7" w:rsidRPr="003C44DE" w:rsidRDefault="005607A7" w:rsidP="00C664A0">
            <w:pPr>
              <w:rPr>
                <w:b/>
                <w:bCs/>
                <w:sz w:val="20"/>
                <w:szCs w:val="20"/>
              </w:rPr>
            </w:pPr>
            <w:r w:rsidRPr="003C44DE">
              <w:rPr>
                <w:b/>
                <w:bCs/>
                <w:sz w:val="20"/>
                <w:szCs w:val="20"/>
              </w:rPr>
              <w:t>Optional(0</w:t>
            </w:r>
            <w:r w:rsidRPr="003C44DE">
              <w:rPr>
                <w:rFonts w:ascii="Apple Color Emoji" w:hAnsi="Apple Color Emoji" w:cs="Apple Color Emoji"/>
                <w:b/>
                <w:bCs/>
                <w:sz w:val="20"/>
                <w:szCs w:val="20"/>
              </w:rPr>
              <w:t>️</w:t>
            </w:r>
            <w:r w:rsidRPr="003C44DE">
              <w:rPr>
                <w:b/>
                <w:bCs/>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F1447F9" w14:textId="77777777" w:rsidR="005607A7" w:rsidRPr="003C44DE" w:rsidRDefault="005607A7" w:rsidP="00C664A0">
            <w:pPr>
              <w:rPr>
                <w:b/>
                <w:bCs/>
                <w:sz w:val="20"/>
                <w:szCs w:val="20"/>
              </w:rPr>
            </w:pPr>
            <w:r w:rsidRPr="003C44DE">
              <w:rPr>
                <w:b/>
                <w:bCs/>
                <w:sz w:val="20"/>
                <w:szCs w:val="20"/>
              </w:rPr>
              <w:t>comment</w:t>
            </w:r>
          </w:p>
        </w:tc>
      </w:tr>
      <w:tr w:rsidR="005607A7" w:rsidRPr="003C44DE" w14:paraId="0ADE39EC" w14:textId="77777777" w:rsidTr="007432F9">
        <w:trP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5FB60C1" w14:textId="77777777" w:rsidR="005607A7" w:rsidRPr="003C44DE" w:rsidRDefault="005607A7" w:rsidP="00C664A0">
            <w:pPr>
              <w:rPr>
                <w:sz w:val="20"/>
                <w:szCs w:val="20"/>
              </w:rPr>
            </w:pPr>
            <w:r w:rsidRPr="003C44DE">
              <w:rPr>
                <w:sz w:val="20"/>
                <w:szCs w:val="20"/>
              </w:rPr>
              <w:t>Name of the Enzyme</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7BBC066" w14:textId="77777777" w:rsidR="005607A7" w:rsidRPr="003C44DE" w:rsidRDefault="005607A7" w:rsidP="00C664A0">
            <w:pPr>
              <w:rPr>
                <w:sz w:val="20"/>
                <w:szCs w:val="20"/>
              </w:rPr>
            </w:pPr>
            <w:r w:rsidRPr="003C44DE">
              <w:rPr>
                <w:sz w:val="20"/>
                <w:szCs w:val="20"/>
              </w:rPr>
              <w:t>N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8D105A8" w14:textId="77777777" w:rsidR="005607A7" w:rsidRPr="003C44DE" w:rsidRDefault="005607A7" w:rsidP="00C664A0">
            <w:pPr>
              <w:rPr>
                <w:sz w:val="20"/>
                <w:szCs w:val="20"/>
              </w:rPr>
            </w:pPr>
            <w:r w:rsidRPr="003C44DE">
              <w:rPr>
                <w:sz w:val="20"/>
                <w:szCs w:val="20"/>
              </w:rPr>
              <w:t>NT=Trypsin</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5D300EF" w14:textId="176D504D" w:rsidR="005607A7" w:rsidRPr="003C44DE" w:rsidRDefault="003C44DE" w:rsidP="00C664A0">
            <w:pPr>
              <w:rPr>
                <w:sz w:val="20"/>
                <w:szCs w:val="20"/>
              </w:rPr>
            </w:pPr>
            <w:r>
              <w:rPr>
                <w:sz w:val="20"/>
                <w:szCs w:val="20"/>
              </w:rPr>
              <w:t>1</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AD790E4" w14:textId="2924B18A" w:rsidR="005607A7" w:rsidRPr="003C44DE" w:rsidRDefault="005607A7" w:rsidP="00EF2422">
            <w:pPr>
              <w:jc w:val="both"/>
              <w:rPr>
                <w:sz w:val="20"/>
                <w:szCs w:val="20"/>
              </w:rPr>
            </w:pPr>
            <w:r w:rsidRPr="003C44DE">
              <w:rPr>
                <w:sz w:val="20"/>
                <w:szCs w:val="20"/>
              </w:rPr>
              <w:t>Name of the Enzyme.</w:t>
            </w:r>
          </w:p>
        </w:tc>
      </w:tr>
      <w:tr w:rsidR="005607A7" w:rsidRPr="003C44DE" w14:paraId="7D41058B" w14:textId="77777777" w:rsidTr="5890466F">
        <w:trP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A60C3F7" w14:textId="77777777" w:rsidR="005607A7" w:rsidRPr="003C44DE" w:rsidRDefault="005607A7" w:rsidP="00C664A0">
            <w:pPr>
              <w:rPr>
                <w:sz w:val="20"/>
                <w:szCs w:val="20"/>
              </w:rPr>
            </w:pPr>
            <w:r w:rsidRPr="003C44DE">
              <w:rPr>
                <w:sz w:val="20"/>
                <w:szCs w:val="20"/>
              </w:rPr>
              <w:t>Enzyme Accession</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D4A9B2B" w14:textId="77777777" w:rsidR="005607A7" w:rsidRPr="003C44DE" w:rsidRDefault="005607A7" w:rsidP="00C664A0">
            <w:pPr>
              <w:rPr>
                <w:sz w:val="20"/>
                <w:szCs w:val="20"/>
              </w:rPr>
            </w:pPr>
            <w:r w:rsidRPr="003C44DE">
              <w:rPr>
                <w:sz w:val="20"/>
                <w:szCs w:val="20"/>
              </w:rPr>
              <w:t>AC</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22FA28D" w14:textId="77777777" w:rsidR="005607A7" w:rsidRPr="003C44DE" w:rsidRDefault="005607A7" w:rsidP="00C664A0">
            <w:pPr>
              <w:rPr>
                <w:sz w:val="20"/>
                <w:szCs w:val="20"/>
              </w:rPr>
            </w:pPr>
            <w:r w:rsidRPr="003C44DE">
              <w:rPr>
                <w:sz w:val="20"/>
                <w:szCs w:val="20"/>
              </w:rPr>
              <w:t>AC=MS:1001251</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87BE493" w14:textId="57AE4F78" w:rsidR="005607A7" w:rsidRPr="003C44DE" w:rsidRDefault="005607A7" w:rsidP="00C664A0">
            <w:pPr>
              <w:rPr>
                <w:sz w:val="20"/>
                <w:szCs w:val="20"/>
              </w:rPr>
            </w:pPr>
            <w:r w:rsidRPr="003C44DE">
              <w:rPr>
                <w:sz w:val="20"/>
                <w:szCs w:val="20"/>
              </w:rPr>
              <w:t>0</w:t>
            </w:r>
            <w:r w:rsidRPr="003C44DE">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3FC9DDD" w14:textId="1D001E17" w:rsidR="005607A7" w:rsidRPr="003C44DE" w:rsidRDefault="005607A7" w:rsidP="00EF2422">
            <w:pPr>
              <w:jc w:val="both"/>
              <w:rPr>
                <w:sz w:val="20"/>
                <w:szCs w:val="20"/>
              </w:rPr>
            </w:pPr>
            <w:r w:rsidRPr="003C44DE">
              <w:rPr>
                <w:sz w:val="20"/>
                <w:szCs w:val="20"/>
              </w:rPr>
              <w:t xml:space="preserve">Accession in </w:t>
            </w:r>
            <w:r w:rsidR="008E2B38">
              <w:rPr>
                <w:sz w:val="20"/>
                <w:szCs w:val="20"/>
              </w:rPr>
              <w:t>the</w:t>
            </w:r>
            <w:r w:rsidRPr="003C44DE">
              <w:rPr>
                <w:sz w:val="20"/>
                <w:szCs w:val="20"/>
              </w:rPr>
              <w:t xml:space="preserve"> external PSI-MS </w:t>
            </w:r>
            <w:r w:rsidR="008E2B38">
              <w:rPr>
                <w:sz w:val="20"/>
                <w:szCs w:val="20"/>
              </w:rPr>
              <w:t>CV</w:t>
            </w:r>
            <w:r w:rsidRPr="003C44DE">
              <w:rPr>
                <w:sz w:val="20"/>
                <w:szCs w:val="20"/>
              </w:rPr>
              <w:t xml:space="preserve"> definition under the following category </w:t>
            </w:r>
            <w:hyperlink r:id="rId61" w:history="1">
              <w:r w:rsidRPr="003C44DE">
                <w:rPr>
                  <w:rStyle w:val="Lienhypertexte"/>
                  <w:sz w:val="20"/>
                  <w:szCs w:val="20"/>
                </w:rPr>
                <w:t>Cleavage agent name</w:t>
              </w:r>
            </w:hyperlink>
            <w:r w:rsidRPr="003C44DE">
              <w:rPr>
                <w:sz w:val="20"/>
                <w:szCs w:val="20"/>
              </w:rPr>
              <w:t>.</w:t>
            </w:r>
          </w:p>
        </w:tc>
      </w:tr>
      <w:tr w:rsidR="005607A7" w:rsidRPr="003C44DE" w14:paraId="321F44DB" w14:textId="77777777" w:rsidTr="007432F9">
        <w:trP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27E92AB" w14:textId="77777777" w:rsidR="005607A7" w:rsidRPr="003C44DE" w:rsidRDefault="005607A7" w:rsidP="00C664A0">
            <w:pPr>
              <w:rPr>
                <w:sz w:val="20"/>
                <w:szCs w:val="20"/>
              </w:rPr>
            </w:pPr>
            <w:r w:rsidRPr="003C44DE">
              <w:rPr>
                <w:sz w:val="20"/>
                <w:szCs w:val="20"/>
              </w:rPr>
              <w:t>Cleavage site regular expression</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CCD76A0" w14:textId="77777777" w:rsidR="005607A7" w:rsidRPr="003C44DE" w:rsidRDefault="005607A7" w:rsidP="00C664A0">
            <w:pPr>
              <w:rPr>
                <w:sz w:val="20"/>
                <w:szCs w:val="20"/>
              </w:rPr>
            </w:pPr>
            <w:r w:rsidRPr="003C44DE">
              <w:rPr>
                <w:sz w:val="20"/>
                <w:szCs w:val="20"/>
              </w:rPr>
              <w:t>CS</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14C9D0F" w14:textId="68055B7D" w:rsidR="005607A7" w:rsidRPr="003C44DE" w:rsidRDefault="005607A7" w:rsidP="00C664A0">
            <w:pPr>
              <w:rPr>
                <w:sz w:val="20"/>
                <w:szCs w:val="20"/>
              </w:rPr>
            </w:pPr>
            <w:r w:rsidRPr="003C44DE">
              <w:rPr>
                <w:sz w:val="20"/>
                <w:szCs w:val="20"/>
              </w:rPr>
              <w:t>CS=(</w:t>
            </w:r>
            <w:r w:rsidR="00CC77D0">
              <w:rPr>
                <w:rFonts w:ascii="Cambria Math" w:hAnsi="Cambria Math" w:cs="Cambria Math"/>
                <w:sz w:val="20"/>
                <w:szCs w:val="20"/>
              </w:rPr>
              <w:t>?=</w:t>
            </w:r>
            <w:r w:rsidRPr="003C44DE">
              <w:rPr>
                <w:sz w:val="20"/>
                <w:szCs w:val="20"/>
              </w:rPr>
              <w:t>[KR])(?!P)</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332267C" w14:textId="552BA2F5" w:rsidR="005607A7" w:rsidRPr="003C44DE" w:rsidRDefault="005607A7" w:rsidP="00C664A0">
            <w:pPr>
              <w:rPr>
                <w:sz w:val="20"/>
                <w:szCs w:val="20"/>
              </w:rPr>
            </w:pPr>
            <w:r w:rsidRPr="003C44DE">
              <w:rPr>
                <w:sz w:val="20"/>
                <w:szCs w:val="20"/>
              </w:rPr>
              <w:t>0</w:t>
            </w:r>
            <w:r w:rsidRPr="003C44DE">
              <w:rPr>
                <w:rFonts w:ascii="Apple Color Emoji" w:hAnsi="Apple Color Emoji" w:cs="Apple Color Emoji"/>
                <w:sz w:val="20"/>
                <w:szCs w:val="20"/>
              </w:rPr>
              <w:t>️</w:t>
            </w:r>
          </w:p>
        </w:tc>
        <w:tc>
          <w:tcPr>
            <w:tcW w:w="0" w:type="auto"/>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5FB3B50" w14:textId="45687EA4" w:rsidR="005607A7" w:rsidRPr="003C44DE" w:rsidRDefault="005607A7" w:rsidP="00EF2422">
            <w:pPr>
              <w:jc w:val="both"/>
              <w:rPr>
                <w:sz w:val="20"/>
                <w:szCs w:val="20"/>
              </w:rPr>
            </w:pPr>
            <w:r w:rsidRPr="003C44DE">
              <w:rPr>
                <w:sz w:val="20"/>
                <w:szCs w:val="20"/>
              </w:rPr>
              <w:t xml:space="preserve">The cleavage site </w:t>
            </w:r>
            <w:r w:rsidR="00B51042">
              <w:rPr>
                <w:sz w:val="20"/>
                <w:szCs w:val="20"/>
              </w:rPr>
              <w:t xml:space="preserve">is </w:t>
            </w:r>
            <w:r w:rsidRPr="003C44DE">
              <w:rPr>
                <w:sz w:val="20"/>
                <w:szCs w:val="20"/>
              </w:rPr>
              <w:t>defined as a regular expression.</w:t>
            </w:r>
          </w:p>
        </w:tc>
      </w:tr>
    </w:tbl>
    <w:p w14:paraId="4BEC0C52" w14:textId="77777777" w:rsidR="003C44DE" w:rsidRDefault="003C44DE" w:rsidP="00C664A0"/>
    <w:p w14:paraId="74A14266" w14:textId="7BCE4A91" w:rsidR="005607A7" w:rsidRDefault="005607A7" w:rsidP="00C664A0">
      <w:r w:rsidRPr="005607A7">
        <w:t xml:space="preserve">An example of </w:t>
      </w:r>
      <w:r w:rsidR="00B51042">
        <w:t>an</w:t>
      </w:r>
      <w:r w:rsidRPr="005607A7">
        <w:t> </w:t>
      </w:r>
      <w:r w:rsidRPr="00E22CE3">
        <w:t>SDRF</w:t>
      </w:r>
      <w:r w:rsidR="1773C849" w:rsidRPr="00E22CE3">
        <w:t>-Proteomics</w:t>
      </w:r>
      <w:r w:rsidR="008E2B38">
        <w:t xml:space="preserve"> section</w:t>
      </w:r>
      <w:r w:rsidRPr="005607A7">
        <w:t xml:space="preserve"> with </w:t>
      </w:r>
      <w:r w:rsidR="008E2B38">
        <w:t xml:space="preserve">the </w:t>
      </w:r>
      <w:r w:rsidRPr="005607A7">
        <w:t>sample enzyme annotated:</w:t>
      </w:r>
    </w:p>
    <w:p w14:paraId="048D2AF3" w14:textId="77777777" w:rsidR="003C44DE" w:rsidRPr="003C44DE" w:rsidRDefault="003C44DE" w:rsidP="00C664A0"/>
    <w:tbl>
      <w:tblPr>
        <w:tblW w:w="0" w:type="auto"/>
        <w:jc w:val="center"/>
        <w:tblCellMar>
          <w:top w:w="15" w:type="dxa"/>
          <w:left w:w="15" w:type="dxa"/>
          <w:bottom w:w="15" w:type="dxa"/>
          <w:right w:w="15" w:type="dxa"/>
        </w:tblCellMar>
        <w:tblLook w:val="04A0" w:firstRow="1" w:lastRow="0" w:firstColumn="1" w:lastColumn="0" w:noHBand="0" w:noVBand="1"/>
      </w:tblPr>
      <w:tblGrid>
        <w:gridCol w:w="1396"/>
        <w:gridCol w:w="4602"/>
      </w:tblGrid>
      <w:tr w:rsidR="005607A7" w:rsidRPr="005607A7" w14:paraId="1C9369FF" w14:textId="77777777" w:rsidTr="5890466F">
        <w:trPr>
          <w:tblHeade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97D2FC6" w14:textId="4DB34D14" w:rsidR="005607A7" w:rsidRPr="003C44DE" w:rsidRDefault="6C458DAB" w:rsidP="00C664A0">
            <w:pPr>
              <w:rPr>
                <w:sz w:val="20"/>
                <w:szCs w:val="20"/>
              </w:rPr>
            </w:pPr>
            <w:r w:rsidRPr="5890466F">
              <w:rPr>
                <w:sz w:val="20"/>
                <w:szCs w:val="20"/>
              </w:rPr>
              <w:t>source name</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29EAE5A" w14:textId="77777777" w:rsidR="005607A7" w:rsidRPr="00E22CE3" w:rsidRDefault="005607A7" w:rsidP="00C664A0">
            <w:pPr>
              <w:rPr>
                <w:sz w:val="20"/>
                <w:szCs w:val="20"/>
              </w:rPr>
            </w:pPr>
            <w:r w:rsidRPr="00E22CE3">
              <w:rPr>
                <w:sz w:val="20"/>
                <w:szCs w:val="20"/>
              </w:rPr>
              <w:t>comment[cleavage agent details]</w:t>
            </w:r>
          </w:p>
        </w:tc>
      </w:tr>
      <w:tr w:rsidR="005607A7" w:rsidRPr="005607A7" w14:paraId="7ECB0D18" w14:textId="77777777" w:rsidTr="5890466F">
        <w:trP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E561110" w14:textId="77777777" w:rsidR="005607A7" w:rsidRPr="003C44DE" w:rsidRDefault="005607A7" w:rsidP="00C664A0">
            <w:pPr>
              <w:rPr>
                <w:sz w:val="20"/>
                <w:szCs w:val="20"/>
              </w:rPr>
            </w:pPr>
            <w:r w:rsidRPr="003C44DE">
              <w:rPr>
                <w:sz w:val="20"/>
                <w:szCs w:val="20"/>
              </w:rPr>
              <w:t>sample 1</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6D970D9" w14:textId="77777777" w:rsidR="005607A7" w:rsidRPr="003C44DE" w:rsidRDefault="005607A7" w:rsidP="00C664A0">
            <w:pPr>
              <w:rPr>
                <w:sz w:val="20"/>
                <w:szCs w:val="20"/>
              </w:rPr>
            </w:pPr>
            <w:r w:rsidRPr="003C44DE">
              <w:rPr>
                <w:sz w:val="20"/>
                <w:szCs w:val="20"/>
              </w:rPr>
              <w:t>NT=Trypsin; AC=MS:1001251; CS=(?</w:t>
            </w:r>
            <w:r w:rsidRPr="003C44DE">
              <w:rPr>
                <w:rFonts w:ascii="Cambria Math" w:hAnsi="Cambria Math" w:cs="Cambria Math"/>
                <w:sz w:val="20"/>
                <w:szCs w:val="20"/>
              </w:rPr>
              <w:t>⇐</w:t>
            </w:r>
            <w:r w:rsidRPr="003C44DE">
              <w:rPr>
                <w:sz w:val="20"/>
                <w:szCs w:val="20"/>
              </w:rPr>
              <w:t>[KR])(?!P)</w:t>
            </w:r>
          </w:p>
        </w:tc>
      </w:tr>
    </w:tbl>
    <w:p w14:paraId="391BD7ED" w14:textId="77777777" w:rsidR="00FA0AB0" w:rsidRDefault="00FA0AB0" w:rsidP="00C664A0">
      <w:pPr>
        <w:rPr>
          <w:b/>
          <w:bCs/>
        </w:rPr>
      </w:pPr>
    </w:p>
    <w:p w14:paraId="4376EE5B" w14:textId="4499F58B" w:rsidR="003C44DE" w:rsidRPr="00FA0AB0" w:rsidRDefault="007D6E2E" w:rsidP="00FA0AB0">
      <w:pPr>
        <w:jc w:val="both"/>
      </w:pPr>
      <w:r w:rsidRPr="00FA0AB0">
        <w:t xml:space="preserve">If </w:t>
      </w:r>
      <w:r w:rsidR="167C6C0E">
        <w:t xml:space="preserve">no </w:t>
      </w:r>
      <w:r w:rsidRPr="00FA0AB0">
        <w:t xml:space="preserve">enzyme is used, for example </w:t>
      </w:r>
      <w:r w:rsidR="008E2B38">
        <w:t>in the case of</w:t>
      </w:r>
      <w:r w:rsidRPr="00FA0AB0">
        <w:t xml:space="preserve"> </w:t>
      </w:r>
      <w:r w:rsidR="008E2B38">
        <w:t>t</w:t>
      </w:r>
      <w:r w:rsidRPr="00FA0AB0">
        <w:t>op-down experiments</w:t>
      </w:r>
      <w:r w:rsidR="07C99974">
        <w:t xml:space="preserve"> or </w:t>
      </w:r>
      <w:r w:rsidR="0FA88E3C">
        <w:t>(some)</w:t>
      </w:r>
      <w:r w:rsidR="07C99974">
        <w:t xml:space="preserve"> </w:t>
      </w:r>
      <w:proofErr w:type="spellStart"/>
      <w:r w:rsidR="07C99974">
        <w:t>peptidomics</w:t>
      </w:r>
      <w:proofErr w:type="spellEnd"/>
      <w:r w:rsidR="07C99974">
        <w:t xml:space="preserve"> experiments</w:t>
      </w:r>
      <w:r w:rsidRPr="00FA0AB0">
        <w:t xml:space="preserve">, the value </w:t>
      </w:r>
      <w:r w:rsidR="58589674">
        <w:t>SHOULD</w:t>
      </w:r>
      <w:r w:rsidRPr="00FA0AB0">
        <w:t xml:space="preserve"> </w:t>
      </w:r>
      <w:r w:rsidR="00FA0AB0" w:rsidRPr="00FA0AB0">
        <w:t xml:space="preserve">be </w:t>
      </w:r>
      <w:r w:rsidR="74AB5F0C">
        <w:t>‘</w:t>
      </w:r>
      <w:r w:rsidR="00FA0AB0" w:rsidRPr="00E22CE3">
        <w:t xml:space="preserve">not </w:t>
      </w:r>
      <w:r w:rsidR="72E358FE" w:rsidRPr="00E22CE3">
        <w:t>applicable</w:t>
      </w:r>
      <w:r w:rsidR="7FD19220">
        <w:t>’</w:t>
      </w:r>
      <w:r w:rsidR="00FA0AB0" w:rsidRPr="00FA0AB0">
        <w:t xml:space="preserve">. </w:t>
      </w:r>
    </w:p>
    <w:p w14:paraId="2D58C365" w14:textId="77777777" w:rsidR="007D6E2E" w:rsidRDefault="007D6E2E" w:rsidP="00C664A0">
      <w:pPr>
        <w:rPr>
          <w:b/>
          <w:bCs/>
        </w:rPr>
      </w:pPr>
    </w:p>
    <w:p w14:paraId="3C5E1B6E" w14:textId="4D5F9E20" w:rsidR="003C44DE" w:rsidRPr="003C44DE" w:rsidRDefault="009C2A88" w:rsidP="0066329D">
      <w:pPr>
        <w:pStyle w:val="Titre3"/>
      </w:pPr>
      <w:bookmarkStart w:id="63" w:name="_Toc67562082"/>
      <w:bookmarkStart w:id="64" w:name="_Toc135742254"/>
      <w:r>
        <w:rPr>
          <w:rFonts w:ascii="Times New Roman" w:hAnsi="Times New Roman"/>
          <w:b/>
          <w:bCs/>
        </w:rPr>
        <w:t>9</w:t>
      </w:r>
      <w:r w:rsidR="00C27882" w:rsidRPr="00C27882">
        <w:rPr>
          <w:rFonts w:ascii="Times New Roman" w:hAnsi="Times New Roman"/>
          <w:b/>
          <w:bCs/>
        </w:rPr>
        <w:t>.5.3</w:t>
      </w:r>
      <w:r w:rsidR="005607A7" w:rsidRPr="00C27882">
        <w:rPr>
          <w:rFonts w:ascii="Times New Roman" w:hAnsi="Times New Roman"/>
          <w:b/>
          <w:bCs/>
        </w:rPr>
        <w:t xml:space="preserve"> Precursor and Fragment mass tolerances</w:t>
      </w:r>
      <w:bookmarkEnd w:id="63"/>
      <w:r w:rsidR="00423C36">
        <w:rPr>
          <w:rFonts w:ascii="Times New Roman" w:hAnsi="Times New Roman"/>
          <w:b/>
          <w:bCs/>
        </w:rPr>
        <w:t>.</w:t>
      </w:r>
      <w:bookmarkEnd w:id="64"/>
    </w:p>
    <w:p w14:paraId="0FA55E4C" w14:textId="499F7A16" w:rsidR="005607A7" w:rsidRDefault="1C7461D6" w:rsidP="00C664A0">
      <w:r>
        <w:t>F</w:t>
      </w:r>
      <w:r w:rsidR="005607A7">
        <w:t>or</w:t>
      </w:r>
      <w:r w:rsidR="005607A7" w:rsidRPr="005607A7">
        <w:t xml:space="preserve"> proteomics experiments</w:t>
      </w:r>
      <w:r w:rsidR="460F01A9">
        <w:t>, it</w:t>
      </w:r>
      <w:r w:rsidR="005607A7" w:rsidRPr="005607A7">
        <w:t xml:space="preserve"> is important to encode different </w:t>
      </w:r>
      <w:r w:rsidR="623AE947">
        <w:t>mass</w:t>
      </w:r>
      <w:r w:rsidR="005607A7">
        <w:t xml:space="preserve"> </w:t>
      </w:r>
      <w:r w:rsidR="005607A7" w:rsidRPr="005607A7">
        <w:t>tolerances (</w:t>
      </w:r>
      <w:r w:rsidR="79645850">
        <w:t xml:space="preserve">for </w:t>
      </w:r>
      <w:r w:rsidR="3296633F">
        <w:t>p</w:t>
      </w:r>
      <w:r w:rsidR="005607A7">
        <w:t>recursor</w:t>
      </w:r>
      <w:r w:rsidR="005607A7" w:rsidRPr="005607A7">
        <w:t xml:space="preserve"> and fragment</w:t>
      </w:r>
      <w:r w:rsidR="099BB529">
        <w:t xml:space="preserve"> ions</w:t>
      </w:r>
      <w:r w:rsidR="005607A7" w:rsidRPr="005607A7">
        <w:t>).</w:t>
      </w:r>
    </w:p>
    <w:p w14:paraId="225BE78C" w14:textId="77777777" w:rsidR="003C44DE" w:rsidRPr="003C44DE" w:rsidRDefault="003C44DE" w:rsidP="00C664A0"/>
    <w:tbl>
      <w:tblPr>
        <w:tblW w:w="0" w:type="auto"/>
        <w:jc w:val="center"/>
        <w:tblCellMar>
          <w:top w:w="15" w:type="dxa"/>
          <w:left w:w="15" w:type="dxa"/>
          <w:bottom w:w="15" w:type="dxa"/>
          <w:right w:w="15" w:type="dxa"/>
        </w:tblCellMar>
        <w:tblLook w:val="04A0" w:firstRow="1" w:lastRow="0" w:firstColumn="1" w:lastColumn="0" w:noHBand="0" w:noVBand="1"/>
      </w:tblPr>
      <w:tblGrid>
        <w:gridCol w:w="1396"/>
        <w:gridCol w:w="3223"/>
        <w:gridCol w:w="3256"/>
      </w:tblGrid>
      <w:tr w:rsidR="005607A7" w:rsidRPr="005607A7" w14:paraId="26DC4B2B" w14:textId="77777777" w:rsidTr="5890466F">
        <w:trPr>
          <w:tblHeade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61F3092" w14:textId="6AA7F58F" w:rsidR="005607A7" w:rsidRPr="003C44DE" w:rsidRDefault="71063081" w:rsidP="00C664A0">
            <w:pPr>
              <w:rPr>
                <w:sz w:val="20"/>
                <w:szCs w:val="20"/>
              </w:rPr>
            </w:pPr>
            <w:r w:rsidRPr="5890466F">
              <w:rPr>
                <w:sz w:val="20"/>
                <w:szCs w:val="20"/>
              </w:rPr>
              <w:lastRenderedPageBreak/>
              <w:t>source name</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5973C44" w14:textId="77777777" w:rsidR="005607A7" w:rsidRPr="009D50F3" w:rsidRDefault="005607A7" w:rsidP="00C664A0">
            <w:pPr>
              <w:rPr>
                <w:sz w:val="20"/>
                <w:szCs w:val="20"/>
              </w:rPr>
            </w:pPr>
            <w:r w:rsidRPr="009D50F3">
              <w:rPr>
                <w:sz w:val="20"/>
                <w:szCs w:val="20"/>
              </w:rPr>
              <w:t>comment[fragment mass tolerance]</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5EFAD69" w14:textId="07FDFF53" w:rsidR="005607A7" w:rsidRPr="009D50F3" w:rsidRDefault="005607A7" w:rsidP="00C664A0">
            <w:pPr>
              <w:rPr>
                <w:sz w:val="20"/>
                <w:szCs w:val="20"/>
              </w:rPr>
            </w:pPr>
            <w:r w:rsidRPr="009D50F3">
              <w:rPr>
                <w:sz w:val="20"/>
                <w:szCs w:val="20"/>
              </w:rPr>
              <w:t>comment[precursor mass tolerance]</w:t>
            </w:r>
          </w:p>
        </w:tc>
      </w:tr>
      <w:tr w:rsidR="005607A7" w:rsidRPr="005607A7" w14:paraId="28230BED" w14:textId="77777777" w:rsidTr="5890466F">
        <w:trPr>
          <w:jc w:val="center"/>
        </w:trPr>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C3C8909" w14:textId="77777777" w:rsidR="005607A7" w:rsidRPr="003C44DE" w:rsidRDefault="005607A7" w:rsidP="00C664A0">
            <w:pPr>
              <w:rPr>
                <w:sz w:val="20"/>
                <w:szCs w:val="20"/>
              </w:rPr>
            </w:pPr>
            <w:r w:rsidRPr="003C44DE">
              <w:rPr>
                <w:sz w:val="20"/>
                <w:szCs w:val="20"/>
              </w:rPr>
              <w:t>sample 1</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96204FE" w14:textId="77777777" w:rsidR="005607A7" w:rsidRPr="003C44DE" w:rsidRDefault="005607A7" w:rsidP="00C664A0">
            <w:pPr>
              <w:rPr>
                <w:sz w:val="20"/>
                <w:szCs w:val="20"/>
              </w:rPr>
            </w:pPr>
            <w:r w:rsidRPr="003C44DE">
              <w:rPr>
                <w:sz w:val="20"/>
                <w:szCs w:val="20"/>
              </w:rPr>
              <w:t>0.6 Da</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06685AC" w14:textId="47914C23" w:rsidR="005607A7" w:rsidRPr="003C44DE" w:rsidRDefault="002F5FC9" w:rsidP="00C664A0">
            <w:pPr>
              <w:rPr>
                <w:sz w:val="20"/>
                <w:szCs w:val="20"/>
              </w:rPr>
            </w:pPr>
            <w:r>
              <w:rPr>
                <w:sz w:val="20"/>
                <w:szCs w:val="20"/>
              </w:rPr>
              <w:t xml:space="preserve">20 </w:t>
            </w:r>
            <w:r w:rsidR="005607A7" w:rsidRPr="003C44DE">
              <w:rPr>
                <w:sz w:val="20"/>
                <w:szCs w:val="20"/>
              </w:rPr>
              <w:t>p</w:t>
            </w:r>
            <w:r>
              <w:rPr>
                <w:sz w:val="20"/>
                <w:szCs w:val="20"/>
              </w:rPr>
              <w:t>p</w:t>
            </w:r>
            <w:r w:rsidR="005607A7" w:rsidRPr="003C44DE">
              <w:rPr>
                <w:sz w:val="20"/>
                <w:szCs w:val="20"/>
              </w:rPr>
              <w:t>m</w:t>
            </w:r>
          </w:p>
        </w:tc>
      </w:tr>
    </w:tbl>
    <w:p w14:paraId="2A73EA9B" w14:textId="77777777" w:rsidR="003C44DE" w:rsidRDefault="003C44DE" w:rsidP="00C664A0">
      <w:pPr>
        <w:rPr>
          <w:b/>
          <w:bCs/>
        </w:rPr>
      </w:pPr>
    </w:p>
    <w:p w14:paraId="435B06CF" w14:textId="3B37AAB1" w:rsidR="01661182" w:rsidRPr="009D50F3" w:rsidRDefault="01661182" w:rsidP="00A729AA">
      <w:pPr>
        <w:jc w:val="both"/>
      </w:pPr>
      <w:r w:rsidRPr="009D50F3">
        <w:t xml:space="preserve">Units </w:t>
      </w:r>
      <w:r w:rsidR="493B4C54">
        <w:t>for the mass tolerances</w:t>
      </w:r>
      <w:r w:rsidR="736A0BC0">
        <w:t xml:space="preserve"> (either</w:t>
      </w:r>
      <w:r w:rsidRPr="009D50F3">
        <w:t xml:space="preserve"> Da or ppm) MUST be provided.</w:t>
      </w:r>
      <w:r w:rsidR="00E53354">
        <w:t xml:space="preserve"> A unique value should be provided by each RAW file. For example, in </w:t>
      </w:r>
      <w:r w:rsidR="008C0D7E">
        <w:t>multiplex experiments</w:t>
      </w:r>
      <w:r w:rsidR="007F0EB0">
        <w:t>,</w:t>
      </w:r>
      <w:r w:rsidR="008C0D7E">
        <w:t xml:space="preserve"> multiple samples would be in multiple rows associated with the same (assay) RAW file</w:t>
      </w:r>
      <w:r w:rsidR="001C72E6">
        <w:t>.</w:t>
      </w:r>
    </w:p>
    <w:p w14:paraId="31B13C72" w14:textId="420AF4CC" w:rsidR="361E433D" w:rsidRDefault="361E433D" w:rsidP="361E433D">
      <w:pPr>
        <w:rPr>
          <w:b/>
          <w:bCs/>
        </w:rPr>
      </w:pPr>
    </w:p>
    <w:p w14:paraId="395E02C3" w14:textId="77777777" w:rsidR="00A729AA" w:rsidRDefault="00A729AA" w:rsidP="361E433D">
      <w:pPr>
        <w:rPr>
          <w:b/>
          <w:bCs/>
        </w:rPr>
      </w:pPr>
    </w:p>
    <w:p w14:paraId="5A67B22B" w14:textId="422B8F71" w:rsidR="004B4D85" w:rsidRDefault="4D5E9207" w:rsidP="00A63609">
      <w:pPr>
        <w:pStyle w:val="Titre1"/>
        <w:spacing w:line="259" w:lineRule="auto"/>
      </w:pPr>
      <w:bookmarkStart w:id="65" w:name="_Toc132622965"/>
      <w:bookmarkStart w:id="66" w:name="_Toc132623053"/>
      <w:bookmarkStart w:id="67" w:name="_Toc132623108"/>
      <w:bookmarkStart w:id="68" w:name="_Toc132721990"/>
      <w:bookmarkStart w:id="69" w:name="_Toc132723263"/>
      <w:bookmarkStart w:id="70" w:name="_Toc135742255"/>
      <w:bookmarkEnd w:id="65"/>
      <w:bookmarkEnd w:id="66"/>
      <w:bookmarkEnd w:id="67"/>
      <w:bookmarkEnd w:id="68"/>
      <w:bookmarkEnd w:id="69"/>
      <w:r>
        <w:t>SDRF-Proteomics study variables</w:t>
      </w:r>
      <w:r w:rsidR="00423C36">
        <w:t>.</w:t>
      </w:r>
      <w:bookmarkEnd w:id="70"/>
    </w:p>
    <w:p w14:paraId="64152118" w14:textId="33114EA6" w:rsidR="004B4D85" w:rsidRDefault="004B4D85" w:rsidP="00A63609">
      <w:pPr>
        <w:pStyle w:val="Paragraphedeliste"/>
      </w:pPr>
    </w:p>
    <w:p w14:paraId="19A394E0" w14:textId="116C8845" w:rsidR="004B4D85" w:rsidRDefault="004B4D85" w:rsidP="004B4D85">
      <w:pPr>
        <w:jc w:val="both"/>
      </w:pPr>
      <w:r>
        <w:t xml:space="preserve">The variable/property under study </w:t>
      </w:r>
      <w:r w:rsidR="00A63609">
        <w:t>MUST be</w:t>
      </w:r>
      <w:r>
        <w:t xml:space="preserve"> highlighted using the </w:t>
      </w:r>
      <w:r w:rsidRPr="65FC1B0A">
        <w:rPr>
          <w:b/>
          <w:bCs/>
        </w:rPr>
        <w:t>factor value</w:t>
      </w:r>
      <w:r>
        <w:t> category. For example, the </w:t>
      </w:r>
      <w:r w:rsidRPr="009D50F3">
        <w:rPr>
          <w:i/>
        </w:rPr>
        <w:t>factor value[disease]</w:t>
      </w:r>
      <w:r>
        <w:t xml:space="preserve"> is used when the </w:t>
      </w:r>
      <w:r w:rsidR="00761B1D">
        <w:t>main purpose of a given experiment is</w:t>
      </w:r>
      <w:r>
        <w:t xml:space="preserve"> to compare </w:t>
      </w:r>
      <w:r w:rsidR="00761B1D">
        <w:t xml:space="preserve">protein </w:t>
      </w:r>
      <w:r>
        <w:t>expression across different diseases</w:t>
      </w:r>
      <w:r w:rsidR="00761B1D">
        <w:t xml:space="preserve"> or different </w:t>
      </w:r>
      <w:r w:rsidR="00BB2186">
        <w:t xml:space="preserve">states of a </w:t>
      </w:r>
      <w:r w:rsidR="00FB41DF">
        <w:t>given</w:t>
      </w:r>
      <w:r w:rsidR="00BB2186">
        <w:t xml:space="preserve"> disease</w:t>
      </w:r>
      <w:r>
        <w:t xml:space="preserve">. </w:t>
      </w:r>
      <w:r w:rsidR="4F16E903">
        <w:t>M</w:t>
      </w:r>
      <w:r>
        <w:t xml:space="preserve">ultiple variables under study </w:t>
      </w:r>
      <w:r w:rsidR="5021EC59">
        <w:t xml:space="preserve">can be </w:t>
      </w:r>
      <w:r w:rsidR="005F159E">
        <w:t>included</w:t>
      </w:r>
      <w:r>
        <w:t xml:space="preserve"> by adding multiple factor values</w:t>
      </w:r>
      <w:r w:rsidR="00BB2186">
        <w:t xml:space="preserve"> columns</w:t>
      </w:r>
      <w:r>
        <w:t xml:space="preserve">. </w:t>
      </w:r>
    </w:p>
    <w:p w14:paraId="33931238" w14:textId="77777777" w:rsidR="004B4D85" w:rsidRPr="00C74817" w:rsidRDefault="004B4D85" w:rsidP="004B4D85"/>
    <w:tbl>
      <w:tblPr>
        <w:tblW w:w="0" w:type="auto"/>
        <w:tblCellMar>
          <w:top w:w="15" w:type="dxa"/>
          <w:left w:w="15" w:type="dxa"/>
          <w:bottom w:w="15" w:type="dxa"/>
          <w:right w:w="15" w:type="dxa"/>
        </w:tblCellMar>
        <w:tblLook w:val="04A0" w:firstRow="1" w:lastRow="0" w:firstColumn="1" w:lastColumn="0" w:noHBand="0" w:noVBand="1"/>
      </w:tblPr>
      <w:tblGrid>
        <w:gridCol w:w="1042"/>
        <w:gridCol w:w="750"/>
        <w:gridCol w:w="5075"/>
        <w:gridCol w:w="1757"/>
      </w:tblGrid>
      <w:tr w:rsidR="004B4D85" w:rsidRPr="005607A7" w14:paraId="4F15EA21" w14:textId="77777777" w:rsidTr="5E39B8EF">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C2EB4B4" w14:textId="77777777" w:rsidR="004B4D85" w:rsidRPr="005607A7" w:rsidRDefault="004B4D85" w:rsidP="00D363CB">
            <w:r w:rsidRPr="005607A7">
              <w:t>factor value</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6D72660" w14:textId="42322697" w:rsidR="004B4D85" w:rsidRPr="005607A7" w:rsidRDefault="00B77B03" w:rsidP="00D363CB">
            <w:r>
              <w:t>1</w:t>
            </w:r>
            <w:r w:rsidR="004B4D85" w:rsidRPr="005607A7">
              <w:t>..*</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6E7E134" w14:textId="0BB485F4" w:rsidR="004B4D85" w:rsidRPr="005607A7" w:rsidRDefault="004B4D85" w:rsidP="00D363CB">
            <w:pPr>
              <w:jc w:val="both"/>
            </w:pPr>
            <w:r w:rsidRPr="005607A7">
              <w:t xml:space="preserve">“factor value” columns </w:t>
            </w:r>
            <w:r w:rsidR="62F989B1">
              <w:t>SHOULD</w:t>
            </w:r>
            <w:r w:rsidRPr="005607A7">
              <w:t xml:space="preserve"> indicate which experimental </w:t>
            </w:r>
            <w:r>
              <w:t>factor/variable</w:t>
            </w:r>
            <w:r w:rsidRPr="005607A7">
              <w:t xml:space="preserve"> </w:t>
            </w:r>
            <w:r>
              <w:t>is</w:t>
            </w:r>
            <w:r w:rsidRPr="005607A7">
              <w:t xml:space="preserve"> used </w:t>
            </w:r>
            <w:r w:rsidR="39326747">
              <w:t>as the hypothesis</w:t>
            </w:r>
            <w:r>
              <w:t xml:space="preserve"> </w:t>
            </w:r>
            <w:r w:rsidRPr="005607A7">
              <w:t xml:space="preserve">to perform the data analysis. The “factor value” columns </w:t>
            </w:r>
            <w:r w:rsidR="3BECF27A">
              <w:t>SHOULD</w:t>
            </w:r>
            <w:r w:rsidRPr="005607A7">
              <w:t xml:space="preserve"> occur after all characteristics and attributes of the samples.</w:t>
            </w:r>
          </w:p>
        </w:tc>
        <w:tc>
          <w:tcPr>
            <w:tcW w:w="0" w:type="auto"/>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8B767CD" w14:textId="77777777" w:rsidR="004B4D85" w:rsidRPr="005607A7" w:rsidRDefault="004B4D85" w:rsidP="00D363CB">
            <w:r w:rsidRPr="005607A7">
              <w:t>Factor Value [phenotype]</w:t>
            </w:r>
          </w:p>
        </w:tc>
      </w:tr>
    </w:tbl>
    <w:p w14:paraId="7E04EEC2" w14:textId="77777777" w:rsidR="00C351E6" w:rsidRDefault="00C351E6" w:rsidP="00C664A0">
      <w:pPr>
        <w:rPr>
          <w:b/>
          <w:bCs/>
        </w:rPr>
      </w:pPr>
    </w:p>
    <w:p w14:paraId="638D4110" w14:textId="6CBB258D" w:rsidR="005607A7" w:rsidRDefault="005607A7" w:rsidP="00C27882">
      <w:pPr>
        <w:pStyle w:val="Titre1"/>
      </w:pPr>
      <w:bookmarkStart w:id="71" w:name="_Toc67562084"/>
      <w:bookmarkStart w:id="72" w:name="_Toc135742256"/>
      <w:r>
        <w:t>Specific use cases and conventions</w:t>
      </w:r>
      <w:bookmarkEnd w:id="71"/>
      <w:r w:rsidR="00423C36">
        <w:t>.</w:t>
      </w:r>
      <w:bookmarkEnd w:id="72"/>
    </w:p>
    <w:p w14:paraId="198FDEF3" w14:textId="574477B0" w:rsidR="00A814F7" w:rsidRDefault="00A814F7" w:rsidP="00A814F7">
      <w:pPr>
        <w:pStyle w:val="nobreak"/>
      </w:pPr>
    </w:p>
    <w:p w14:paraId="1D28DDC3" w14:textId="4FBAF2A3" w:rsidR="00A85DEB" w:rsidRDefault="00A814F7" w:rsidP="00F4707C">
      <w:pPr>
        <w:jc w:val="both"/>
      </w:pPr>
      <w:r>
        <w:t xml:space="preserve">Conventions define how to encode some </w:t>
      </w:r>
      <w:r w:rsidR="001E7E90">
        <w:t>information</w:t>
      </w:r>
      <w:r>
        <w:t xml:space="preserve"> in the file format </w:t>
      </w:r>
      <w:r w:rsidR="005F159E">
        <w:t>by supporting</w:t>
      </w:r>
      <w:r w:rsidR="42DA39E7">
        <w:t xml:space="preserve"> </w:t>
      </w:r>
      <w:r>
        <w:t>specific use cases.</w:t>
      </w:r>
      <w:r w:rsidR="00F4707C">
        <w:t xml:space="preserve"> </w:t>
      </w:r>
    </w:p>
    <w:p w14:paraId="4237A54E" w14:textId="77777777" w:rsidR="00CA4EC0" w:rsidRDefault="00CA4EC0" w:rsidP="00F4707C">
      <w:pPr>
        <w:jc w:val="both"/>
      </w:pPr>
    </w:p>
    <w:p w14:paraId="31EE0BFE" w14:textId="29349751" w:rsidR="00A814F7" w:rsidRPr="00A814F7" w:rsidRDefault="00EC149A" w:rsidP="00F4707C">
      <w:pPr>
        <w:jc w:val="both"/>
      </w:pPr>
      <w:r>
        <w:t xml:space="preserve">Conventions </w:t>
      </w:r>
      <w:r w:rsidR="00650A54">
        <w:t xml:space="preserve">are </w:t>
      </w:r>
      <w:r w:rsidR="00CA4EC0" w:rsidRPr="00DA69FE">
        <w:t xml:space="preserve">documented and </w:t>
      </w:r>
      <w:r w:rsidR="00650A54" w:rsidRPr="00DA69FE">
        <w:t xml:space="preserve">compiled </w:t>
      </w:r>
      <w:r w:rsidR="00F130F7" w:rsidRPr="00DA69FE">
        <w:t>from</w:t>
      </w:r>
      <w:r w:rsidR="00650A54">
        <w:t xml:space="preserve"> </w:t>
      </w:r>
      <w:hyperlink r:id="rId62" w:history="1">
        <w:r w:rsidR="00F130F7" w:rsidRPr="00F130F7">
          <w:rPr>
            <w:rStyle w:val="Lienhypertexte"/>
          </w:rPr>
          <w:t>https://github.com/bigbio/proteomics-sample-metadata/issues</w:t>
        </w:r>
      </w:hyperlink>
      <w:r w:rsidR="00FA026C">
        <w:t xml:space="preserve"> </w:t>
      </w:r>
      <w:r w:rsidR="003E681A">
        <w:t xml:space="preserve">or </w:t>
      </w:r>
      <w:r w:rsidR="00CA4EC0">
        <w:t xml:space="preserve">by performing a </w:t>
      </w:r>
      <w:r w:rsidR="003E681A">
        <w:t>pull-request</w:t>
      </w:r>
      <w:r w:rsidR="00CA4EC0">
        <w:t>. New conventions</w:t>
      </w:r>
      <w:r w:rsidR="003E681A">
        <w:t xml:space="preserve"> </w:t>
      </w:r>
      <w:r w:rsidR="00A263AF">
        <w:t xml:space="preserve">will be </w:t>
      </w:r>
      <w:r w:rsidR="14D68143">
        <w:t xml:space="preserve">added </w:t>
      </w:r>
      <w:r w:rsidR="10CB05D5">
        <w:t xml:space="preserve">to </w:t>
      </w:r>
      <w:r w:rsidR="6A2EF813">
        <w:t>updated versions of this specification</w:t>
      </w:r>
      <w:r w:rsidR="10CB05D5">
        <w:t xml:space="preserve"> </w:t>
      </w:r>
      <w:r w:rsidR="655047D5">
        <w:t>document in the future.</w:t>
      </w:r>
      <w:r w:rsidR="3DC63EBC">
        <w:t xml:space="preserve"> </w:t>
      </w:r>
      <w:r w:rsidR="72C157A1">
        <w:t xml:space="preserve">It is planned that, unlike in other PSI formats, </w:t>
      </w:r>
      <w:r w:rsidR="007D3C1D">
        <w:t>more</w:t>
      </w:r>
      <w:r w:rsidR="72C157A1">
        <w:t xml:space="preserve"> regular updates will need to be done to be able to explain how new use cases for the format can be accommodated.</w:t>
      </w:r>
    </w:p>
    <w:p w14:paraId="4E3B8063" w14:textId="77777777" w:rsidR="003C44DE" w:rsidRDefault="003C44DE" w:rsidP="00C664A0">
      <w:pPr>
        <w:rPr>
          <w:b/>
          <w:bCs/>
        </w:rPr>
      </w:pPr>
    </w:p>
    <w:p w14:paraId="687A79E1" w14:textId="1A525AF2" w:rsidR="003C44DE" w:rsidRDefault="00794D9C" w:rsidP="00F130F7">
      <w:pPr>
        <w:pStyle w:val="Titre2"/>
      </w:pPr>
      <w:bookmarkStart w:id="73" w:name="_Toc67562085"/>
      <w:bookmarkStart w:id="74" w:name="_Toc135742257"/>
      <w:r w:rsidRPr="5BBD4FF0">
        <w:rPr>
          <w:b/>
          <w:bCs/>
        </w:rPr>
        <w:t>1</w:t>
      </w:r>
      <w:r w:rsidR="00C351E6">
        <w:rPr>
          <w:b/>
          <w:bCs/>
        </w:rPr>
        <w:t>1</w:t>
      </w:r>
      <w:r w:rsidR="00C27882" w:rsidRPr="00C27882">
        <w:rPr>
          <w:b/>
          <w:bCs/>
        </w:rPr>
        <w:t xml:space="preserve">.1 </w:t>
      </w:r>
      <w:r w:rsidR="005607A7" w:rsidRPr="00C27882">
        <w:rPr>
          <w:b/>
          <w:bCs/>
        </w:rPr>
        <w:t>How to encode age</w:t>
      </w:r>
      <w:r w:rsidR="002D00D9">
        <w:rPr>
          <w:b/>
          <w:bCs/>
        </w:rPr>
        <w:t xml:space="preserve"> and other elapsed </w:t>
      </w:r>
      <w:bookmarkEnd w:id="73"/>
      <w:r w:rsidR="00FB1877">
        <w:rPr>
          <w:b/>
          <w:bCs/>
        </w:rPr>
        <w:t>times.</w:t>
      </w:r>
      <w:bookmarkEnd w:id="74"/>
    </w:p>
    <w:p w14:paraId="262DD5FD" w14:textId="02F2506D" w:rsidR="005607A7" w:rsidRPr="005607A7" w:rsidRDefault="005607A7" w:rsidP="00C27882">
      <w:pPr>
        <w:jc w:val="both"/>
      </w:pPr>
      <w:r w:rsidRPr="005607A7">
        <w:t xml:space="preserve">One of the characteristics </w:t>
      </w:r>
      <w:r w:rsidR="00B51042">
        <w:t>of</w:t>
      </w:r>
      <w:r w:rsidRPr="005607A7">
        <w:t xml:space="preserve"> </w:t>
      </w:r>
      <w:r w:rsidR="17CD998C">
        <w:t>a</w:t>
      </w:r>
      <w:r>
        <w:t xml:space="preserve"> </w:t>
      </w:r>
      <w:r w:rsidRPr="005607A7">
        <w:t xml:space="preserve">sample </w:t>
      </w:r>
      <w:r w:rsidR="41671274">
        <w:t>can be</w:t>
      </w:r>
      <w:r w:rsidRPr="005607A7">
        <w:t xml:space="preserve"> the age of an individual. It is RECOMMENDED to provide the age in the following format: {X}Y{X}M{X}D. Some valid examples are:</w:t>
      </w:r>
    </w:p>
    <w:p w14:paraId="325F1E71" w14:textId="77777777" w:rsidR="00C27882" w:rsidRDefault="00C27882" w:rsidP="00C664A0"/>
    <w:p w14:paraId="477700DC" w14:textId="56A27B40" w:rsidR="005607A7" w:rsidRPr="005607A7" w:rsidRDefault="005607A7" w:rsidP="00F130F7">
      <w:pPr>
        <w:pStyle w:val="Paragraphedeliste"/>
        <w:numPr>
          <w:ilvl w:val="0"/>
          <w:numId w:val="13"/>
        </w:numPr>
        <w:ind w:left="426" w:hanging="426"/>
      </w:pPr>
      <w:r w:rsidRPr="005607A7">
        <w:t>40Y (forty years)</w:t>
      </w:r>
    </w:p>
    <w:p w14:paraId="3B68C95F" w14:textId="77777777" w:rsidR="005607A7" w:rsidRPr="005607A7" w:rsidRDefault="005607A7" w:rsidP="00F130F7">
      <w:pPr>
        <w:pStyle w:val="Paragraphedeliste"/>
        <w:numPr>
          <w:ilvl w:val="0"/>
          <w:numId w:val="13"/>
        </w:numPr>
        <w:ind w:left="426" w:hanging="426"/>
      </w:pPr>
      <w:r w:rsidRPr="005607A7">
        <w:t>40Y5M (forty years and 5 months)</w:t>
      </w:r>
    </w:p>
    <w:p w14:paraId="3E0205FF" w14:textId="20F16103" w:rsidR="005607A7" w:rsidRPr="005607A7" w:rsidRDefault="005607A7" w:rsidP="00F130F7">
      <w:pPr>
        <w:pStyle w:val="Paragraphedeliste"/>
        <w:numPr>
          <w:ilvl w:val="0"/>
          <w:numId w:val="13"/>
        </w:numPr>
        <w:ind w:left="426" w:hanging="426"/>
      </w:pPr>
      <w:r w:rsidRPr="005607A7">
        <w:t>40Y5M2D (forty years, 5 months</w:t>
      </w:r>
      <w:r w:rsidR="00B51042">
        <w:t>,</w:t>
      </w:r>
      <w:r w:rsidRPr="005607A7">
        <w:t xml:space="preserve"> and 2 days)</w:t>
      </w:r>
    </w:p>
    <w:p w14:paraId="78F17B78" w14:textId="77777777" w:rsidR="004700AC" w:rsidRDefault="004700AC" w:rsidP="00512A1E"/>
    <w:p w14:paraId="796F95B2" w14:textId="5E612C7F" w:rsidR="005607A7" w:rsidRPr="005607A7" w:rsidRDefault="005607A7" w:rsidP="00512A1E">
      <w:r w:rsidRPr="005607A7">
        <w:t>When needed, weeks can also be used:</w:t>
      </w:r>
      <w:r w:rsidR="7465B18F">
        <w:t xml:space="preserve"> </w:t>
      </w:r>
      <w:r w:rsidRPr="005607A7">
        <w:t>8W (eight weeks)</w:t>
      </w:r>
    </w:p>
    <w:p w14:paraId="7393DA48" w14:textId="77777777" w:rsidR="00C74817" w:rsidRDefault="00C74817" w:rsidP="00C664A0"/>
    <w:p w14:paraId="74CA0856" w14:textId="77777777" w:rsidR="00F130F7" w:rsidRDefault="005607A7" w:rsidP="00C664A0">
      <w:r w:rsidRPr="005607A7">
        <w:t>Age interval:</w:t>
      </w:r>
      <w:r w:rsidR="00F130F7">
        <w:t xml:space="preserve"> s</w:t>
      </w:r>
      <w:r w:rsidR="00C27882" w:rsidRPr="005607A7">
        <w:t>ometimes</w:t>
      </w:r>
      <w:r w:rsidRPr="005607A7">
        <w:t xml:space="preserve"> the sample </w:t>
      </w:r>
      <w:r>
        <w:t>do</w:t>
      </w:r>
      <w:r w:rsidR="66199DE1">
        <w:t>es</w:t>
      </w:r>
      <w:r w:rsidRPr="005607A7">
        <w:t xml:space="preserve"> not have an exact </w:t>
      </w:r>
      <w:r w:rsidR="4D10C2E3">
        <w:t xml:space="preserve">age </w:t>
      </w:r>
      <w:r w:rsidRPr="005607A7">
        <w:t>but</w:t>
      </w:r>
      <w:r w:rsidR="19EB7008">
        <w:t xml:space="preserve"> </w:t>
      </w:r>
      <w:r w:rsidR="00AB5C07">
        <w:t>contains</w:t>
      </w:r>
      <w:r w:rsidR="19EB7008">
        <w:t xml:space="preserve"> </w:t>
      </w:r>
      <w:r w:rsidRPr="005607A7">
        <w:t>a range of age</w:t>
      </w:r>
      <w:r w:rsidR="00AB5C07">
        <w:t>s</w:t>
      </w:r>
      <w:r w:rsidRPr="005607A7">
        <w:t xml:space="preserve">. </w:t>
      </w:r>
      <w:r w:rsidR="00B51042">
        <w:t>To</w:t>
      </w:r>
      <w:r w:rsidRPr="005607A7">
        <w:t xml:space="preserve"> annotate an </w:t>
      </w:r>
      <w:r w:rsidR="003428A0" w:rsidRPr="005607A7">
        <w:t>age</w:t>
      </w:r>
      <w:r w:rsidRPr="005607A7">
        <w:t xml:space="preserve"> range the following </w:t>
      </w:r>
      <w:r w:rsidR="003546F3">
        <w:t>convention</w:t>
      </w:r>
      <w:r w:rsidRPr="005607A7">
        <w:t xml:space="preserve"> </w:t>
      </w:r>
      <w:r w:rsidR="00A60566">
        <w:t xml:space="preserve">is </w:t>
      </w:r>
      <w:r w:rsidR="008304F1">
        <w:t>RECOMMENDED</w:t>
      </w:r>
      <w:r w:rsidRPr="005607A7">
        <w:t>:</w:t>
      </w:r>
    </w:p>
    <w:p w14:paraId="28BBC2DD" w14:textId="15DA5A61" w:rsidR="005607A7" w:rsidRPr="005607A7" w:rsidRDefault="005607A7" w:rsidP="00C664A0">
      <w:r w:rsidRPr="005607A7">
        <w:t>40Y-85Y</w:t>
      </w:r>
    </w:p>
    <w:p w14:paraId="4E5EA71F" w14:textId="77777777" w:rsidR="00C74817" w:rsidRDefault="00C74817" w:rsidP="00C664A0"/>
    <w:p w14:paraId="462F51E8" w14:textId="3E8B01AB" w:rsidR="005607A7" w:rsidRPr="005607A7" w:rsidRDefault="005607A7" w:rsidP="00C664A0">
      <w:r w:rsidRPr="005607A7">
        <w:t xml:space="preserve">This means that the subject (sample) </w:t>
      </w:r>
      <w:r w:rsidR="05F60F32">
        <w:t xml:space="preserve">is </w:t>
      </w:r>
      <w:r w:rsidRPr="005607A7">
        <w:t>between 40 and 85 years old.</w:t>
      </w:r>
    </w:p>
    <w:p w14:paraId="2065FEE9" w14:textId="200BC9E3" w:rsidR="005607A7" w:rsidRPr="005607A7" w:rsidRDefault="005607A7" w:rsidP="00C27882">
      <w:pPr>
        <w:jc w:val="both"/>
      </w:pPr>
      <w:r w:rsidRPr="005607A7">
        <w:t xml:space="preserve">Other temporal information can be encoded </w:t>
      </w:r>
      <w:r w:rsidR="00B51042">
        <w:t>similarly</w:t>
      </w:r>
      <w:r w:rsidRPr="005607A7">
        <w:t>.</w:t>
      </w:r>
    </w:p>
    <w:p w14:paraId="45A44D49" w14:textId="77777777" w:rsidR="00C74817" w:rsidRDefault="00C74817" w:rsidP="00C664A0">
      <w:pPr>
        <w:rPr>
          <w:b/>
          <w:bCs/>
        </w:rPr>
      </w:pPr>
    </w:p>
    <w:p w14:paraId="70DA10AD" w14:textId="55C00AFF" w:rsidR="00C74817" w:rsidRDefault="00794D9C" w:rsidP="00F130F7">
      <w:pPr>
        <w:pStyle w:val="Titre2"/>
      </w:pPr>
      <w:bookmarkStart w:id="75" w:name="_Toc67562086"/>
      <w:bookmarkStart w:id="76" w:name="_Toc135742258"/>
      <w:r>
        <w:rPr>
          <w:b/>
          <w:bCs/>
        </w:rPr>
        <w:t>1</w:t>
      </w:r>
      <w:r w:rsidR="00C351E6">
        <w:rPr>
          <w:b/>
          <w:bCs/>
        </w:rPr>
        <w:t>1</w:t>
      </w:r>
      <w:r w:rsidR="00C27882" w:rsidRPr="00C27882">
        <w:rPr>
          <w:b/>
          <w:bCs/>
        </w:rPr>
        <w:t xml:space="preserve">.2 </w:t>
      </w:r>
      <w:proofErr w:type="spellStart"/>
      <w:r w:rsidR="005607A7" w:rsidRPr="00C27882">
        <w:rPr>
          <w:b/>
          <w:bCs/>
        </w:rPr>
        <w:t>Phosphoproteomics</w:t>
      </w:r>
      <w:proofErr w:type="spellEnd"/>
      <w:r w:rsidR="005607A7" w:rsidRPr="00C27882">
        <w:rPr>
          <w:b/>
          <w:bCs/>
        </w:rPr>
        <w:t xml:space="preserve"> and </w:t>
      </w:r>
      <w:r w:rsidR="26DC6F49" w:rsidRPr="5890466F">
        <w:rPr>
          <w:b/>
          <w:bCs/>
        </w:rPr>
        <w:t xml:space="preserve">other </w:t>
      </w:r>
      <w:r w:rsidR="00B51042">
        <w:rPr>
          <w:b/>
          <w:bCs/>
        </w:rPr>
        <w:t>post-translational</w:t>
      </w:r>
      <w:r w:rsidR="00C27882" w:rsidRPr="00C27882">
        <w:rPr>
          <w:b/>
          <w:bCs/>
        </w:rPr>
        <w:t xml:space="preserve"> </w:t>
      </w:r>
      <w:r w:rsidR="00C27882" w:rsidRPr="5F120449">
        <w:rPr>
          <w:b/>
          <w:bCs/>
        </w:rPr>
        <w:t>modification</w:t>
      </w:r>
      <w:r w:rsidR="396606FE" w:rsidRPr="5F120449">
        <w:rPr>
          <w:b/>
          <w:bCs/>
        </w:rPr>
        <w:t>s</w:t>
      </w:r>
      <w:r w:rsidR="005607A7" w:rsidRPr="00C27882">
        <w:rPr>
          <w:b/>
          <w:bCs/>
        </w:rPr>
        <w:t xml:space="preserve"> </w:t>
      </w:r>
      <w:r w:rsidR="636C2592" w:rsidRPr="72B7514F">
        <w:rPr>
          <w:b/>
          <w:bCs/>
        </w:rPr>
        <w:t xml:space="preserve">enriched </w:t>
      </w:r>
      <w:bookmarkEnd w:id="75"/>
      <w:r w:rsidR="00423C36" w:rsidRPr="00C27882">
        <w:rPr>
          <w:b/>
          <w:bCs/>
        </w:rPr>
        <w:t>studies.</w:t>
      </w:r>
      <w:bookmarkEnd w:id="76"/>
    </w:p>
    <w:p w14:paraId="35D19A28" w14:textId="1FEB4586" w:rsidR="005607A7" w:rsidRDefault="005607A7" w:rsidP="00C27882">
      <w:pPr>
        <w:jc w:val="both"/>
      </w:pPr>
      <w:r w:rsidRPr="005607A7">
        <w:t xml:space="preserve"> </w:t>
      </w:r>
      <w:r>
        <w:t>In</w:t>
      </w:r>
      <w:r w:rsidR="7C94AAA9">
        <w:t xml:space="preserve"> PTM-enriched</w:t>
      </w:r>
      <w:r w:rsidRPr="005607A7">
        <w:t xml:space="preserve"> experiments</w:t>
      </w:r>
      <w:r w:rsidR="00B51042">
        <w:t>,</w:t>
      </w:r>
      <w:r w:rsidRPr="005607A7">
        <w:t xml:space="preserve"> the </w:t>
      </w:r>
      <w:r w:rsidRPr="00142DC0">
        <w:rPr>
          <w:i/>
        </w:rPr>
        <w:t>characteristics[enrichment process] </w:t>
      </w:r>
      <w:r w:rsidR="699D98FA" w:rsidRPr="00142DC0">
        <w:t>SHOULD</w:t>
      </w:r>
      <w:r w:rsidRPr="005607A7">
        <w:t xml:space="preserve"> be provided.</w:t>
      </w:r>
      <w:r w:rsidR="00C27882">
        <w:t xml:space="preserve"> </w:t>
      </w:r>
      <w:r w:rsidRPr="005607A7">
        <w:t>The different values already included in EFO are:</w:t>
      </w:r>
    </w:p>
    <w:p w14:paraId="7A4A8607" w14:textId="77777777" w:rsidR="00C27882" w:rsidRPr="005607A7" w:rsidRDefault="00C27882" w:rsidP="00C27882">
      <w:pPr>
        <w:jc w:val="both"/>
      </w:pPr>
    </w:p>
    <w:p w14:paraId="4513BADC" w14:textId="6DD8DC52" w:rsidR="005607A7" w:rsidRPr="005607A7" w:rsidRDefault="005607A7" w:rsidP="00F130F7">
      <w:pPr>
        <w:pStyle w:val="Paragraphedeliste"/>
        <w:numPr>
          <w:ilvl w:val="0"/>
          <w:numId w:val="10"/>
        </w:numPr>
      </w:pPr>
      <w:r w:rsidRPr="005607A7">
        <w:t xml:space="preserve">enrichment of phosphorylated </w:t>
      </w:r>
      <w:r w:rsidR="006A3C62">
        <w:t>p</w:t>
      </w:r>
      <w:r w:rsidRPr="005607A7">
        <w:t>rotein</w:t>
      </w:r>
      <w:r w:rsidR="0043447C">
        <w:t>s</w:t>
      </w:r>
    </w:p>
    <w:p w14:paraId="20F46AF5" w14:textId="338925E2" w:rsidR="005607A7" w:rsidRPr="005607A7" w:rsidRDefault="005607A7" w:rsidP="00F130F7">
      <w:pPr>
        <w:pStyle w:val="Paragraphedeliste"/>
        <w:numPr>
          <w:ilvl w:val="0"/>
          <w:numId w:val="10"/>
        </w:numPr>
      </w:pPr>
      <w:r w:rsidRPr="005607A7">
        <w:t xml:space="preserve">enrichment of glycosylated </w:t>
      </w:r>
      <w:r w:rsidR="006A3C62">
        <w:t>p</w:t>
      </w:r>
      <w:r w:rsidRPr="005607A7">
        <w:t>rotein</w:t>
      </w:r>
      <w:r w:rsidR="0043447C">
        <w:t>s</w:t>
      </w:r>
    </w:p>
    <w:p w14:paraId="01297BCA" w14:textId="77777777" w:rsidR="00C27882" w:rsidRDefault="00C27882" w:rsidP="00C664A0"/>
    <w:p w14:paraId="5BB7F518" w14:textId="1FD6E8F8" w:rsidR="005607A7" w:rsidRPr="005607A7" w:rsidRDefault="005607A7" w:rsidP="00C27882">
      <w:pPr>
        <w:jc w:val="both"/>
      </w:pPr>
      <w:r w:rsidRPr="005607A7">
        <w:t>This characteristic can be used as </w:t>
      </w:r>
      <w:r w:rsidR="00B51042">
        <w:t xml:space="preserve">a </w:t>
      </w:r>
      <w:r w:rsidRPr="00EB0618">
        <w:rPr>
          <w:i/>
          <w:iCs/>
        </w:rPr>
        <w:t>factor value[enrichment process]</w:t>
      </w:r>
      <w:r w:rsidRPr="005607A7">
        <w:t xml:space="preserve"> to differentiate the expression between proteins in the </w:t>
      </w:r>
      <w:r>
        <w:t>phospho</w:t>
      </w:r>
      <w:r w:rsidR="78D52D14">
        <w:t>-enriched</w:t>
      </w:r>
      <w:r w:rsidRPr="005607A7">
        <w:t xml:space="preserve"> sample </w:t>
      </w:r>
      <w:r w:rsidR="006A3C62">
        <w:t xml:space="preserve">when </w:t>
      </w:r>
      <w:r>
        <w:t>compare</w:t>
      </w:r>
      <w:r w:rsidR="3BF08636">
        <w:t>d</w:t>
      </w:r>
      <w:r w:rsidRPr="005607A7">
        <w:t xml:space="preserve"> with </w:t>
      </w:r>
      <w:r w:rsidR="7648A72D">
        <w:t xml:space="preserve">the </w:t>
      </w:r>
      <w:r w:rsidRPr="005607A7">
        <w:t>control.</w:t>
      </w:r>
    </w:p>
    <w:p w14:paraId="6540A6A1" w14:textId="77777777" w:rsidR="00C74817" w:rsidRDefault="00C74817" w:rsidP="00C664A0">
      <w:pPr>
        <w:rPr>
          <w:b/>
          <w:bCs/>
        </w:rPr>
      </w:pPr>
    </w:p>
    <w:p w14:paraId="5BD78A86" w14:textId="53A77941" w:rsidR="00C74817" w:rsidRDefault="00794D9C" w:rsidP="00F130F7">
      <w:pPr>
        <w:pStyle w:val="Titre2"/>
      </w:pPr>
      <w:bookmarkStart w:id="77" w:name="_Toc67562087"/>
      <w:bookmarkStart w:id="78" w:name="_Toc135742259"/>
      <w:r>
        <w:rPr>
          <w:b/>
          <w:bCs/>
        </w:rPr>
        <w:t>1</w:t>
      </w:r>
      <w:r w:rsidR="00C351E6">
        <w:rPr>
          <w:b/>
          <w:bCs/>
        </w:rPr>
        <w:t>1</w:t>
      </w:r>
      <w:r w:rsidR="00C27882" w:rsidRPr="00C27882">
        <w:rPr>
          <w:b/>
          <w:bCs/>
        </w:rPr>
        <w:t xml:space="preserve">.3 </w:t>
      </w:r>
      <w:r w:rsidR="005607A7" w:rsidRPr="00C27882">
        <w:rPr>
          <w:b/>
          <w:bCs/>
        </w:rPr>
        <w:t>Pooled samples</w:t>
      </w:r>
      <w:bookmarkEnd w:id="77"/>
      <w:r w:rsidR="00423C36">
        <w:rPr>
          <w:b/>
          <w:bCs/>
        </w:rPr>
        <w:t>.</w:t>
      </w:r>
      <w:bookmarkEnd w:id="78"/>
    </w:p>
    <w:p w14:paraId="033A99E1" w14:textId="5864D1B4" w:rsidR="005607A7" w:rsidRDefault="005607A7" w:rsidP="007403D4">
      <w:pPr>
        <w:jc w:val="both"/>
      </w:pPr>
      <w:r w:rsidRPr="005607A7">
        <w:t>When multiple samples are pooled into one, the general approach is to annotate them separately, abiding by the general rule: one row stands for one sample-to-</w:t>
      </w:r>
      <w:r w:rsidR="406FB0B3">
        <w:t>one-</w:t>
      </w:r>
      <w:r w:rsidRPr="005607A7">
        <w:t xml:space="preserve">file relationship. In this case, multiple rows are created for the </w:t>
      </w:r>
      <w:r w:rsidR="00E97CC6">
        <w:t xml:space="preserve">same </w:t>
      </w:r>
      <w:r w:rsidRPr="005607A7">
        <w:t>corresponding data file</w:t>
      </w:r>
      <w:r w:rsidR="00C74817">
        <w:t>.</w:t>
      </w:r>
    </w:p>
    <w:p w14:paraId="651685E7" w14:textId="77777777" w:rsidR="00C74817" w:rsidRPr="00C74817" w:rsidRDefault="00C74817" w:rsidP="00C664A0"/>
    <w:p w14:paraId="7A2DF951" w14:textId="65BDB4BB" w:rsidR="005607A7" w:rsidRDefault="00056563" w:rsidP="007403D4">
      <w:pPr>
        <w:jc w:val="both"/>
      </w:pPr>
      <w:r w:rsidRPr="005607A7">
        <w:t>One exception</w:t>
      </w:r>
      <w:r w:rsidR="005607A7" w:rsidRPr="005607A7">
        <w:t xml:space="preserve"> is made for the case when one channel </w:t>
      </w:r>
      <w:r w:rsidR="00FB1877" w:rsidRPr="005607A7">
        <w:t>e.g.,</w:t>
      </w:r>
      <w:r w:rsidR="005607A7" w:rsidRPr="005607A7">
        <w:t xml:space="preserve"> in a TMT/</w:t>
      </w:r>
      <w:proofErr w:type="spellStart"/>
      <w:r w:rsidR="005607A7" w:rsidRPr="005607A7">
        <w:t>iTRAQ</w:t>
      </w:r>
      <w:proofErr w:type="spellEnd"/>
      <w:r w:rsidR="005607A7" w:rsidRPr="005607A7">
        <w:t xml:space="preserve"> multiplexed experiment</w:t>
      </w:r>
      <w:r w:rsidR="2D753DF3">
        <w:t>,</w:t>
      </w:r>
      <w:r w:rsidR="005607A7" w:rsidRPr="005607A7">
        <w:t xml:space="preserve"> is used for a sample pooled </w:t>
      </w:r>
      <w:r w:rsidRPr="005607A7">
        <w:t>from other</w:t>
      </w:r>
      <w:r w:rsidR="005607A7" w:rsidRPr="005607A7">
        <w:t xml:space="preserve"> channels, typically for normalization purposes. In this case, it is not necessary to repeat all sample annotations. Instead, a special characteristic </w:t>
      </w:r>
      <w:r w:rsidR="48BA4090">
        <w:t>value</w:t>
      </w:r>
      <w:r w:rsidR="005607A7">
        <w:t xml:space="preserve"> </w:t>
      </w:r>
      <w:r w:rsidR="005607A7" w:rsidRPr="005607A7">
        <w:t>can be used:</w:t>
      </w:r>
    </w:p>
    <w:p w14:paraId="7A7A0E7B" w14:textId="77777777" w:rsidR="00C74817" w:rsidRPr="00C74817" w:rsidRDefault="00C74817" w:rsidP="00C664A0"/>
    <w:tbl>
      <w:tblPr>
        <w:tblW w:w="9639" w:type="dxa"/>
        <w:jc w:val="center"/>
        <w:tblLayout w:type="fixed"/>
        <w:tblCellMar>
          <w:top w:w="15" w:type="dxa"/>
          <w:left w:w="15" w:type="dxa"/>
          <w:bottom w:w="15" w:type="dxa"/>
          <w:right w:w="15" w:type="dxa"/>
        </w:tblCellMar>
        <w:tblLook w:val="04A0" w:firstRow="1" w:lastRow="0" w:firstColumn="1" w:lastColumn="0" w:noHBand="0" w:noVBand="1"/>
      </w:tblPr>
      <w:tblGrid>
        <w:gridCol w:w="1560"/>
        <w:gridCol w:w="3420"/>
        <w:gridCol w:w="855"/>
        <w:gridCol w:w="1734"/>
        <w:gridCol w:w="2070"/>
      </w:tblGrid>
      <w:tr w:rsidR="006E3CFE" w:rsidRPr="005607A7" w14:paraId="291ECD35" w14:textId="77777777" w:rsidTr="002D509A">
        <w:trPr>
          <w:tblHeader/>
          <w:jc w:val="center"/>
        </w:trPr>
        <w:tc>
          <w:tcPr>
            <w:tcW w:w="156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0C29B8D" w14:textId="77777777" w:rsidR="005607A7" w:rsidRPr="00C74817" w:rsidRDefault="005607A7" w:rsidP="00C664A0">
            <w:pPr>
              <w:rPr>
                <w:b/>
                <w:bCs/>
                <w:sz w:val="20"/>
                <w:szCs w:val="20"/>
              </w:rPr>
            </w:pPr>
            <w:r w:rsidRPr="00C74817">
              <w:rPr>
                <w:b/>
                <w:bCs/>
                <w:sz w:val="20"/>
                <w:szCs w:val="20"/>
              </w:rPr>
              <w:t>source name</w:t>
            </w:r>
          </w:p>
        </w:tc>
        <w:tc>
          <w:tcPr>
            <w:tcW w:w="342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4D65C32" w14:textId="77777777" w:rsidR="005607A7" w:rsidRPr="00C74817" w:rsidRDefault="005607A7" w:rsidP="00C664A0">
            <w:pPr>
              <w:rPr>
                <w:b/>
                <w:bCs/>
                <w:sz w:val="20"/>
                <w:szCs w:val="20"/>
              </w:rPr>
            </w:pPr>
            <w:r w:rsidRPr="00C74817">
              <w:rPr>
                <w:b/>
                <w:bCs/>
                <w:sz w:val="20"/>
                <w:szCs w:val="20"/>
              </w:rPr>
              <w:t>characteristics[pooled sample]</w:t>
            </w:r>
          </w:p>
        </w:tc>
        <w:tc>
          <w:tcPr>
            <w:tcW w:w="855"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E9BBA30" w14:textId="77777777" w:rsidR="005607A7" w:rsidRPr="00C74817" w:rsidRDefault="005607A7" w:rsidP="00C664A0">
            <w:pPr>
              <w:rPr>
                <w:b/>
                <w:bCs/>
                <w:sz w:val="20"/>
                <w:szCs w:val="20"/>
              </w:rPr>
            </w:pPr>
            <w:r w:rsidRPr="00C74817">
              <w:rPr>
                <w:b/>
                <w:bCs/>
                <w:sz w:val="20"/>
                <w:szCs w:val="20"/>
              </w:rPr>
              <w:t>assay name</w:t>
            </w:r>
          </w:p>
        </w:tc>
        <w:tc>
          <w:tcPr>
            <w:tcW w:w="1734"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7429CF9" w14:textId="77777777" w:rsidR="005607A7" w:rsidRPr="00C74817" w:rsidRDefault="005607A7" w:rsidP="00C664A0">
            <w:pPr>
              <w:rPr>
                <w:b/>
                <w:bCs/>
                <w:sz w:val="20"/>
                <w:szCs w:val="20"/>
              </w:rPr>
            </w:pPr>
            <w:r w:rsidRPr="00C74817">
              <w:rPr>
                <w:b/>
                <w:bCs/>
                <w:sz w:val="20"/>
                <w:szCs w:val="20"/>
              </w:rPr>
              <w:t>comment[label]</w:t>
            </w:r>
          </w:p>
        </w:tc>
        <w:tc>
          <w:tcPr>
            <w:tcW w:w="207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18CFEFB" w14:textId="77777777" w:rsidR="005607A7" w:rsidRPr="00C74817" w:rsidRDefault="005607A7" w:rsidP="00C664A0">
            <w:pPr>
              <w:rPr>
                <w:b/>
                <w:bCs/>
                <w:sz w:val="20"/>
                <w:szCs w:val="20"/>
              </w:rPr>
            </w:pPr>
            <w:r w:rsidRPr="00C74817">
              <w:rPr>
                <w:b/>
                <w:bCs/>
                <w:sz w:val="20"/>
                <w:szCs w:val="20"/>
              </w:rPr>
              <w:t>comment[data file]</w:t>
            </w:r>
          </w:p>
        </w:tc>
      </w:tr>
      <w:tr w:rsidR="006E3CFE" w:rsidRPr="005607A7" w14:paraId="00C18D61" w14:textId="77777777" w:rsidTr="002D509A">
        <w:trPr>
          <w:jc w:val="center"/>
        </w:trPr>
        <w:tc>
          <w:tcPr>
            <w:tcW w:w="156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DB344EB" w14:textId="77777777" w:rsidR="005607A7" w:rsidRPr="00C74817" w:rsidRDefault="005607A7" w:rsidP="00C664A0">
            <w:pPr>
              <w:rPr>
                <w:sz w:val="20"/>
                <w:szCs w:val="20"/>
              </w:rPr>
            </w:pPr>
            <w:r w:rsidRPr="00C74817">
              <w:rPr>
                <w:sz w:val="20"/>
                <w:szCs w:val="20"/>
              </w:rPr>
              <w:t>sample 1</w:t>
            </w:r>
          </w:p>
        </w:tc>
        <w:tc>
          <w:tcPr>
            <w:tcW w:w="342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167BCF9" w14:textId="77777777" w:rsidR="005607A7" w:rsidRPr="00C74817" w:rsidRDefault="005607A7" w:rsidP="00C664A0">
            <w:pPr>
              <w:rPr>
                <w:sz w:val="20"/>
                <w:szCs w:val="20"/>
              </w:rPr>
            </w:pPr>
            <w:r w:rsidRPr="00C74817">
              <w:rPr>
                <w:sz w:val="20"/>
                <w:szCs w:val="20"/>
              </w:rPr>
              <w:t>not pooled</w:t>
            </w:r>
          </w:p>
        </w:tc>
        <w:tc>
          <w:tcPr>
            <w:tcW w:w="855"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3C94885" w14:textId="77777777" w:rsidR="005607A7" w:rsidRPr="00C74817" w:rsidRDefault="005607A7" w:rsidP="00C664A0">
            <w:pPr>
              <w:rPr>
                <w:sz w:val="20"/>
                <w:szCs w:val="20"/>
              </w:rPr>
            </w:pPr>
            <w:r w:rsidRPr="00C74817">
              <w:rPr>
                <w:sz w:val="20"/>
                <w:szCs w:val="20"/>
              </w:rPr>
              <w:t>run 1</w:t>
            </w:r>
          </w:p>
        </w:tc>
        <w:tc>
          <w:tcPr>
            <w:tcW w:w="1734"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BEFC24D" w14:textId="77777777" w:rsidR="005607A7" w:rsidRPr="00C74817" w:rsidRDefault="005607A7" w:rsidP="00C664A0">
            <w:pPr>
              <w:rPr>
                <w:sz w:val="20"/>
                <w:szCs w:val="20"/>
              </w:rPr>
            </w:pPr>
            <w:r w:rsidRPr="00C74817">
              <w:rPr>
                <w:sz w:val="20"/>
                <w:szCs w:val="20"/>
              </w:rPr>
              <w:t>TMT131</w:t>
            </w:r>
          </w:p>
        </w:tc>
        <w:tc>
          <w:tcPr>
            <w:tcW w:w="207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7FDDADA" w14:textId="77777777" w:rsidR="005607A7" w:rsidRPr="00C74817" w:rsidRDefault="005607A7" w:rsidP="00C664A0">
            <w:pPr>
              <w:rPr>
                <w:sz w:val="20"/>
                <w:szCs w:val="20"/>
              </w:rPr>
            </w:pPr>
            <w:r w:rsidRPr="00C74817">
              <w:rPr>
                <w:sz w:val="20"/>
                <w:szCs w:val="20"/>
              </w:rPr>
              <w:t>file01.raw</w:t>
            </w:r>
          </w:p>
        </w:tc>
      </w:tr>
      <w:tr w:rsidR="006E3CFE" w:rsidRPr="005607A7" w14:paraId="5054694E" w14:textId="77777777" w:rsidTr="002D509A">
        <w:trPr>
          <w:jc w:val="center"/>
        </w:trPr>
        <w:tc>
          <w:tcPr>
            <w:tcW w:w="1560"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C596DD9" w14:textId="77777777" w:rsidR="005607A7" w:rsidRPr="00C74817" w:rsidRDefault="005607A7" w:rsidP="00C664A0">
            <w:pPr>
              <w:rPr>
                <w:sz w:val="20"/>
                <w:szCs w:val="20"/>
              </w:rPr>
            </w:pPr>
            <w:r w:rsidRPr="00C74817">
              <w:rPr>
                <w:sz w:val="20"/>
                <w:szCs w:val="20"/>
              </w:rPr>
              <w:t>sample 2</w:t>
            </w:r>
          </w:p>
        </w:tc>
        <w:tc>
          <w:tcPr>
            <w:tcW w:w="3420"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DD7ECBC" w14:textId="77777777" w:rsidR="005607A7" w:rsidRPr="00C74817" w:rsidRDefault="005607A7" w:rsidP="00C664A0">
            <w:pPr>
              <w:rPr>
                <w:sz w:val="20"/>
                <w:szCs w:val="20"/>
              </w:rPr>
            </w:pPr>
            <w:r w:rsidRPr="00C74817">
              <w:rPr>
                <w:sz w:val="20"/>
                <w:szCs w:val="20"/>
              </w:rPr>
              <w:t>not pooled</w:t>
            </w:r>
          </w:p>
        </w:tc>
        <w:tc>
          <w:tcPr>
            <w:tcW w:w="85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FA1B18A" w14:textId="77777777" w:rsidR="005607A7" w:rsidRPr="00C74817" w:rsidRDefault="005607A7" w:rsidP="00C664A0">
            <w:pPr>
              <w:rPr>
                <w:sz w:val="20"/>
                <w:szCs w:val="20"/>
              </w:rPr>
            </w:pPr>
            <w:r w:rsidRPr="00C74817">
              <w:rPr>
                <w:sz w:val="20"/>
                <w:szCs w:val="20"/>
              </w:rPr>
              <w:t>run 1</w:t>
            </w:r>
          </w:p>
        </w:tc>
        <w:tc>
          <w:tcPr>
            <w:tcW w:w="1734"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924D709" w14:textId="77777777" w:rsidR="005607A7" w:rsidRPr="00C74817" w:rsidRDefault="005607A7" w:rsidP="00C664A0">
            <w:pPr>
              <w:rPr>
                <w:sz w:val="20"/>
                <w:szCs w:val="20"/>
              </w:rPr>
            </w:pPr>
            <w:r w:rsidRPr="00C74817">
              <w:rPr>
                <w:sz w:val="20"/>
                <w:szCs w:val="20"/>
              </w:rPr>
              <w:t>TMT131C</w:t>
            </w:r>
          </w:p>
        </w:tc>
        <w:tc>
          <w:tcPr>
            <w:tcW w:w="2070"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55A329C" w14:textId="77777777" w:rsidR="005607A7" w:rsidRPr="00C74817" w:rsidRDefault="005607A7" w:rsidP="00C664A0">
            <w:pPr>
              <w:rPr>
                <w:sz w:val="20"/>
                <w:szCs w:val="20"/>
              </w:rPr>
            </w:pPr>
            <w:r w:rsidRPr="00C74817">
              <w:rPr>
                <w:sz w:val="20"/>
                <w:szCs w:val="20"/>
              </w:rPr>
              <w:t>file01.raw</w:t>
            </w:r>
          </w:p>
        </w:tc>
      </w:tr>
      <w:tr w:rsidR="006E3CFE" w:rsidRPr="005607A7" w14:paraId="76FA5312" w14:textId="77777777" w:rsidTr="002D509A">
        <w:trPr>
          <w:jc w:val="center"/>
        </w:trPr>
        <w:tc>
          <w:tcPr>
            <w:tcW w:w="156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158BEFC" w14:textId="77777777" w:rsidR="005607A7" w:rsidRPr="00C74817" w:rsidRDefault="005607A7" w:rsidP="00C664A0">
            <w:pPr>
              <w:rPr>
                <w:sz w:val="20"/>
                <w:szCs w:val="20"/>
              </w:rPr>
            </w:pPr>
            <w:r w:rsidRPr="00C74817">
              <w:rPr>
                <w:sz w:val="20"/>
                <w:szCs w:val="20"/>
              </w:rPr>
              <w:t>sample 10</w:t>
            </w:r>
          </w:p>
        </w:tc>
        <w:tc>
          <w:tcPr>
            <w:tcW w:w="342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4A3A7BB" w14:textId="77777777" w:rsidR="005607A7" w:rsidRPr="00C74817" w:rsidRDefault="005607A7" w:rsidP="00C664A0">
            <w:pPr>
              <w:rPr>
                <w:sz w:val="20"/>
                <w:szCs w:val="20"/>
              </w:rPr>
            </w:pPr>
            <w:r w:rsidRPr="00C74817">
              <w:rPr>
                <w:sz w:val="20"/>
                <w:szCs w:val="20"/>
              </w:rPr>
              <w:t>SN=sample 1,sample 2, …​ sample 9</w:t>
            </w:r>
          </w:p>
        </w:tc>
        <w:tc>
          <w:tcPr>
            <w:tcW w:w="855"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5669723" w14:textId="77777777" w:rsidR="005607A7" w:rsidRPr="00C74817" w:rsidRDefault="005607A7" w:rsidP="00C664A0">
            <w:pPr>
              <w:rPr>
                <w:sz w:val="20"/>
                <w:szCs w:val="20"/>
              </w:rPr>
            </w:pPr>
            <w:r w:rsidRPr="00C74817">
              <w:rPr>
                <w:sz w:val="20"/>
                <w:szCs w:val="20"/>
              </w:rPr>
              <w:t>run 1</w:t>
            </w:r>
          </w:p>
        </w:tc>
        <w:tc>
          <w:tcPr>
            <w:tcW w:w="1734"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BC0EA43" w14:textId="77777777" w:rsidR="005607A7" w:rsidRPr="00C74817" w:rsidRDefault="005607A7" w:rsidP="00C664A0">
            <w:pPr>
              <w:rPr>
                <w:sz w:val="20"/>
                <w:szCs w:val="20"/>
              </w:rPr>
            </w:pPr>
            <w:r w:rsidRPr="00C74817">
              <w:rPr>
                <w:sz w:val="20"/>
                <w:szCs w:val="20"/>
              </w:rPr>
              <w:t>TMT128</w:t>
            </w:r>
          </w:p>
        </w:tc>
        <w:tc>
          <w:tcPr>
            <w:tcW w:w="2070"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2E7F04B" w14:textId="77777777" w:rsidR="005607A7" w:rsidRPr="00C74817" w:rsidRDefault="005607A7" w:rsidP="00C664A0">
            <w:pPr>
              <w:rPr>
                <w:sz w:val="20"/>
                <w:szCs w:val="20"/>
              </w:rPr>
            </w:pPr>
            <w:r w:rsidRPr="00C74817">
              <w:rPr>
                <w:sz w:val="20"/>
                <w:szCs w:val="20"/>
              </w:rPr>
              <w:t>file01.raw</w:t>
            </w:r>
          </w:p>
        </w:tc>
      </w:tr>
    </w:tbl>
    <w:p w14:paraId="5524CC26" w14:textId="77777777" w:rsidR="00C74817" w:rsidRDefault="00C74817" w:rsidP="00C664A0"/>
    <w:p w14:paraId="7C51D3F8" w14:textId="501D6596" w:rsidR="005607A7" w:rsidRDefault="005607A7" w:rsidP="00C27882">
      <w:pPr>
        <w:jc w:val="both"/>
      </w:pPr>
      <w:r w:rsidRPr="005607A7">
        <w:t xml:space="preserve">SN stands for source names and </w:t>
      </w:r>
      <w:r w:rsidR="00E97CC6">
        <w:t xml:space="preserve">can be used to </w:t>
      </w:r>
      <w:r w:rsidRPr="005607A7">
        <w:t>list source name fields of samples that are annotated in the same file and </w:t>
      </w:r>
      <w:r w:rsidR="3BE213C4">
        <w:t xml:space="preserve">that are </w:t>
      </w:r>
      <w:r w:rsidRPr="005607A7">
        <w:rPr>
          <w:b/>
          <w:bCs/>
        </w:rPr>
        <w:t xml:space="preserve">used in the same experiment and </w:t>
      </w:r>
      <w:r w:rsidR="004414AA">
        <w:rPr>
          <w:b/>
          <w:bCs/>
        </w:rPr>
        <w:t>the</w:t>
      </w:r>
      <w:r w:rsidRPr="6AA88F3B">
        <w:rPr>
          <w:b/>
          <w:bCs/>
        </w:rPr>
        <w:t xml:space="preserve"> </w:t>
      </w:r>
      <w:r w:rsidRPr="005607A7">
        <w:rPr>
          <w:b/>
          <w:bCs/>
        </w:rPr>
        <w:t>same MS run</w:t>
      </w:r>
      <w:r w:rsidRPr="005607A7">
        <w:t>.</w:t>
      </w:r>
    </w:p>
    <w:p w14:paraId="6B65C6B4" w14:textId="77777777" w:rsidR="00C74817" w:rsidRPr="00C74817" w:rsidRDefault="00C74817" w:rsidP="00C664A0"/>
    <w:p w14:paraId="166DD2B6" w14:textId="41185841" w:rsidR="00C74817" w:rsidRPr="00C74817" w:rsidRDefault="005607A7" w:rsidP="00A63609">
      <w:pPr>
        <w:jc w:val="both"/>
      </w:pPr>
      <w:r w:rsidRPr="005607A7">
        <w:lastRenderedPageBreak/>
        <w:t>Another possible value for </w:t>
      </w:r>
      <w:r w:rsidRPr="00142DC0">
        <w:rPr>
          <w:i/>
        </w:rPr>
        <w:t>characteristics[pooled sample]</w:t>
      </w:r>
      <w:r w:rsidRPr="005607A7">
        <w:t xml:space="preserve"> is </w:t>
      </w:r>
      <w:r w:rsidR="00E97CC6">
        <w:t>the</w:t>
      </w:r>
      <w:r w:rsidRPr="005607A7">
        <w:t xml:space="preserve"> string </w:t>
      </w:r>
      <w:r w:rsidR="48D2608F">
        <w:t>“</w:t>
      </w:r>
      <w:r w:rsidRPr="005607A7">
        <w:t>pooled</w:t>
      </w:r>
      <w:r w:rsidR="6980EB4A">
        <w:t>”</w:t>
      </w:r>
      <w:r w:rsidRPr="005607A7">
        <w:t xml:space="preserve"> for cases when it is known that a sample is pooled but the individual samples </w:t>
      </w:r>
      <w:r w:rsidR="00E97CC6">
        <w:t>included in that pool</w:t>
      </w:r>
      <w:r w:rsidR="00850529">
        <w:t xml:space="preserve"> </w:t>
      </w:r>
      <w:r w:rsidRPr="005607A7">
        <w:t>cannot be annotated.</w:t>
      </w:r>
    </w:p>
    <w:p w14:paraId="58556880" w14:textId="77777777" w:rsidR="00C74817" w:rsidRPr="00C74817" w:rsidRDefault="00C74817" w:rsidP="00C664A0"/>
    <w:p w14:paraId="70347DDD" w14:textId="4C8428B2" w:rsidR="00C74817" w:rsidRDefault="00794D9C" w:rsidP="00F130F7">
      <w:pPr>
        <w:pStyle w:val="Titre2"/>
      </w:pPr>
      <w:bookmarkStart w:id="79" w:name="_Toc67562088"/>
      <w:bookmarkStart w:id="80" w:name="_Toc135742260"/>
      <w:r>
        <w:rPr>
          <w:b/>
          <w:bCs/>
        </w:rPr>
        <w:t>1</w:t>
      </w:r>
      <w:r w:rsidR="00570C1D">
        <w:rPr>
          <w:b/>
          <w:bCs/>
        </w:rPr>
        <w:t>1</w:t>
      </w:r>
      <w:r w:rsidR="00C27882" w:rsidRPr="000F074D">
        <w:rPr>
          <w:b/>
          <w:bCs/>
        </w:rPr>
        <w:t>.</w:t>
      </w:r>
      <w:r w:rsidR="00570C1D">
        <w:rPr>
          <w:b/>
          <w:bCs/>
        </w:rPr>
        <w:t>4</w:t>
      </w:r>
      <w:r w:rsidR="00C27882" w:rsidRPr="000F074D">
        <w:rPr>
          <w:b/>
          <w:bCs/>
        </w:rPr>
        <w:t xml:space="preserve"> </w:t>
      </w:r>
      <w:r w:rsidR="005607A7" w:rsidRPr="000F074D">
        <w:rPr>
          <w:b/>
          <w:bCs/>
        </w:rPr>
        <w:t>Synthetic peptide libraries</w:t>
      </w:r>
      <w:bookmarkEnd w:id="79"/>
      <w:r w:rsidR="00423C36">
        <w:rPr>
          <w:b/>
          <w:bCs/>
        </w:rPr>
        <w:t>.</w:t>
      </w:r>
      <w:bookmarkEnd w:id="80"/>
    </w:p>
    <w:p w14:paraId="1861D0F6" w14:textId="40D8F1C0" w:rsidR="005607A7" w:rsidRDefault="2B593A9C" w:rsidP="00C664A0">
      <w:r>
        <w:t xml:space="preserve">It is common to </w:t>
      </w:r>
      <w:r w:rsidR="005607A7" w:rsidRPr="005607A7">
        <w:t>use synthetic peptide libraries for multiple use cases including:</w:t>
      </w:r>
    </w:p>
    <w:p w14:paraId="3C4A028A" w14:textId="77777777" w:rsidR="000F074D" w:rsidRPr="005607A7" w:rsidRDefault="000F074D" w:rsidP="00C664A0"/>
    <w:p w14:paraId="7B9A367E" w14:textId="77777777" w:rsidR="005607A7" w:rsidRPr="005607A7" w:rsidRDefault="005607A7" w:rsidP="00F130F7">
      <w:pPr>
        <w:pStyle w:val="Paragraphedeliste"/>
        <w:numPr>
          <w:ilvl w:val="0"/>
          <w:numId w:val="11"/>
        </w:numPr>
        <w:ind w:left="426" w:hanging="426"/>
      </w:pPr>
      <w:r w:rsidRPr="005607A7">
        <w:t>Benchmark of analytical and bioinformatics methods and algorithms.</w:t>
      </w:r>
    </w:p>
    <w:p w14:paraId="66298AC3" w14:textId="71FA456F" w:rsidR="005607A7" w:rsidRPr="005607A7" w:rsidRDefault="005607A7" w:rsidP="00F130F7">
      <w:pPr>
        <w:pStyle w:val="Paragraphedeliste"/>
        <w:numPr>
          <w:ilvl w:val="0"/>
          <w:numId w:val="11"/>
        </w:numPr>
        <w:ind w:left="426" w:hanging="426"/>
      </w:pPr>
      <w:r>
        <w:t>Improve</w:t>
      </w:r>
      <w:r w:rsidR="70F012F1">
        <w:t>ment</w:t>
      </w:r>
      <w:r w:rsidRPr="005607A7">
        <w:t xml:space="preserve"> of peptide identification/quantification using spectral libraries.</w:t>
      </w:r>
    </w:p>
    <w:p w14:paraId="6B614B5E" w14:textId="77777777" w:rsidR="00C74817" w:rsidRDefault="00C74817" w:rsidP="00C664A0"/>
    <w:p w14:paraId="62BD58F1" w14:textId="08DC873C" w:rsidR="005607A7" w:rsidRPr="005607A7" w:rsidRDefault="005607A7" w:rsidP="000F074D">
      <w:pPr>
        <w:jc w:val="both"/>
      </w:pPr>
      <w:r w:rsidRPr="005607A7">
        <w:t xml:space="preserve">When describing synthetic peptide libraries most of the sample metadata can be </w:t>
      </w:r>
      <w:r>
        <w:t>declare</w:t>
      </w:r>
      <w:r w:rsidR="0543F371">
        <w:t>d</w:t>
      </w:r>
      <w:r w:rsidRPr="005607A7">
        <w:t xml:space="preserve"> as </w:t>
      </w:r>
      <w:r w:rsidR="2F08C8FC">
        <w:t>“</w:t>
      </w:r>
      <w:r w:rsidRPr="005607A7">
        <w:t>not applicable</w:t>
      </w:r>
      <w:r w:rsidR="38C8B504">
        <w:t>”</w:t>
      </w:r>
      <w:r>
        <w:t>.</w:t>
      </w:r>
      <w:r w:rsidRPr="005607A7">
        <w:t xml:space="preserve"> However, some authors can </w:t>
      </w:r>
      <w:r w:rsidR="00A95FD8">
        <w:t xml:space="preserve">also </w:t>
      </w:r>
      <w:r w:rsidRPr="005607A7">
        <w:t>annotate the organism</w:t>
      </w:r>
      <w:r w:rsidR="00A95FD8">
        <w:t>,</w:t>
      </w:r>
      <w:r w:rsidRPr="005607A7">
        <w:t xml:space="preserve"> for example</w:t>
      </w:r>
      <w:r w:rsidR="004414AA">
        <w:t>,</w:t>
      </w:r>
      <w:r w:rsidRPr="005607A7">
        <w:t xml:space="preserve"> because they know </w:t>
      </w:r>
      <w:r w:rsidR="00A95FD8">
        <w:t>that</w:t>
      </w:r>
      <w:r>
        <w:t xml:space="preserve"> </w:t>
      </w:r>
      <w:r w:rsidRPr="005607A7">
        <w:t xml:space="preserve">the library has been </w:t>
      </w:r>
      <w:r>
        <w:t>design</w:t>
      </w:r>
      <w:r w:rsidR="2F74F7D5">
        <w:t>ed</w:t>
      </w:r>
      <w:r w:rsidRPr="005607A7">
        <w:t xml:space="preserve"> from specific peptide species, see example </w:t>
      </w:r>
      <w:r w:rsidR="00A95FD8">
        <w:t>the following</w:t>
      </w:r>
      <w:r w:rsidR="00CA66D8">
        <w:t xml:space="preserve"> </w:t>
      </w:r>
      <w:r w:rsidRPr="0012090B">
        <w:t>experiment</w:t>
      </w:r>
      <w:r w:rsidR="0012090B" w:rsidRPr="00CA66D8">
        <w:rPr>
          <w:rStyle w:val="Lienhypertexte"/>
        </w:rPr>
        <w:t xml:space="preserve"> </w:t>
      </w:r>
      <w:r w:rsidR="00A95FD8">
        <w:t>containing</w:t>
      </w:r>
      <w:r w:rsidR="004414AA">
        <w:t xml:space="preserve"> </w:t>
      </w:r>
      <w:r w:rsidR="00A95FD8">
        <w:t>synthetic peptides</w:t>
      </w:r>
      <w:r w:rsidR="0012090B" w:rsidRPr="08D355E0">
        <w:rPr>
          <w:rStyle w:val="Lienhypertexte"/>
        </w:rPr>
        <w:t xml:space="preserve"> </w:t>
      </w:r>
      <w:r w:rsidR="0012090B">
        <w:rPr>
          <w:rStyle w:val="Lienhypertexte"/>
        </w:rPr>
        <w:t>(</w:t>
      </w:r>
      <w:r w:rsidR="00C64DF6" w:rsidRPr="00C64DF6">
        <w:rPr>
          <w:rStyle w:val="Lienhypertexte"/>
        </w:rPr>
        <w:t>https://github.com/bigbio/proteomics-sample-metadata/blob/master/annotated-projects/PXD000759</w:t>
      </w:r>
      <w:r w:rsidR="0012090B">
        <w:rPr>
          <w:rStyle w:val="Lienhypertexte"/>
        </w:rPr>
        <w:t>)</w:t>
      </w:r>
      <w:r w:rsidRPr="005607A7">
        <w:t>.</w:t>
      </w:r>
    </w:p>
    <w:p w14:paraId="104BE2CA" w14:textId="77777777" w:rsidR="00C74817" w:rsidRDefault="00C74817" w:rsidP="00C664A0"/>
    <w:p w14:paraId="150A0A4B" w14:textId="4558B2C7" w:rsidR="005607A7" w:rsidRPr="005607A7" w:rsidRDefault="00E66CF9" w:rsidP="000F074D">
      <w:pPr>
        <w:jc w:val="both"/>
      </w:pPr>
      <w:r>
        <w:t>In these cases, i</w:t>
      </w:r>
      <w:r w:rsidR="005607A7">
        <w:t>t</w:t>
      </w:r>
      <w:r w:rsidR="005607A7" w:rsidRPr="005607A7">
        <w:t xml:space="preserve"> is important to annotate that the sample is </w:t>
      </w:r>
      <w:r w:rsidR="00E3042C">
        <w:t xml:space="preserve">composed </w:t>
      </w:r>
      <w:r w:rsidR="004414AA">
        <w:t>of</w:t>
      </w:r>
      <w:r w:rsidR="00E3042C">
        <w:t xml:space="preserve"> </w:t>
      </w:r>
      <w:r w:rsidR="005607A7" w:rsidRPr="005607A7">
        <w:t>a synthetic peptide library</w:t>
      </w:r>
      <w:r w:rsidR="00E3042C">
        <w:t>.</w:t>
      </w:r>
      <w:r w:rsidR="005607A7">
        <w:t xml:space="preserve"> </w:t>
      </w:r>
      <w:r w:rsidR="00E3042C">
        <w:t>T</w:t>
      </w:r>
      <w:r w:rsidR="005607A7">
        <w:t>his</w:t>
      </w:r>
      <w:r w:rsidR="005607A7" w:rsidRPr="005607A7">
        <w:t xml:space="preserve"> can be done by adding the </w:t>
      </w:r>
      <w:r w:rsidR="005607A7" w:rsidRPr="00A03737">
        <w:rPr>
          <w:i/>
        </w:rPr>
        <w:t>characteristics[synthetic peptide]</w:t>
      </w:r>
      <w:r w:rsidR="6FC7C525">
        <w:t xml:space="preserve">. </w:t>
      </w:r>
      <w:r w:rsidR="724991AF">
        <w:t>T</w:t>
      </w:r>
      <w:r w:rsidR="005607A7">
        <w:t>he</w:t>
      </w:r>
      <w:r w:rsidR="005607A7" w:rsidRPr="005607A7">
        <w:t xml:space="preserve"> possible values are </w:t>
      </w:r>
      <w:r w:rsidR="4A256636">
        <w:t>“</w:t>
      </w:r>
      <w:r w:rsidR="005607A7" w:rsidRPr="005607A7">
        <w:t>synthetic</w:t>
      </w:r>
      <w:r w:rsidR="00423C36">
        <w:t xml:space="preserve">”, </w:t>
      </w:r>
      <w:r w:rsidR="00423C36" w:rsidRPr="005607A7">
        <w:t>“</w:t>
      </w:r>
      <w:r w:rsidR="005607A7" w:rsidRPr="005607A7">
        <w:t>not synthetic</w:t>
      </w:r>
      <w:r w:rsidR="00E5F047">
        <w:t>”</w:t>
      </w:r>
      <w:r w:rsidR="00E350B5">
        <w:t xml:space="preserve"> or “mixed</w:t>
      </w:r>
      <w:r w:rsidR="00E5F047">
        <w:t>”</w:t>
      </w:r>
      <w:r w:rsidR="005607A7">
        <w:t>.</w:t>
      </w:r>
    </w:p>
    <w:p w14:paraId="10D1799A" w14:textId="77777777" w:rsidR="00C74817" w:rsidRDefault="00C74817" w:rsidP="00C664A0">
      <w:pPr>
        <w:rPr>
          <w:b/>
          <w:bCs/>
        </w:rPr>
      </w:pPr>
    </w:p>
    <w:p w14:paraId="6B3C2CD5" w14:textId="16093B5C" w:rsidR="00C74817" w:rsidRDefault="00794D9C" w:rsidP="00FC19F3">
      <w:pPr>
        <w:pStyle w:val="Titre2"/>
      </w:pPr>
      <w:bookmarkStart w:id="81" w:name="_Toc67562089"/>
      <w:bookmarkStart w:id="82" w:name="_Toc135742261"/>
      <w:r>
        <w:rPr>
          <w:b/>
          <w:bCs/>
        </w:rPr>
        <w:t>1</w:t>
      </w:r>
      <w:r w:rsidR="00570C1D">
        <w:rPr>
          <w:b/>
          <w:bCs/>
        </w:rPr>
        <w:t>1</w:t>
      </w:r>
      <w:r w:rsidR="000F074D" w:rsidRPr="000F074D">
        <w:rPr>
          <w:b/>
          <w:bCs/>
        </w:rPr>
        <w:t>.</w:t>
      </w:r>
      <w:r w:rsidR="00570C1D">
        <w:rPr>
          <w:b/>
          <w:bCs/>
        </w:rPr>
        <w:t>5</w:t>
      </w:r>
      <w:bookmarkEnd w:id="81"/>
      <w:r w:rsidR="2D7BE20F" w:rsidRPr="24241141">
        <w:rPr>
          <w:b/>
          <w:bCs/>
        </w:rPr>
        <w:t xml:space="preserve"> Normal and healthy samples</w:t>
      </w:r>
      <w:r w:rsidR="00F130F7">
        <w:rPr>
          <w:b/>
          <w:bCs/>
        </w:rPr>
        <w:t>.</w:t>
      </w:r>
      <w:bookmarkEnd w:id="82"/>
    </w:p>
    <w:p w14:paraId="64B8D523" w14:textId="6223FE9C" w:rsidR="005607A7" w:rsidRDefault="005607A7" w:rsidP="000F074D">
      <w:pPr>
        <w:jc w:val="both"/>
      </w:pPr>
      <w:r w:rsidRPr="005607A7">
        <w:t xml:space="preserve">Samples from healthy patients or individuals normally appear in manuscripts and </w:t>
      </w:r>
      <w:r w:rsidR="001B3133">
        <w:t xml:space="preserve">are often </w:t>
      </w:r>
      <w:r w:rsidRPr="005607A7">
        <w:t>annota</w:t>
      </w:r>
      <w:r w:rsidR="001B3133">
        <w:t>ted</w:t>
      </w:r>
      <w:r w:rsidRPr="005607A7">
        <w:t xml:space="preserve"> as </w:t>
      </w:r>
      <w:r w:rsidRPr="00CA66D8">
        <w:rPr>
          <w:b/>
        </w:rPr>
        <w:t>healthy</w:t>
      </w:r>
      <w:r w:rsidRPr="005607A7">
        <w:t xml:space="preserve"> or </w:t>
      </w:r>
      <w:r w:rsidRPr="00CA66D8">
        <w:rPr>
          <w:b/>
        </w:rPr>
        <w:t>normal</w:t>
      </w:r>
      <w:r w:rsidRPr="005607A7">
        <w:t xml:space="preserve">. </w:t>
      </w:r>
      <w:r>
        <w:t xml:space="preserve">We </w:t>
      </w:r>
      <w:r w:rsidR="00B76121">
        <w:t xml:space="preserve">RECOMMEND </w:t>
      </w:r>
      <w:r w:rsidR="008F6B1F">
        <w:t>using</w:t>
      </w:r>
      <w:r>
        <w:t xml:space="preserve"> the word </w:t>
      </w:r>
      <w:r w:rsidR="1FD65124">
        <w:t>“</w:t>
      </w:r>
      <w:r>
        <w:t>normal</w:t>
      </w:r>
      <w:r w:rsidR="4B0D83D3">
        <w:t>”</w:t>
      </w:r>
      <w:r>
        <w:t xml:space="preserve"> mapped to </w:t>
      </w:r>
      <w:r w:rsidR="00FB6FD9">
        <w:t xml:space="preserve">the CV </w:t>
      </w:r>
      <w:r>
        <w:t>term PATO_0000461</w:t>
      </w:r>
      <w:r w:rsidR="00DF1956">
        <w:t>,</w:t>
      </w:r>
      <w:r>
        <w:t xml:space="preserve"> </w:t>
      </w:r>
      <w:r w:rsidR="00DF1956">
        <w:t>which</w:t>
      </w:r>
      <w:r>
        <w:t xml:space="preserve"> is</w:t>
      </w:r>
      <w:r w:rsidR="00DF1956">
        <w:t xml:space="preserve"> also</w:t>
      </w:r>
      <w:r>
        <w:t xml:space="preserve"> in</w:t>
      </w:r>
      <w:r w:rsidR="00DF1956">
        <w:t>cluded</w:t>
      </w:r>
      <w:r>
        <w:t xml:space="preserve"> in EFO: </w:t>
      </w:r>
      <w:hyperlink r:id="rId63">
        <w:r w:rsidRPr="5890466F">
          <w:rPr>
            <w:rStyle w:val="Lienhypertexte"/>
          </w:rPr>
          <w:t>normal PATO term</w:t>
        </w:r>
      </w:hyperlink>
      <w:r>
        <w:t xml:space="preserve">. </w:t>
      </w:r>
      <w:r w:rsidRPr="005607A7">
        <w:t>Example:</w:t>
      </w:r>
    </w:p>
    <w:p w14:paraId="1450FC13" w14:textId="77777777" w:rsidR="00C74817" w:rsidRPr="00C74817" w:rsidRDefault="00C74817" w:rsidP="00C664A0"/>
    <w:tbl>
      <w:tblPr>
        <w:tblW w:w="8505" w:type="dxa"/>
        <w:tblInd w:w="-575" w:type="dxa"/>
        <w:tblCellMar>
          <w:top w:w="15" w:type="dxa"/>
          <w:left w:w="15" w:type="dxa"/>
          <w:bottom w:w="15" w:type="dxa"/>
          <w:right w:w="15" w:type="dxa"/>
        </w:tblCellMar>
        <w:tblLook w:val="04A0" w:firstRow="1" w:lastRow="0" w:firstColumn="1" w:lastColumn="0" w:noHBand="0" w:noVBand="1"/>
      </w:tblPr>
      <w:tblGrid>
        <w:gridCol w:w="1183"/>
        <w:gridCol w:w="1789"/>
        <w:gridCol w:w="1189"/>
        <w:gridCol w:w="1846"/>
        <w:gridCol w:w="1853"/>
        <w:gridCol w:w="1339"/>
      </w:tblGrid>
      <w:tr w:rsidR="00C01453" w:rsidRPr="005607A7" w14:paraId="3BA6370C" w14:textId="77777777" w:rsidTr="006D680E">
        <w:trPr>
          <w:tblHeader/>
        </w:trPr>
        <w:tc>
          <w:tcPr>
            <w:tcW w:w="118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1D58159" w14:textId="77777777" w:rsidR="005607A7" w:rsidRPr="00C74817" w:rsidRDefault="005607A7" w:rsidP="00C664A0">
            <w:pPr>
              <w:rPr>
                <w:b/>
                <w:bCs/>
                <w:sz w:val="20"/>
                <w:szCs w:val="20"/>
              </w:rPr>
            </w:pPr>
            <w:r w:rsidRPr="00C74817">
              <w:rPr>
                <w:b/>
                <w:bCs/>
                <w:sz w:val="20"/>
                <w:szCs w:val="20"/>
              </w:rPr>
              <w:t>source name</w:t>
            </w:r>
          </w:p>
        </w:tc>
        <w:tc>
          <w:tcPr>
            <w:tcW w:w="1789"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6D000D0" w14:textId="77777777" w:rsidR="005607A7" w:rsidRPr="00C74817" w:rsidRDefault="005607A7" w:rsidP="00C664A0">
            <w:pPr>
              <w:rPr>
                <w:b/>
                <w:bCs/>
                <w:sz w:val="20"/>
                <w:szCs w:val="20"/>
              </w:rPr>
            </w:pPr>
            <w:r w:rsidRPr="00C74817">
              <w:rPr>
                <w:b/>
                <w:bCs/>
                <w:sz w:val="20"/>
                <w:szCs w:val="20"/>
              </w:rPr>
              <w:t>characteristics[organism]</w:t>
            </w:r>
          </w:p>
        </w:tc>
        <w:tc>
          <w:tcPr>
            <w:tcW w:w="1189"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4BBD7FF" w14:textId="31356F35" w:rsidR="005607A7" w:rsidRPr="00C74817" w:rsidRDefault="00AC2457" w:rsidP="00C664A0">
            <w:pPr>
              <w:rPr>
                <w:b/>
                <w:bCs/>
                <w:sz w:val="20"/>
                <w:szCs w:val="20"/>
              </w:rPr>
            </w:pPr>
            <w:r w:rsidRPr="00C74817">
              <w:rPr>
                <w:b/>
                <w:bCs/>
                <w:sz w:val="20"/>
                <w:szCs w:val="20"/>
              </w:rPr>
              <w:t>characteristics [</w:t>
            </w:r>
            <w:r w:rsidR="005607A7" w:rsidRPr="00C74817">
              <w:rPr>
                <w:b/>
                <w:bCs/>
                <w:sz w:val="20"/>
                <w:szCs w:val="20"/>
              </w:rPr>
              <w:t>organism part]</w:t>
            </w:r>
          </w:p>
        </w:tc>
        <w:tc>
          <w:tcPr>
            <w:tcW w:w="1846"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55A2075" w14:textId="77777777" w:rsidR="005607A7" w:rsidRPr="00C74817" w:rsidRDefault="005607A7" w:rsidP="00C664A0">
            <w:pPr>
              <w:rPr>
                <w:b/>
                <w:bCs/>
                <w:sz w:val="20"/>
                <w:szCs w:val="20"/>
              </w:rPr>
            </w:pPr>
            <w:r w:rsidRPr="00C74817">
              <w:rPr>
                <w:b/>
                <w:bCs/>
                <w:sz w:val="20"/>
                <w:szCs w:val="20"/>
              </w:rPr>
              <w:t>characteristics[phenotype]</w:t>
            </w:r>
          </w:p>
        </w:tc>
        <w:tc>
          <w:tcPr>
            <w:tcW w:w="185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D9C2C01" w14:textId="77777777" w:rsidR="005607A7" w:rsidRPr="00C74817" w:rsidRDefault="005607A7" w:rsidP="00C664A0">
            <w:pPr>
              <w:rPr>
                <w:b/>
                <w:bCs/>
                <w:sz w:val="20"/>
                <w:szCs w:val="20"/>
              </w:rPr>
            </w:pPr>
            <w:r w:rsidRPr="00C74817">
              <w:rPr>
                <w:b/>
                <w:bCs/>
                <w:sz w:val="20"/>
                <w:szCs w:val="20"/>
              </w:rPr>
              <w:t>characteristics[compound]</w:t>
            </w:r>
          </w:p>
        </w:tc>
        <w:tc>
          <w:tcPr>
            <w:tcW w:w="645"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B50F3D0" w14:textId="77777777" w:rsidR="005607A7" w:rsidRPr="00C74817" w:rsidRDefault="005607A7" w:rsidP="00C664A0">
            <w:pPr>
              <w:rPr>
                <w:b/>
                <w:bCs/>
                <w:sz w:val="20"/>
                <w:szCs w:val="20"/>
              </w:rPr>
            </w:pPr>
            <w:r w:rsidRPr="00C74817">
              <w:rPr>
                <w:b/>
                <w:bCs/>
                <w:sz w:val="20"/>
                <w:szCs w:val="20"/>
              </w:rPr>
              <w:t>factor value[phenotype]</w:t>
            </w:r>
          </w:p>
        </w:tc>
      </w:tr>
      <w:tr w:rsidR="00C01453" w:rsidRPr="005607A7" w14:paraId="3234B7C6" w14:textId="77777777" w:rsidTr="006D680E">
        <w:tc>
          <w:tcPr>
            <w:tcW w:w="118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29AA1F2" w14:textId="77777777" w:rsidR="005607A7" w:rsidRPr="00C74817" w:rsidRDefault="005607A7" w:rsidP="00C664A0">
            <w:pPr>
              <w:rPr>
                <w:sz w:val="20"/>
                <w:szCs w:val="20"/>
              </w:rPr>
            </w:pPr>
            <w:proofErr w:type="spellStart"/>
            <w:r w:rsidRPr="00C74817">
              <w:rPr>
                <w:sz w:val="20"/>
                <w:szCs w:val="20"/>
              </w:rPr>
              <w:t>sample_treat</w:t>
            </w:r>
            <w:proofErr w:type="spellEnd"/>
          </w:p>
        </w:tc>
        <w:tc>
          <w:tcPr>
            <w:tcW w:w="1789"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143B1E8" w14:textId="77777777" w:rsidR="005607A7" w:rsidRPr="00C74817" w:rsidRDefault="005607A7" w:rsidP="00C664A0">
            <w:pPr>
              <w:rPr>
                <w:sz w:val="20"/>
                <w:szCs w:val="20"/>
              </w:rPr>
            </w:pPr>
            <w:r w:rsidRPr="00C74817">
              <w:rPr>
                <w:sz w:val="20"/>
                <w:szCs w:val="20"/>
              </w:rPr>
              <w:t>homo sapiens</w:t>
            </w:r>
          </w:p>
        </w:tc>
        <w:tc>
          <w:tcPr>
            <w:tcW w:w="1189"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D0CE7D4" w14:textId="2A6D812A" w:rsidR="005607A7" w:rsidRPr="00C74817" w:rsidRDefault="00E350B5" w:rsidP="00C664A0">
            <w:pPr>
              <w:rPr>
                <w:sz w:val="20"/>
                <w:szCs w:val="20"/>
              </w:rPr>
            </w:pPr>
            <w:r>
              <w:rPr>
                <w:sz w:val="20"/>
                <w:szCs w:val="20"/>
              </w:rPr>
              <w:t>liver</w:t>
            </w:r>
          </w:p>
        </w:tc>
        <w:tc>
          <w:tcPr>
            <w:tcW w:w="1846"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3265BA0" w14:textId="77777777" w:rsidR="005607A7" w:rsidRPr="00C74817" w:rsidRDefault="005607A7" w:rsidP="00C664A0">
            <w:pPr>
              <w:rPr>
                <w:sz w:val="20"/>
                <w:szCs w:val="20"/>
              </w:rPr>
            </w:pPr>
            <w:r w:rsidRPr="00C74817">
              <w:rPr>
                <w:sz w:val="20"/>
                <w:szCs w:val="20"/>
              </w:rPr>
              <w:t>necrotic tissue</w:t>
            </w:r>
          </w:p>
        </w:tc>
        <w:tc>
          <w:tcPr>
            <w:tcW w:w="185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195D807" w14:textId="77777777" w:rsidR="005607A7" w:rsidRPr="00C74817" w:rsidRDefault="005607A7" w:rsidP="00C664A0">
            <w:pPr>
              <w:rPr>
                <w:sz w:val="20"/>
                <w:szCs w:val="20"/>
              </w:rPr>
            </w:pPr>
            <w:r w:rsidRPr="00C74817">
              <w:rPr>
                <w:sz w:val="20"/>
                <w:szCs w:val="20"/>
              </w:rPr>
              <w:t>drug A</w:t>
            </w:r>
          </w:p>
        </w:tc>
        <w:tc>
          <w:tcPr>
            <w:tcW w:w="645"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C8D4248" w14:textId="77777777" w:rsidR="005607A7" w:rsidRPr="00C74817" w:rsidRDefault="005607A7" w:rsidP="00C664A0">
            <w:pPr>
              <w:rPr>
                <w:sz w:val="20"/>
                <w:szCs w:val="20"/>
              </w:rPr>
            </w:pPr>
            <w:r w:rsidRPr="00C74817">
              <w:rPr>
                <w:sz w:val="20"/>
                <w:szCs w:val="20"/>
              </w:rPr>
              <w:t>necrotic tissue</w:t>
            </w:r>
          </w:p>
        </w:tc>
      </w:tr>
      <w:tr w:rsidR="00C01453" w:rsidRPr="005607A7" w14:paraId="689331DF" w14:textId="77777777" w:rsidTr="006D680E">
        <w:tc>
          <w:tcPr>
            <w:tcW w:w="118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B7AE4D2" w14:textId="77777777" w:rsidR="005607A7" w:rsidRPr="00C74817" w:rsidRDefault="005607A7" w:rsidP="00C664A0">
            <w:pPr>
              <w:rPr>
                <w:sz w:val="20"/>
                <w:szCs w:val="20"/>
              </w:rPr>
            </w:pPr>
            <w:proofErr w:type="spellStart"/>
            <w:r w:rsidRPr="00C74817">
              <w:rPr>
                <w:sz w:val="20"/>
                <w:szCs w:val="20"/>
              </w:rPr>
              <w:t>sample_control</w:t>
            </w:r>
            <w:proofErr w:type="spellEnd"/>
          </w:p>
        </w:tc>
        <w:tc>
          <w:tcPr>
            <w:tcW w:w="1789"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4A9277B" w14:textId="77777777" w:rsidR="005607A7" w:rsidRPr="00C74817" w:rsidRDefault="005607A7" w:rsidP="00C664A0">
            <w:pPr>
              <w:rPr>
                <w:sz w:val="20"/>
                <w:szCs w:val="20"/>
              </w:rPr>
            </w:pPr>
            <w:r w:rsidRPr="00C74817">
              <w:rPr>
                <w:sz w:val="20"/>
                <w:szCs w:val="20"/>
              </w:rPr>
              <w:t>homo sapiens</w:t>
            </w:r>
          </w:p>
        </w:tc>
        <w:tc>
          <w:tcPr>
            <w:tcW w:w="1189"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85C4F56" w14:textId="3415BCA4" w:rsidR="005607A7" w:rsidRPr="00C74817" w:rsidRDefault="00E350B5" w:rsidP="00C664A0">
            <w:pPr>
              <w:rPr>
                <w:sz w:val="20"/>
                <w:szCs w:val="20"/>
              </w:rPr>
            </w:pPr>
            <w:r>
              <w:rPr>
                <w:sz w:val="20"/>
                <w:szCs w:val="20"/>
              </w:rPr>
              <w:t>liver</w:t>
            </w:r>
          </w:p>
        </w:tc>
        <w:tc>
          <w:tcPr>
            <w:tcW w:w="1846"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85C4BD1" w14:textId="77777777" w:rsidR="005607A7" w:rsidRPr="00C74817" w:rsidRDefault="005607A7" w:rsidP="00C664A0">
            <w:pPr>
              <w:rPr>
                <w:sz w:val="20"/>
                <w:szCs w:val="20"/>
              </w:rPr>
            </w:pPr>
            <w:r w:rsidRPr="00C74817">
              <w:rPr>
                <w:sz w:val="20"/>
                <w:szCs w:val="20"/>
              </w:rPr>
              <w:t>normal</w:t>
            </w:r>
          </w:p>
        </w:tc>
        <w:tc>
          <w:tcPr>
            <w:tcW w:w="185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7D565E4" w14:textId="77777777" w:rsidR="005607A7" w:rsidRPr="00C74817" w:rsidRDefault="005607A7" w:rsidP="00C664A0">
            <w:pPr>
              <w:rPr>
                <w:sz w:val="20"/>
                <w:szCs w:val="20"/>
              </w:rPr>
            </w:pPr>
            <w:r w:rsidRPr="00C74817">
              <w:rPr>
                <w:sz w:val="20"/>
                <w:szCs w:val="20"/>
              </w:rPr>
              <w:t>none</w:t>
            </w:r>
          </w:p>
        </w:tc>
        <w:tc>
          <w:tcPr>
            <w:tcW w:w="645"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0B2DB49" w14:textId="77777777" w:rsidR="005607A7" w:rsidRPr="00C74817" w:rsidRDefault="005607A7" w:rsidP="00C664A0">
            <w:pPr>
              <w:rPr>
                <w:sz w:val="20"/>
                <w:szCs w:val="20"/>
              </w:rPr>
            </w:pPr>
            <w:r w:rsidRPr="00C74817">
              <w:rPr>
                <w:sz w:val="20"/>
                <w:szCs w:val="20"/>
              </w:rPr>
              <w:t>normal</w:t>
            </w:r>
          </w:p>
        </w:tc>
      </w:tr>
    </w:tbl>
    <w:p w14:paraId="3EE79C04" w14:textId="77777777" w:rsidR="00CA66D8" w:rsidRPr="00CA66D8" w:rsidRDefault="00CA66D8" w:rsidP="00CA66D8">
      <w:pPr>
        <w:pStyle w:val="nobreak"/>
      </w:pPr>
      <w:bookmarkStart w:id="83" w:name="_Toc67562090"/>
    </w:p>
    <w:p w14:paraId="36C2B43F" w14:textId="77777777" w:rsidR="00206449" w:rsidRDefault="00206449" w:rsidP="00206449">
      <w:pPr>
        <w:pStyle w:val="Titre2"/>
        <w:spacing w:line="259" w:lineRule="auto"/>
        <w:rPr>
          <w:b/>
          <w:bCs/>
        </w:rPr>
      </w:pPr>
    </w:p>
    <w:p w14:paraId="60C85B6F" w14:textId="0E74ED5D" w:rsidR="00794D9C" w:rsidRPr="00794D9C" w:rsidRDefault="6BB1FE96" w:rsidP="00206449">
      <w:pPr>
        <w:pStyle w:val="Titre2"/>
        <w:spacing w:line="259" w:lineRule="auto"/>
      </w:pPr>
      <w:bookmarkStart w:id="84" w:name="_Toc135742262"/>
      <w:r w:rsidRPr="24241141">
        <w:rPr>
          <w:b/>
          <w:bCs/>
        </w:rPr>
        <w:t>1</w:t>
      </w:r>
      <w:r w:rsidR="00FC05A7">
        <w:rPr>
          <w:b/>
          <w:bCs/>
        </w:rPr>
        <w:t>1</w:t>
      </w:r>
      <w:r w:rsidRPr="24241141">
        <w:rPr>
          <w:b/>
          <w:bCs/>
        </w:rPr>
        <w:t>.</w:t>
      </w:r>
      <w:r w:rsidR="00CA66D8">
        <w:rPr>
          <w:b/>
          <w:bCs/>
        </w:rPr>
        <w:t>6</w:t>
      </w:r>
      <w:r w:rsidRPr="24241141">
        <w:rPr>
          <w:b/>
          <w:bCs/>
        </w:rPr>
        <w:t xml:space="preserve"> Multiple projects into one annotation file</w:t>
      </w:r>
      <w:bookmarkEnd w:id="83"/>
      <w:r w:rsidR="00423C36">
        <w:rPr>
          <w:b/>
          <w:bCs/>
        </w:rPr>
        <w:t>.</w:t>
      </w:r>
      <w:bookmarkEnd w:id="84"/>
    </w:p>
    <w:p w14:paraId="1C94A3F5" w14:textId="5F3BCD05" w:rsidR="00794D9C" w:rsidRPr="00794D9C" w:rsidRDefault="00DF1956" w:rsidP="00794D9C">
      <w:pPr>
        <w:jc w:val="both"/>
      </w:pPr>
      <w:r>
        <w:t>It may be needed</w:t>
      </w:r>
      <w:r w:rsidR="00794D9C" w:rsidRPr="00794D9C">
        <w:t xml:space="preserve"> to annotate multiple </w:t>
      </w:r>
      <w:proofErr w:type="spellStart"/>
      <w:r w:rsidR="58D64C38">
        <w:t>Proteom</w:t>
      </w:r>
      <w:r w:rsidR="050E9550">
        <w:t>e</w:t>
      </w:r>
      <w:r w:rsidR="58D64C38">
        <w:t>Xchange</w:t>
      </w:r>
      <w:proofErr w:type="spellEnd"/>
      <w:r w:rsidR="00794D9C" w:rsidRPr="00794D9C">
        <w:t xml:space="preserve"> datasets into one large SDRF</w:t>
      </w:r>
      <w:r w:rsidR="6F162EF0">
        <w:t>-Proteomics file</w:t>
      </w:r>
      <w:r w:rsidR="00794D9C" w:rsidRPr="00794D9C">
        <w:t xml:space="preserve"> </w:t>
      </w:r>
      <w:r w:rsidR="00F9208D">
        <w:t>e.g.,</w:t>
      </w:r>
      <w:r w:rsidR="00794D9C" w:rsidRPr="00794D9C">
        <w:t xml:space="preserve"> </w:t>
      </w:r>
      <w:r w:rsidR="00206449" w:rsidRPr="000226BD">
        <w:t>for</w:t>
      </w:r>
      <w:r w:rsidR="00206449">
        <w:t xml:space="preserve"> </w:t>
      </w:r>
      <w:r w:rsidR="00794D9C" w:rsidRPr="00794D9C">
        <w:t xml:space="preserve">reanalysis purposes. If that is the case, </w:t>
      </w:r>
      <w:r w:rsidR="7A699EF0">
        <w:t>it is</w:t>
      </w:r>
      <w:r w:rsidR="00794D9C" w:rsidRPr="00794D9C">
        <w:t xml:space="preserve"> RECOMMENDED </w:t>
      </w:r>
      <w:r w:rsidR="04C01B15">
        <w:t xml:space="preserve">to </w:t>
      </w:r>
      <w:r w:rsidR="00794D9C">
        <w:t>us</w:t>
      </w:r>
      <w:r w:rsidR="43F1D4BE">
        <w:t>e</w:t>
      </w:r>
      <w:r w:rsidR="00794D9C" w:rsidRPr="00794D9C">
        <w:t xml:space="preserve"> the </w:t>
      </w:r>
      <w:r>
        <w:t>column name</w:t>
      </w:r>
      <w:r w:rsidR="00794D9C" w:rsidRPr="00794D9C">
        <w:t xml:space="preserve"> </w:t>
      </w:r>
      <w:r w:rsidR="00794D9C" w:rsidRPr="00CA66D8">
        <w:rPr>
          <w:i/>
        </w:rPr>
        <w:t>comment[</w:t>
      </w:r>
      <w:proofErr w:type="spellStart"/>
      <w:r w:rsidR="00794D9C" w:rsidRPr="00CA66D8">
        <w:rPr>
          <w:i/>
        </w:rPr>
        <w:t>proteomexchange</w:t>
      </w:r>
      <w:proofErr w:type="spellEnd"/>
      <w:r w:rsidR="00794D9C" w:rsidRPr="00CA66D8">
        <w:rPr>
          <w:i/>
        </w:rPr>
        <w:t xml:space="preserve"> accession number]</w:t>
      </w:r>
      <w:r w:rsidR="00794D9C" w:rsidRPr="00794D9C">
        <w:t xml:space="preserve"> to differentiate between different datasets.</w:t>
      </w:r>
    </w:p>
    <w:p w14:paraId="1E1B835D" w14:textId="77777777" w:rsidR="00794D9C" w:rsidRDefault="00794D9C" w:rsidP="00C664A0">
      <w:pPr>
        <w:rPr>
          <w:b/>
          <w:bCs/>
        </w:rPr>
      </w:pPr>
    </w:p>
    <w:p w14:paraId="71ED143F" w14:textId="640F041B" w:rsidR="005607A7" w:rsidRPr="005607A7" w:rsidRDefault="000F074D" w:rsidP="000F074D">
      <w:pPr>
        <w:pStyle w:val="Titre1"/>
      </w:pPr>
      <w:bookmarkStart w:id="85" w:name="_Toc67562091"/>
      <w:bookmarkStart w:id="86" w:name="_Toc135742263"/>
      <w:r>
        <w:lastRenderedPageBreak/>
        <w:t>SDRF</w:t>
      </w:r>
      <w:r w:rsidR="1B94DE1D">
        <w:t>-Proteomics</w:t>
      </w:r>
      <w:r w:rsidR="005607A7">
        <w:t xml:space="preserve"> templates</w:t>
      </w:r>
      <w:bookmarkEnd w:id="85"/>
      <w:r w:rsidR="00423C36">
        <w:t>.</w:t>
      </w:r>
      <w:bookmarkEnd w:id="86"/>
    </w:p>
    <w:p w14:paraId="64DCA9D8" w14:textId="77777777" w:rsidR="00C74817" w:rsidRDefault="00C74817" w:rsidP="00C664A0"/>
    <w:p w14:paraId="2F2EB132" w14:textId="629D43EB" w:rsidR="005607A7" w:rsidRDefault="005607A7" w:rsidP="000F074D">
      <w:pPr>
        <w:jc w:val="both"/>
      </w:pPr>
      <w:r w:rsidRPr="005607A7">
        <w:t>The </w:t>
      </w:r>
      <w:r w:rsidRPr="005607A7">
        <w:rPr>
          <w:b/>
          <w:bCs/>
        </w:rPr>
        <w:t>sample metadata templates</w:t>
      </w:r>
      <w:r w:rsidRPr="005607A7">
        <w:t> </w:t>
      </w:r>
      <w:r w:rsidR="00986A23">
        <w:t>contain the</w:t>
      </w:r>
      <w:r w:rsidRPr="005607A7">
        <w:t xml:space="preserve"> set of guidelines </w:t>
      </w:r>
      <w:r w:rsidR="00CC0081">
        <w:t>needed</w:t>
      </w:r>
      <w:r w:rsidRPr="005607A7">
        <w:t xml:space="preserve"> to annotate different </w:t>
      </w:r>
      <w:r w:rsidR="008F6B1F">
        <w:t>types</w:t>
      </w:r>
      <w:r w:rsidRPr="005607A7">
        <w:t xml:space="preserve"> of proteomics experiments to ensure that </w:t>
      </w:r>
      <w:r w:rsidR="00CC0081">
        <w:t>m</w:t>
      </w:r>
      <w:r w:rsidRPr="005607A7">
        <w:t xml:space="preserve">inimum </w:t>
      </w:r>
      <w:r w:rsidR="00CC0081">
        <w:t>m</w:t>
      </w:r>
      <w:r w:rsidRPr="005607A7">
        <w:t xml:space="preserve">etadata and characteristics are provided to </w:t>
      </w:r>
      <w:r w:rsidR="00CC0081">
        <w:t xml:space="preserve">be able to </w:t>
      </w:r>
      <w:r w:rsidRPr="005607A7">
        <w:t xml:space="preserve">understand the </w:t>
      </w:r>
      <w:r w:rsidR="00CC0081">
        <w:t>experimental design of a</w:t>
      </w:r>
      <w:r w:rsidRPr="005607A7">
        <w:t xml:space="preserve"> dataset. These templates </w:t>
      </w:r>
      <w:r w:rsidR="00BD4922">
        <w:t>cor</w:t>
      </w:r>
      <w:r w:rsidRPr="005607A7">
        <w:t>respond to the distribution and frequency of experiment types in public databases like </w:t>
      </w:r>
      <w:hyperlink r:id="rId64">
        <w:r w:rsidRPr="3A3BB71A">
          <w:rPr>
            <w:rStyle w:val="Lienhypertexte"/>
          </w:rPr>
          <w:t>PRIDE</w:t>
        </w:r>
      </w:hyperlink>
      <w:r w:rsidRPr="005607A7">
        <w:t> and</w:t>
      </w:r>
      <w:r w:rsidR="2128E588">
        <w:t xml:space="preserve"> others included in</w:t>
      </w:r>
      <w:r w:rsidRPr="005607A7">
        <w:t> </w:t>
      </w:r>
      <w:proofErr w:type="spellStart"/>
      <w:r w:rsidR="00DD21CA">
        <w:fldChar w:fldCharType="begin"/>
      </w:r>
      <w:r w:rsidR="00DD21CA">
        <w:instrText xml:space="preserve"> HYPERLINK "http://www.proteomexchange.org/" </w:instrText>
      </w:r>
      <w:r w:rsidR="00DD21CA">
        <w:fldChar w:fldCharType="separate"/>
      </w:r>
      <w:r w:rsidRPr="005607A7">
        <w:rPr>
          <w:rStyle w:val="Lienhypertexte"/>
        </w:rPr>
        <w:t>ProteomeXchange</w:t>
      </w:r>
      <w:proofErr w:type="spellEnd"/>
      <w:r w:rsidR="00DD21CA">
        <w:rPr>
          <w:rStyle w:val="Lienhypertexte"/>
        </w:rPr>
        <w:fldChar w:fldCharType="end"/>
      </w:r>
      <w:r w:rsidRPr="005607A7">
        <w:t>:</w:t>
      </w:r>
    </w:p>
    <w:p w14:paraId="5ABC97BE" w14:textId="77777777" w:rsidR="000F074D" w:rsidRPr="005607A7" w:rsidRDefault="000F074D" w:rsidP="000F074D">
      <w:pPr>
        <w:jc w:val="both"/>
      </w:pPr>
    </w:p>
    <w:p w14:paraId="2D508BD4" w14:textId="31F1F186" w:rsidR="005607A7" w:rsidRPr="005607A7" w:rsidRDefault="005607A7" w:rsidP="00206449">
      <w:pPr>
        <w:pStyle w:val="Paragraphedeliste"/>
        <w:numPr>
          <w:ilvl w:val="0"/>
          <w:numId w:val="12"/>
        </w:numPr>
        <w:ind w:left="426"/>
      </w:pPr>
      <w:r w:rsidRPr="005607A7">
        <w:t>Default: Minimum information for any proteomics experiment</w:t>
      </w:r>
      <w:r w:rsidR="00BD4922">
        <w:t>.</w:t>
      </w:r>
      <w:r w:rsidRPr="005607A7">
        <w:t> </w:t>
      </w:r>
      <w:hyperlink r:id="rId65" w:history="1">
        <w:r w:rsidRPr="005607A7">
          <w:rPr>
            <w:rStyle w:val="Lienhypertexte"/>
          </w:rPr>
          <w:t>Template</w:t>
        </w:r>
      </w:hyperlink>
    </w:p>
    <w:p w14:paraId="0611147E" w14:textId="75ABC2B0" w:rsidR="005607A7" w:rsidRPr="005607A7" w:rsidRDefault="005607A7" w:rsidP="00206449">
      <w:pPr>
        <w:pStyle w:val="Paragraphedeliste"/>
        <w:numPr>
          <w:ilvl w:val="0"/>
          <w:numId w:val="12"/>
        </w:numPr>
        <w:ind w:left="426"/>
      </w:pPr>
      <w:r w:rsidRPr="005607A7">
        <w:t>Human: All tissue-based experiments that use Human samples</w:t>
      </w:r>
      <w:r w:rsidR="00BD4922">
        <w:t>.</w:t>
      </w:r>
      <w:r w:rsidRPr="005607A7">
        <w:t> </w:t>
      </w:r>
      <w:hyperlink r:id="rId66" w:history="1">
        <w:r w:rsidRPr="005607A7">
          <w:rPr>
            <w:rStyle w:val="Lienhypertexte"/>
          </w:rPr>
          <w:t>Template</w:t>
        </w:r>
      </w:hyperlink>
    </w:p>
    <w:p w14:paraId="584BDC65" w14:textId="4137A832" w:rsidR="005607A7" w:rsidRPr="005607A7" w:rsidRDefault="005607A7" w:rsidP="00206449">
      <w:pPr>
        <w:pStyle w:val="Paragraphedeliste"/>
        <w:numPr>
          <w:ilvl w:val="0"/>
          <w:numId w:val="12"/>
        </w:numPr>
        <w:ind w:left="426"/>
      </w:pPr>
      <w:r w:rsidRPr="005607A7">
        <w:t>Vertebrates: Vertebrate experiment. </w:t>
      </w:r>
      <w:hyperlink r:id="rId67" w:history="1">
        <w:r w:rsidRPr="005607A7">
          <w:rPr>
            <w:rStyle w:val="Lienhypertexte"/>
          </w:rPr>
          <w:t>Template</w:t>
        </w:r>
      </w:hyperlink>
    </w:p>
    <w:p w14:paraId="7152F87D" w14:textId="19E59BEB" w:rsidR="005607A7" w:rsidRPr="005607A7" w:rsidRDefault="005607A7" w:rsidP="00206449">
      <w:pPr>
        <w:pStyle w:val="Paragraphedeliste"/>
        <w:numPr>
          <w:ilvl w:val="0"/>
          <w:numId w:val="12"/>
        </w:numPr>
        <w:ind w:left="426"/>
      </w:pPr>
      <w:r w:rsidRPr="005607A7">
        <w:t xml:space="preserve">Non-vertebrates: </w:t>
      </w:r>
      <w:r w:rsidR="00492386">
        <w:t>N</w:t>
      </w:r>
      <w:r w:rsidR="00492386" w:rsidRPr="005607A7">
        <w:t>on-vertebrate</w:t>
      </w:r>
      <w:r w:rsidRPr="005607A7">
        <w:t xml:space="preserve"> experiment. </w:t>
      </w:r>
      <w:hyperlink r:id="rId68" w:history="1">
        <w:r w:rsidRPr="005607A7">
          <w:rPr>
            <w:rStyle w:val="Lienhypertexte"/>
          </w:rPr>
          <w:t>Template</w:t>
        </w:r>
      </w:hyperlink>
    </w:p>
    <w:p w14:paraId="1713BF89" w14:textId="189B41F1" w:rsidR="005607A7" w:rsidRPr="005607A7" w:rsidRDefault="005607A7" w:rsidP="00206449">
      <w:pPr>
        <w:pStyle w:val="Paragraphedeliste"/>
        <w:numPr>
          <w:ilvl w:val="0"/>
          <w:numId w:val="12"/>
        </w:numPr>
        <w:ind w:left="426"/>
      </w:pPr>
      <w:r w:rsidRPr="005607A7">
        <w:t>Plants: Plant experiment. </w:t>
      </w:r>
      <w:hyperlink r:id="rId69" w:history="1">
        <w:r w:rsidRPr="005607A7">
          <w:rPr>
            <w:rStyle w:val="Lienhypertexte"/>
          </w:rPr>
          <w:t>Template</w:t>
        </w:r>
      </w:hyperlink>
    </w:p>
    <w:p w14:paraId="6911C701" w14:textId="77777777" w:rsidR="003F4452" w:rsidRDefault="005607A7" w:rsidP="003F4452">
      <w:pPr>
        <w:pStyle w:val="Paragraphedeliste"/>
        <w:ind w:left="426"/>
        <w:rPr>
          <w:rStyle w:val="Lienhypertexte"/>
        </w:rPr>
      </w:pPr>
      <w:r w:rsidRPr="005607A7">
        <w:t xml:space="preserve">Cell lines: Experiments using </w:t>
      </w:r>
      <w:r w:rsidR="00423C36">
        <w:t>cell lines</w:t>
      </w:r>
      <w:r w:rsidRPr="005607A7">
        <w:t>. </w:t>
      </w:r>
      <w:hyperlink r:id="rId70" w:history="1">
        <w:r w:rsidRPr="005607A7">
          <w:rPr>
            <w:rStyle w:val="Lienhypertexte"/>
          </w:rPr>
          <w:t>Template</w:t>
        </w:r>
      </w:hyperlink>
    </w:p>
    <w:p w14:paraId="7A7ED892" w14:textId="77777777" w:rsidR="003F4452" w:rsidRDefault="003F4452" w:rsidP="003F4452">
      <w:pPr>
        <w:pStyle w:val="Paragraphedeliste"/>
        <w:ind w:left="426"/>
        <w:rPr>
          <w:b/>
          <w:bCs/>
        </w:rPr>
      </w:pPr>
    </w:p>
    <w:p w14:paraId="50846F71" w14:textId="77777777" w:rsidR="003F4452" w:rsidRPr="003F4452" w:rsidRDefault="003F4452" w:rsidP="003F4452">
      <w:pPr>
        <w:rPr>
          <w:b/>
          <w:bCs/>
        </w:rPr>
      </w:pPr>
    </w:p>
    <w:p w14:paraId="1EE137D7" w14:textId="73EDFB4B" w:rsidR="00780FF4" w:rsidRDefault="00780FF4" w:rsidP="00F92021">
      <w:pPr>
        <w:tabs>
          <w:tab w:val="left" w:pos="406"/>
        </w:tabs>
        <w:rPr>
          <w:b/>
          <w:bCs/>
        </w:rPr>
      </w:pPr>
    </w:p>
    <w:p w14:paraId="190FA152" w14:textId="13512220" w:rsidR="005607A7" w:rsidRDefault="005607A7" w:rsidP="00C664A0">
      <w:r w:rsidRPr="005607A7">
        <w:rPr>
          <w:b/>
          <w:bCs/>
        </w:rPr>
        <w:t>Sample attributes</w:t>
      </w:r>
      <w:r w:rsidRPr="005607A7">
        <w:t xml:space="preserve">: Minimum sample attributes for primary cells </w:t>
      </w:r>
      <w:r w:rsidR="00BD4922">
        <w:t xml:space="preserve">coming </w:t>
      </w:r>
      <w:r w:rsidRPr="005607A7">
        <w:t xml:space="preserve">from different species and cell </w:t>
      </w:r>
      <w:r w:rsidR="00CA66D8" w:rsidRPr="005607A7">
        <w:t>lines.</w:t>
      </w:r>
    </w:p>
    <w:p w14:paraId="394E9EBC" w14:textId="77777777" w:rsidR="0006301B" w:rsidRPr="0006301B" w:rsidRDefault="0006301B" w:rsidP="00C664A0"/>
    <w:tbl>
      <w:tblPr>
        <w:tblW w:w="11058" w:type="dxa"/>
        <w:tblInd w:w="-1001" w:type="dxa"/>
        <w:tblLayout w:type="fixed"/>
        <w:tblCellMar>
          <w:top w:w="15" w:type="dxa"/>
          <w:left w:w="15" w:type="dxa"/>
          <w:bottom w:w="15" w:type="dxa"/>
          <w:right w:w="15" w:type="dxa"/>
        </w:tblCellMar>
        <w:tblLook w:val="04A0" w:firstRow="1" w:lastRow="0" w:firstColumn="1" w:lastColumn="0" w:noHBand="0" w:noVBand="1"/>
      </w:tblPr>
      <w:tblGrid>
        <w:gridCol w:w="1843"/>
        <w:gridCol w:w="992"/>
        <w:gridCol w:w="993"/>
        <w:gridCol w:w="1417"/>
        <w:gridCol w:w="1276"/>
        <w:gridCol w:w="992"/>
        <w:gridCol w:w="851"/>
        <w:gridCol w:w="2694"/>
      </w:tblGrid>
      <w:tr w:rsidR="00DB1E48" w:rsidRPr="00C74817" w14:paraId="3CB5ED47" w14:textId="361D50FC" w:rsidTr="00DB1E48">
        <w:tc>
          <w:tcPr>
            <w:tcW w:w="184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7AC795F" w14:textId="77777777" w:rsidR="005607A7" w:rsidRPr="00C74817" w:rsidRDefault="005607A7" w:rsidP="00A04317">
            <w:pPr>
              <w:jc w:val="center"/>
              <w:rPr>
                <w:sz w:val="20"/>
                <w:szCs w:val="20"/>
              </w:rPr>
            </w:pPr>
          </w:p>
        </w:tc>
        <w:tc>
          <w:tcPr>
            <w:tcW w:w="99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EB8D5EC" w14:textId="77777777" w:rsidR="005607A7" w:rsidRPr="00C74817" w:rsidRDefault="005607A7" w:rsidP="00DB1E48">
            <w:pPr>
              <w:jc w:val="center"/>
              <w:rPr>
                <w:sz w:val="20"/>
                <w:szCs w:val="20"/>
              </w:rPr>
            </w:pPr>
            <w:r w:rsidRPr="00C74817">
              <w:rPr>
                <w:sz w:val="20"/>
                <w:szCs w:val="20"/>
              </w:rPr>
              <w:t>Default</w:t>
            </w:r>
          </w:p>
        </w:tc>
        <w:tc>
          <w:tcPr>
            <w:tcW w:w="99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3F3C994" w14:textId="77777777" w:rsidR="005607A7" w:rsidRPr="00C74817" w:rsidRDefault="005607A7" w:rsidP="00DB1E48">
            <w:pPr>
              <w:jc w:val="center"/>
              <w:rPr>
                <w:sz w:val="20"/>
                <w:szCs w:val="20"/>
              </w:rPr>
            </w:pPr>
            <w:r w:rsidRPr="00C74817">
              <w:rPr>
                <w:sz w:val="20"/>
                <w:szCs w:val="20"/>
              </w:rPr>
              <w:t>Human</w:t>
            </w:r>
          </w:p>
        </w:tc>
        <w:tc>
          <w:tcPr>
            <w:tcW w:w="141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A88FC93" w14:textId="77777777" w:rsidR="005607A7" w:rsidRPr="00C74817" w:rsidRDefault="005607A7" w:rsidP="00DB1E48">
            <w:pPr>
              <w:jc w:val="center"/>
              <w:rPr>
                <w:sz w:val="20"/>
                <w:szCs w:val="20"/>
              </w:rPr>
            </w:pPr>
            <w:r w:rsidRPr="00C74817">
              <w:rPr>
                <w:sz w:val="20"/>
                <w:szCs w:val="20"/>
              </w:rPr>
              <w:t>Vertebrates</w:t>
            </w:r>
          </w:p>
        </w:tc>
        <w:tc>
          <w:tcPr>
            <w:tcW w:w="1276"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44E43A8" w14:textId="77777777" w:rsidR="005607A7" w:rsidRPr="00C74817" w:rsidRDefault="005607A7" w:rsidP="00DB1E48">
            <w:pPr>
              <w:jc w:val="center"/>
              <w:rPr>
                <w:sz w:val="20"/>
                <w:szCs w:val="20"/>
              </w:rPr>
            </w:pPr>
            <w:r w:rsidRPr="00C74817">
              <w:rPr>
                <w:sz w:val="20"/>
                <w:szCs w:val="20"/>
              </w:rPr>
              <w:t>Non-vertebrates</w:t>
            </w:r>
          </w:p>
        </w:tc>
        <w:tc>
          <w:tcPr>
            <w:tcW w:w="99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9865CFA" w14:textId="77777777" w:rsidR="005607A7" w:rsidRPr="00C74817" w:rsidRDefault="005607A7" w:rsidP="00DB1E48">
            <w:pPr>
              <w:jc w:val="center"/>
              <w:rPr>
                <w:sz w:val="20"/>
                <w:szCs w:val="20"/>
              </w:rPr>
            </w:pPr>
            <w:r w:rsidRPr="00C74817">
              <w:rPr>
                <w:sz w:val="20"/>
                <w:szCs w:val="20"/>
              </w:rPr>
              <w:t>Plants</w:t>
            </w:r>
          </w:p>
        </w:tc>
        <w:tc>
          <w:tcPr>
            <w:tcW w:w="85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2A9873D" w14:textId="77777777" w:rsidR="005607A7" w:rsidRPr="00C74817" w:rsidRDefault="005607A7" w:rsidP="00DB1E48">
            <w:pPr>
              <w:jc w:val="center"/>
              <w:rPr>
                <w:sz w:val="20"/>
                <w:szCs w:val="20"/>
              </w:rPr>
            </w:pPr>
            <w:r w:rsidRPr="00C74817">
              <w:rPr>
                <w:sz w:val="20"/>
                <w:szCs w:val="20"/>
              </w:rPr>
              <w:t>Cell lines</w:t>
            </w:r>
          </w:p>
        </w:tc>
        <w:tc>
          <w:tcPr>
            <w:tcW w:w="2694" w:type="dxa"/>
            <w:tcBorders>
              <w:top w:val="single" w:sz="6" w:space="0" w:color="DFE2E5"/>
              <w:left w:val="single" w:sz="6" w:space="0" w:color="DFE2E5"/>
              <w:bottom w:val="single" w:sz="6" w:space="0" w:color="DFE2E5"/>
              <w:right w:val="single" w:sz="6" w:space="0" w:color="DFE2E5"/>
            </w:tcBorders>
            <w:shd w:val="clear" w:color="auto" w:fill="FFFFFF" w:themeFill="background1"/>
            <w:vAlign w:val="center"/>
          </w:tcPr>
          <w:p w14:paraId="78AE11CD" w14:textId="2DB28479" w:rsidR="00CA5DC8" w:rsidRDefault="00CA5DC8" w:rsidP="00DB1E48">
            <w:pPr>
              <w:jc w:val="center"/>
              <w:rPr>
                <w:sz w:val="20"/>
                <w:szCs w:val="20"/>
              </w:rPr>
            </w:pPr>
            <w:r>
              <w:rPr>
                <w:sz w:val="20"/>
                <w:szCs w:val="20"/>
              </w:rPr>
              <w:t>O</w:t>
            </w:r>
            <w:r w:rsidR="0021745E">
              <w:rPr>
                <w:sz w:val="20"/>
                <w:szCs w:val="20"/>
              </w:rPr>
              <w:t>ntology</w:t>
            </w:r>
          </w:p>
        </w:tc>
      </w:tr>
      <w:tr w:rsidR="00DB1E48" w:rsidRPr="00C74817" w14:paraId="38BCBBA6" w14:textId="62A96985" w:rsidTr="00DB1E48">
        <w:tc>
          <w:tcPr>
            <w:tcW w:w="184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A5C8687" w14:textId="77777777" w:rsidR="005607A7" w:rsidRPr="00C74817" w:rsidRDefault="005607A7" w:rsidP="00C664A0">
            <w:pPr>
              <w:rPr>
                <w:sz w:val="20"/>
                <w:szCs w:val="20"/>
              </w:rPr>
            </w:pPr>
            <w:r w:rsidRPr="00C74817">
              <w:rPr>
                <w:sz w:val="20"/>
                <w:szCs w:val="20"/>
              </w:rPr>
              <w:t>Source Name</w:t>
            </w:r>
          </w:p>
        </w:tc>
        <w:tc>
          <w:tcPr>
            <w:tcW w:w="99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AA1A955" w14:textId="1517ED6E" w:rsidR="005607A7" w:rsidRPr="00C74817" w:rsidRDefault="00C74817" w:rsidP="00C664A0">
            <w:pPr>
              <w:rPr>
                <w:sz w:val="20"/>
                <w:szCs w:val="20"/>
              </w:rPr>
            </w:pPr>
            <w:r>
              <w:rPr>
                <w:sz w:val="20"/>
                <w:szCs w:val="20"/>
              </w:rPr>
              <w:t>1</w:t>
            </w:r>
          </w:p>
        </w:tc>
        <w:tc>
          <w:tcPr>
            <w:tcW w:w="99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6E9F5DF" w14:textId="394EE00F" w:rsidR="005607A7" w:rsidRPr="00C74817" w:rsidRDefault="00C74817" w:rsidP="00C664A0">
            <w:pPr>
              <w:rPr>
                <w:sz w:val="20"/>
                <w:szCs w:val="20"/>
              </w:rPr>
            </w:pPr>
            <w:r>
              <w:rPr>
                <w:sz w:val="20"/>
                <w:szCs w:val="20"/>
              </w:rPr>
              <w:t>1</w:t>
            </w:r>
          </w:p>
        </w:tc>
        <w:tc>
          <w:tcPr>
            <w:tcW w:w="141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88A5D9B" w14:textId="7DC60A94" w:rsidR="005607A7" w:rsidRPr="00C74817" w:rsidRDefault="00C74817" w:rsidP="00C664A0">
            <w:pPr>
              <w:rPr>
                <w:sz w:val="20"/>
                <w:szCs w:val="20"/>
              </w:rPr>
            </w:pPr>
            <w:r>
              <w:rPr>
                <w:sz w:val="20"/>
                <w:szCs w:val="20"/>
              </w:rPr>
              <w:t>1</w:t>
            </w:r>
          </w:p>
        </w:tc>
        <w:tc>
          <w:tcPr>
            <w:tcW w:w="1276"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F35C4DF" w14:textId="5A4FA6DC" w:rsidR="005607A7" w:rsidRPr="00C74817" w:rsidRDefault="00C74817" w:rsidP="00C664A0">
            <w:pPr>
              <w:rPr>
                <w:sz w:val="20"/>
                <w:szCs w:val="20"/>
              </w:rPr>
            </w:pPr>
            <w:r>
              <w:rPr>
                <w:sz w:val="20"/>
                <w:szCs w:val="20"/>
              </w:rPr>
              <w:t>1</w:t>
            </w:r>
          </w:p>
        </w:tc>
        <w:tc>
          <w:tcPr>
            <w:tcW w:w="99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CCE7661" w14:textId="23071FDA" w:rsidR="005607A7" w:rsidRPr="00C74817" w:rsidRDefault="00C74817" w:rsidP="00C664A0">
            <w:pPr>
              <w:rPr>
                <w:sz w:val="20"/>
                <w:szCs w:val="20"/>
              </w:rPr>
            </w:pPr>
            <w:r>
              <w:rPr>
                <w:sz w:val="20"/>
                <w:szCs w:val="20"/>
              </w:rPr>
              <w:t>1</w:t>
            </w:r>
          </w:p>
        </w:tc>
        <w:tc>
          <w:tcPr>
            <w:tcW w:w="85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7A03922" w14:textId="63F87505" w:rsidR="005607A7" w:rsidRPr="00C74817" w:rsidRDefault="00C74817" w:rsidP="00C664A0">
            <w:pPr>
              <w:rPr>
                <w:sz w:val="20"/>
                <w:szCs w:val="20"/>
              </w:rPr>
            </w:pPr>
            <w:r>
              <w:rPr>
                <w:sz w:val="20"/>
                <w:szCs w:val="20"/>
              </w:rPr>
              <w:t>1</w:t>
            </w:r>
          </w:p>
        </w:tc>
        <w:tc>
          <w:tcPr>
            <w:tcW w:w="2694" w:type="dxa"/>
            <w:tcBorders>
              <w:top w:val="single" w:sz="6" w:space="0" w:color="DFE2E5"/>
              <w:left w:val="single" w:sz="6" w:space="0" w:color="DFE2E5"/>
              <w:bottom w:val="single" w:sz="6" w:space="0" w:color="DFE2E5"/>
              <w:right w:val="single" w:sz="6" w:space="0" w:color="DFE2E5"/>
            </w:tcBorders>
            <w:shd w:val="clear" w:color="auto" w:fill="F6F8FA"/>
            <w:vAlign w:val="center"/>
          </w:tcPr>
          <w:p w14:paraId="188849BD" w14:textId="576082A3" w:rsidR="00CA5DC8" w:rsidRDefault="00CA5DC8" w:rsidP="00A04317">
            <w:pPr>
              <w:rPr>
                <w:sz w:val="20"/>
                <w:szCs w:val="20"/>
              </w:rPr>
            </w:pPr>
          </w:p>
        </w:tc>
      </w:tr>
      <w:tr w:rsidR="00DB1E48" w:rsidRPr="00C74817" w14:paraId="613AF0EA" w14:textId="3C7FFE99" w:rsidTr="00DB1E48">
        <w:tc>
          <w:tcPr>
            <w:tcW w:w="184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DC50A43" w14:textId="3490D9B1" w:rsidR="00DB1E48" w:rsidRDefault="00DB1E48" w:rsidP="00C664A0">
            <w:pPr>
              <w:rPr>
                <w:sz w:val="20"/>
                <w:szCs w:val="20"/>
              </w:rPr>
            </w:pPr>
            <w:r>
              <w:rPr>
                <w:sz w:val="20"/>
                <w:szCs w:val="20"/>
              </w:rPr>
              <w:t>c</w:t>
            </w:r>
            <w:r w:rsidR="005607A7" w:rsidRPr="00C74817">
              <w:rPr>
                <w:sz w:val="20"/>
                <w:szCs w:val="20"/>
              </w:rPr>
              <w:t>haracteristics</w:t>
            </w:r>
          </w:p>
          <w:p w14:paraId="3B77912B" w14:textId="228685BB" w:rsidR="005607A7" w:rsidRPr="00C74817" w:rsidRDefault="005607A7" w:rsidP="00C664A0">
            <w:pPr>
              <w:rPr>
                <w:sz w:val="20"/>
                <w:szCs w:val="20"/>
              </w:rPr>
            </w:pPr>
            <w:r w:rsidRPr="00C74817">
              <w:rPr>
                <w:sz w:val="20"/>
                <w:szCs w:val="20"/>
              </w:rPr>
              <w:t>[organism]</w:t>
            </w:r>
          </w:p>
        </w:tc>
        <w:tc>
          <w:tcPr>
            <w:tcW w:w="99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508EB7F" w14:textId="57E0D1EF" w:rsidR="005607A7" w:rsidRPr="00C74817" w:rsidRDefault="00C74817" w:rsidP="00C664A0">
            <w:pPr>
              <w:rPr>
                <w:sz w:val="20"/>
                <w:szCs w:val="20"/>
              </w:rPr>
            </w:pPr>
            <w:r>
              <w:rPr>
                <w:sz w:val="20"/>
                <w:szCs w:val="20"/>
              </w:rPr>
              <w:t>1</w:t>
            </w:r>
          </w:p>
        </w:tc>
        <w:tc>
          <w:tcPr>
            <w:tcW w:w="99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23F4EE9" w14:textId="0710C3A3" w:rsidR="005607A7" w:rsidRPr="00C74817" w:rsidRDefault="00C74817" w:rsidP="00C664A0">
            <w:pPr>
              <w:rPr>
                <w:sz w:val="20"/>
                <w:szCs w:val="20"/>
              </w:rPr>
            </w:pPr>
            <w:r>
              <w:rPr>
                <w:sz w:val="20"/>
                <w:szCs w:val="20"/>
              </w:rPr>
              <w:t>1</w:t>
            </w:r>
          </w:p>
        </w:tc>
        <w:tc>
          <w:tcPr>
            <w:tcW w:w="141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1C33084" w14:textId="1128E040" w:rsidR="005607A7" w:rsidRPr="00C74817" w:rsidRDefault="00C74817" w:rsidP="00C664A0">
            <w:pPr>
              <w:rPr>
                <w:sz w:val="20"/>
                <w:szCs w:val="20"/>
              </w:rPr>
            </w:pPr>
            <w:r>
              <w:rPr>
                <w:sz w:val="20"/>
                <w:szCs w:val="20"/>
              </w:rPr>
              <w:t>1</w:t>
            </w:r>
          </w:p>
        </w:tc>
        <w:tc>
          <w:tcPr>
            <w:tcW w:w="1276"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828F2C6" w14:textId="57D82E6A" w:rsidR="005607A7" w:rsidRPr="00C74817" w:rsidRDefault="00C74817" w:rsidP="00C664A0">
            <w:pPr>
              <w:rPr>
                <w:sz w:val="20"/>
                <w:szCs w:val="20"/>
              </w:rPr>
            </w:pPr>
            <w:r>
              <w:rPr>
                <w:sz w:val="20"/>
                <w:szCs w:val="20"/>
              </w:rPr>
              <w:t>1</w:t>
            </w:r>
          </w:p>
        </w:tc>
        <w:tc>
          <w:tcPr>
            <w:tcW w:w="99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5F65FF7" w14:textId="1F3779CC" w:rsidR="005607A7" w:rsidRPr="00C74817" w:rsidRDefault="00C74817" w:rsidP="00C664A0">
            <w:pPr>
              <w:rPr>
                <w:sz w:val="20"/>
                <w:szCs w:val="20"/>
              </w:rPr>
            </w:pPr>
            <w:r>
              <w:rPr>
                <w:sz w:val="20"/>
                <w:szCs w:val="20"/>
              </w:rPr>
              <w:t>1</w:t>
            </w:r>
          </w:p>
        </w:tc>
        <w:tc>
          <w:tcPr>
            <w:tcW w:w="85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7CC3C88" w14:textId="27F021F4" w:rsidR="005607A7" w:rsidRPr="00C74817" w:rsidRDefault="0006301B" w:rsidP="00C664A0">
            <w:pPr>
              <w:rPr>
                <w:sz w:val="20"/>
                <w:szCs w:val="20"/>
              </w:rPr>
            </w:pPr>
            <w:r>
              <w:rPr>
                <w:sz w:val="20"/>
                <w:szCs w:val="20"/>
              </w:rPr>
              <w:t>1</w:t>
            </w:r>
          </w:p>
        </w:tc>
        <w:tc>
          <w:tcPr>
            <w:tcW w:w="2694" w:type="dxa"/>
            <w:tcBorders>
              <w:top w:val="single" w:sz="6" w:space="0" w:color="DFE2E5"/>
              <w:left w:val="single" w:sz="6" w:space="0" w:color="DFE2E5"/>
              <w:bottom w:val="single" w:sz="6" w:space="0" w:color="DFE2E5"/>
              <w:right w:val="single" w:sz="6" w:space="0" w:color="DFE2E5"/>
            </w:tcBorders>
            <w:shd w:val="clear" w:color="auto" w:fill="FFFFFF" w:themeFill="background1"/>
            <w:vAlign w:val="center"/>
          </w:tcPr>
          <w:p w14:paraId="5A00764A" w14:textId="412B8149" w:rsidR="00D2554C" w:rsidRDefault="00183D91" w:rsidP="00A04317">
            <w:hyperlink r:id="rId71" w:history="1">
              <w:r w:rsidR="00BD4922" w:rsidRPr="00601FAB">
                <w:rPr>
                  <w:rStyle w:val="Lienhypertexte"/>
                  <w:sz w:val="20"/>
                  <w:szCs w:val="20"/>
                </w:rPr>
                <w:t>https://www.ebi.ac.uk/ols/ontologies/ncbitaxon</w:t>
              </w:r>
            </w:hyperlink>
            <w:r w:rsidR="00BD4922">
              <w:rPr>
                <w:sz w:val="20"/>
                <w:szCs w:val="20"/>
              </w:rPr>
              <w:t xml:space="preserve"> </w:t>
            </w:r>
          </w:p>
        </w:tc>
      </w:tr>
      <w:tr w:rsidR="00DB1E48" w:rsidRPr="00C74817" w14:paraId="1D9DB563" w14:textId="6DE60739" w:rsidTr="00DB1E48">
        <w:tc>
          <w:tcPr>
            <w:tcW w:w="184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6477134" w14:textId="33FC3CEF" w:rsidR="00DB1E48" w:rsidRDefault="00DB1E48" w:rsidP="00C664A0">
            <w:pPr>
              <w:rPr>
                <w:sz w:val="20"/>
                <w:szCs w:val="20"/>
              </w:rPr>
            </w:pPr>
            <w:r>
              <w:rPr>
                <w:sz w:val="20"/>
                <w:szCs w:val="20"/>
              </w:rPr>
              <w:t>c</w:t>
            </w:r>
            <w:r w:rsidR="005607A7" w:rsidRPr="00C74817">
              <w:rPr>
                <w:sz w:val="20"/>
                <w:szCs w:val="20"/>
              </w:rPr>
              <w:t>haracteristics</w:t>
            </w:r>
          </w:p>
          <w:p w14:paraId="2D393419" w14:textId="15609BD8" w:rsidR="005607A7" w:rsidRPr="00C74817" w:rsidRDefault="005607A7" w:rsidP="00C664A0">
            <w:pPr>
              <w:rPr>
                <w:sz w:val="20"/>
                <w:szCs w:val="20"/>
              </w:rPr>
            </w:pPr>
            <w:r w:rsidRPr="00C74817">
              <w:rPr>
                <w:sz w:val="20"/>
                <w:szCs w:val="20"/>
              </w:rPr>
              <w:t>[strain/breed]</w:t>
            </w:r>
          </w:p>
        </w:tc>
        <w:tc>
          <w:tcPr>
            <w:tcW w:w="99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6907CED" w14:textId="77777777" w:rsidR="005607A7" w:rsidRPr="00C74817" w:rsidRDefault="00052C23" w:rsidP="00C664A0">
            <w:pPr>
              <w:rPr>
                <w:sz w:val="20"/>
                <w:szCs w:val="20"/>
              </w:rPr>
            </w:pPr>
            <w:r>
              <w:rPr>
                <w:sz w:val="20"/>
                <w:szCs w:val="20"/>
              </w:rPr>
              <w:t>0</w:t>
            </w:r>
          </w:p>
        </w:tc>
        <w:tc>
          <w:tcPr>
            <w:tcW w:w="99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0153B67" w14:textId="77777777" w:rsidR="005607A7" w:rsidRPr="00C74817" w:rsidRDefault="00052C23" w:rsidP="00C664A0">
            <w:pPr>
              <w:rPr>
                <w:sz w:val="20"/>
                <w:szCs w:val="20"/>
              </w:rPr>
            </w:pPr>
            <w:r>
              <w:rPr>
                <w:sz w:val="20"/>
                <w:szCs w:val="20"/>
              </w:rPr>
              <w:t>0</w:t>
            </w:r>
          </w:p>
        </w:tc>
        <w:tc>
          <w:tcPr>
            <w:tcW w:w="141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994DE2B" w14:textId="77777777" w:rsidR="005607A7" w:rsidRPr="00C74817" w:rsidRDefault="00052C23" w:rsidP="00C664A0">
            <w:pPr>
              <w:rPr>
                <w:sz w:val="20"/>
                <w:szCs w:val="20"/>
              </w:rPr>
            </w:pPr>
            <w:r>
              <w:rPr>
                <w:sz w:val="20"/>
                <w:szCs w:val="20"/>
              </w:rPr>
              <w:t>0</w:t>
            </w:r>
          </w:p>
        </w:tc>
        <w:tc>
          <w:tcPr>
            <w:tcW w:w="1276"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F1C0C48" w14:textId="1B798EBF" w:rsidR="005607A7" w:rsidRPr="00C74817" w:rsidRDefault="005607A7" w:rsidP="00C664A0">
            <w:pPr>
              <w:rPr>
                <w:sz w:val="20"/>
                <w:szCs w:val="20"/>
              </w:rPr>
            </w:pPr>
            <w:r w:rsidRPr="00C74817">
              <w:rPr>
                <w:sz w:val="20"/>
                <w:szCs w:val="20"/>
              </w:rPr>
              <w:t>0</w:t>
            </w:r>
            <w:r w:rsidRPr="00C74817">
              <w:rPr>
                <w:rFonts w:ascii="Apple Color Emoji" w:hAnsi="Apple Color Emoji" w:cs="Apple Color Emoji"/>
                <w:sz w:val="20"/>
                <w:szCs w:val="20"/>
              </w:rPr>
              <w:t>️</w:t>
            </w:r>
          </w:p>
        </w:tc>
        <w:tc>
          <w:tcPr>
            <w:tcW w:w="99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2101F51" w14:textId="77777777" w:rsidR="005607A7" w:rsidRPr="00C74817" w:rsidRDefault="00052C23" w:rsidP="00C664A0">
            <w:pPr>
              <w:rPr>
                <w:sz w:val="20"/>
                <w:szCs w:val="20"/>
              </w:rPr>
            </w:pPr>
            <w:r>
              <w:rPr>
                <w:sz w:val="20"/>
                <w:szCs w:val="20"/>
              </w:rPr>
              <w:t>0</w:t>
            </w:r>
          </w:p>
        </w:tc>
        <w:tc>
          <w:tcPr>
            <w:tcW w:w="85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F8E3540" w14:textId="42536130" w:rsidR="005607A7" w:rsidRPr="00C74817" w:rsidRDefault="005607A7" w:rsidP="00C664A0">
            <w:pPr>
              <w:rPr>
                <w:sz w:val="20"/>
                <w:szCs w:val="20"/>
              </w:rPr>
            </w:pPr>
            <w:r w:rsidRPr="00C74817">
              <w:rPr>
                <w:sz w:val="20"/>
                <w:szCs w:val="20"/>
              </w:rPr>
              <w:t>0</w:t>
            </w:r>
            <w:r w:rsidRPr="00C74817">
              <w:rPr>
                <w:rFonts w:ascii="Apple Color Emoji" w:hAnsi="Apple Color Emoji" w:cs="Apple Color Emoji"/>
                <w:sz w:val="20"/>
                <w:szCs w:val="20"/>
              </w:rPr>
              <w:t>️</w:t>
            </w:r>
          </w:p>
        </w:tc>
        <w:tc>
          <w:tcPr>
            <w:tcW w:w="2694" w:type="dxa"/>
            <w:tcBorders>
              <w:top w:val="single" w:sz="6" w:space="0" w:color="DFE2E5"/>
              <w:left w:val="single" w:sz="6" w:space="0" w:color="DFE2E5"/>
              <w:bottom w:val="single" w:sz="6" w:space="0" w:color="DFE2E5"/>
              <w:right w:val="single" w:sz="6" w:space="0" w:color="DFE2E5"/>
            </w:tcBorders>
            <w:shd w:val="clear" w:color="auto" w:fill="F6F8FA"/>
            <w:vAlign w:val="center"/>
          </w:tcPr>
          <w:p w14:paraId="08D1F4E7" w14:textId="55951858" w:rsidR="00D2554C" w:rsidRDefault="00183D91" w:rsidP="00A04317">
            <w:hyperlink r:id="rId72" w:history="1">
              <w:r w:rsidR="00BD4922" w:rsidRPr="00601FAB">
                <w:rPr>
                  <w:rStyle w:val="Lienhypertexte"/>
                  <w:sz w:val="20"/>
                  <w:szCs w:val="20"/>
                </w:rPr>
                <w:t>https://www.ebi.ac.uk/ols/ontologies/efo</w:t>
              </w:r>
            </w:hyperlink>
            <w:r w:rsidR="00BD4922">
              <w:rPr>
                <w:sz w:val="20"/>
                <w:szCs w:val="20"/>
              </w:rPr>
              <w:t xml:space="preserve"> </w:t>
            </w:r>
          </w:p>
        </w:tc>
      </w:tr>
      <w:tr w:rsidR="00DB1E48" w:rsidRPr="00C74817" w14:paraId="7F748BDC" w14:textId="381163ED" w:rsidTr="00DB1E48">
        <w:tc>
          <w:tcPr>
            <w:tcW w:w="184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FFA66EC" w14:textId="008CDEC6" w:rsidR="00DB1E48" w:rsidRDefault="00DB1E48" w:rsidP="00C664A0">
            <w:pPr>
              <w:rPr>
                <w:sz w:val="20"/>
                <w:szCs w:val="20"/>
              </w:rPr>
            </w:pPr>
            <w:r>
              <w:rPr>
                <w:sz w:val="20"/>
                <w:szCs w:val="20"/>
              </w:rPr>
              <w:t>characteristics</w:t>
            </w:r>
          </w:p>
          <w:p w14:paraId="46446856" w14:textId="2B095479" w:rsidR="005607A7" w:rsidRPr="00C74817" w:rsidRDefault="005607A7" w:rsidP="00C664A0">
            <w:pPr>
              <w:rPr>
                <w:sz w:val="20"/>
                <w:szCs w:val="20"/>
              </w:rPr>
            </w:pPr>
            <w:r w:rsidRPr="00C74817">
              <w:rPr>
                <w:sz w:val="20"/>
                <w:szCs w:val="20"/>
              </w:rPr>
              <w:t>[ecotype/cultivar]</w:t>
            </w:r>
          </w:p>
        </w:tc>
        <w:tc>
          <w:tcPr>
            <w:tcW w:w="99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9638F1F" w14:textId="77777777" w:rsidR="005607A7" w:rsidRPr="00C74817" w:rsidRDefault="00052C23" w:rsidP="00C664A0">
            <w:pPr>
              <w:rPr>
                <w:sz w:val="20"/>
                <w:szCs w:val="20"/>
              </w:rPr>
            </w:pPr>
            <w:r>
              <w:rPr>
                <w:sz w:val="20"/>
                <w:szCs w:val="20"/>
              </w:rPr>
              <w:t>0</w:t>
            </w:r>
          </w:p>
        </w:tc>
        <w:tc>
          <w:tcPr>
            <w:tcW w:w="99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B7676FA" w14:textId="77777777" w:rsidR="005607A7" w:rsidRPr="00C74817" w:rsidRDefault="00052C23" w:rsidP="00C664A0">
            <w:pPr>
              <w:rPr>
                <w:sz w:val="20"/>
                <w:szCs w:val="20"/>
              </w:rPr>
            </w:pPr>
            <w:r>
              <w:rPr>
                <w:sz w:val="20"/>
                <w:szCs w:val="20"/>
              </w:rPr>
              <w:t>0</w:t>
            </w:r>
          </w:p>
        </w:tc>
        <w:tc>
          <w:tcPr>
            <w:tcW w:w="141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ABEF8B6" w14:textId="77777777" w:rsidR="005607A7" w:rsidRPr="00C74817" w:rsidRDefault="00052C23" w:rsidP="00C664A0">
            <w:pPr>
              <w:rPr>
                <w:sz w:val="20"/>
                <w:szCs w:val="20"/>
              </w:rPr>
            </w:pPr>
            <w:r>
              <w:rPr>
                <w:sz w:val="20"/>
                <w:szCs w:val="20"/>
              </w:rPr>
              <w:t>0</w:t>
            </w:r>
          </w:p>
        </w:tc>
        <w:tc>
          <w:tcPr>
            <w:tcW w:w="1276"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B58382E" w14:textId="77777777" w:rsidR="005607A7" w:rsidRPr="00C74817" w:rsidRDefault="00052C23" w:rsidP="00C664A0">
            <w:pPr>
              <w:rPr>
                <w:sz w:val="20"/>
                <w:szCs w:val="20"/>
              </w:rPr>
            </w:pPr>
            <w:r>
              <w:rPr>
                <w:sz w:val="20"/>
                <w:szCs w:val="20"/>
              </w:rPr>
              <w:t>0</w:t>
            </w:r>
          </w:p>
        </w:tc>
        <w:tc>
          <w:tcPr>
            <w:tcW w:w="99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270234A" w14:textId="2E4854BD" w:rsidR="005607A7" w:rsidRPr="00C74817" w:rsidRDefault="005607A7" w:rsidP="00C664A0">
            <w:pPr>
              <w:rPr>
                <w:sz w:val="20"/>
                <w:szCs w:val="20"/>
              </w:rPr>
            </w:pPr>
            <w:r w:rsidRPr="00C74817">
              <w:rPr>
                <w:sz w:val="20"/>
                <w:szCs w:val="20"/>
              </w:rPr>
              <w:t>0</w:t>
            </w:r>
            <w:r w:rsidRPr="00C74817">
              <w:rPr>
                <w:rFonts w:ascii="Apple Color Emoji" w:hAnsi="Apple Color Emoji" w:cs="Apple Color Emoji"/>
                <w:sz w:val="20"/>
                <w:szCs w:val="20"/>
              </w:rPr>
              <w:t>️</w:t>
            </w:r>
          </w:p>
        </w:tc>
        <w:tc>
          <w:tcPr>
            <w:tcW w:w="85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3069AFD" w14:textId="77777777" w:rsidR="005607A7" w:rsidRPr="00C74817" w:rsidRDefault="00052C23" w:rsidP="00C664A0">
            <w:pPr>
              <w:rPr>
                <w:sz w:val="20"/>
                <w:szCs w:val="20"/>
              </w:rPr>
            </w:pPr>
            <w:r>
              <w:rPr>
                <w:sz w:val="20"/>
                <w:szCs w:val="20"/>
              </w:rPr>
              <w:t>0</w:t>
            </w:r>
          </w:p>
        </w:tc>
        <w:tc>
          <w:tcPr>
            <w:tcW w:w="2694" w:type="dxa"/>
            <w:tcBorders>
              <w:top w:val="single" w:sz="6" w:space="0" w:color="DFE2E5"/>
              <w:left w:val="single" w:sz="6" w:space="0" w:color="DFE2E5"/>
              <w:bottom w:val="single" w:sz="6" w:space="0" w:color="DFE2E5"/>
              <w:right w:val="single" w:sz="6" w:space="0" w:color="DFE2E5"/>
            </w:tcBorders>
            <w:shd w:val="clear" w:color="auto" w:fill="FFFFFF" w:themeFill="background1"/>
            <w:vAlign w:val="center"/>
          </w:tcPr>
          <w:p w14:paraId="720A67AD" w14:textId="50CDA5BC" w:rsidR="00D2554C" w:rsidRDefault="00183D91" w:rsidP="00A04317">
            <w:hyperlink r:id="rId73" w:history="1">
              <w:r w:rsidR="00BD4922" w:rsidRPr="00601FAB">
                <w:rPr>
                  <w:rStyle w:val="Lienhypertexte"/>
                  <w:sz w:val="20"/>
                  <w:szCs w:val="20"/>
                </w:rPr>
                <w:t>https://www.ebi.ac.uk/ols/ontologies/efo</w:t>
              </w:r>
            </w:hyperlink>
            <w:r w:rsidR="00BD4922">
              <w:rPr>
                <w:sz w:val="20"/>
                <w:szCs w:val="20"/>
              </w:rPr>
              <w:t xml:space="preserve"> </w:t>
            </w:r>
          </w:p>
        </w:tc>
      </w:tr>
      <w:tr w:rsidR="00DB1E48" w:rsidRPr="00C74817" w14:paraId="47C60958" w14:textId="2EBE9F71" w:rsidTr="00DB1E48">
        <w:tc>
          <w:tcPr>
            <w:tcW w:w="184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88CFA55" w14:textId="77777777" w:rsidR="00DB1E48" w:rsidRDefault="005607A7" w:rsidP="00C664A0">
            <w:pPr>
              <w:rPr>
                <w:sz w:val="20"/>
                <w:szCs w:val="20"/>
              </w:rPr>
            </w:pPr>
            <w:r w:rsidRPr="00C74817">
              <w:rPr>
                <w:sz w:val="20"/>
                <w:szCs w:val="20"/>
              </w:rPr>
              <w:t>characteristics</w:t>
            </w:r>
          </w:p>
          <w:p w14:paraId="352680B7" w14:textId="298C5B08" w:rsidR="005607A7" w:rsidRPr="00C74817" w:rsidRDefault="005607A7" w:rsidP="00C664A0">
            <w:pPr>
              <w:rPr>
                <w:sz w:val="20"/>
                <w:szCs w:val="20"/>
              </w:rPr>
            </w:pPr>
            <w:r w:rsidRPr="00C74817">
              <w:rPr>
                <w:sz w:val="20"/>
                <w:szCs w:val="20"/>
              </w:rPr>
              <w:t>[ancestry category]</w:t>
            </w:r>
          </w:p>
        </w:tc>
        <w:tc>
          <w:tcPr>
            <w:tcW w:w="99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124C7D2" w14:textId="77777777" w:rsidR="005607A7" w:rsidRPr="00C74817" w:rsidRDefault="00052C23" w:rsidP="00C664A0">
            <w:pPr>
              <w:rPr>
                <w:sz w:val="20"/>
                <w:szCs w:val="20"/>
              </w:rPr>
            </w:pPr>
            <w:r>
              <w:rPr>
                <w:sz w:val="20"/>
                <w:szCs w:val="20"/>
              </w:rPr>
              <w:t>0</w:t>
            </w:r>
          </w:p>
        </w:tc>
        <w:tc>
          <w:tcPr>
            <w:tcW w:w="99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B1286E1" w14:textId="63BAB083" w:rsidR="005607A7" w:rsidRPr="00C74817" w:rsidRDefault="00C74817" w:rsidP="00C664A0">
            <w:pPr>
              <w:rPr>
                <w:sz w:val="20"/>
                <w:szCs w:val="20"/>
              </w:rPr>
            </w:pPr>
            <w:r>
              <w:rPr>
                <w:sz w:val="20"/>
                <w:szCs w:val="20"/>
              </w:rPr>
              <w:t>1</w:t>
            </w:r>
          </w:p>
        </w:tc>
        <w:tc>
          <w:tcPr>
            <w:tcW w:w="141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0CD1312" w14:textId="77777777" w:rsidR="005607A7" w:rsidRPr="00C74817" w:rsidRDefault="00052C23" w:rsidP="00C664A0">
            <w:pPr>
              <w:rPr>
                <w:sz w:val="20"/>
                <w:szCs w:val="20"/>
              </w:rPr>
            </w:pPr>
            <w:r>
              <w:rPr>
                <w:sz w:val="20"/>
                <w:szCs w:val="20"/>
              </w:rPr>
              <w:t>0</w:t>
            </w:r>
          </w:p>
        </w:tc>
        <w:tc>
          <w:tcPr>
            <w:tcW w:w="1276"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6616F42" w14:textId="77777777" w:rsidR="005607A7" w:rsidRPr="00C74817" w:rsidRDefault="00052C23" w:rsidP="00C664A0">
            <w:pPr>
              <w:rPr>
                <w:sz w:val="20"/>
                <w:szCs w:val="20"/>
              </w:rPr>
            </w:pPr>
            <w:r>
              <w:rPr>
                <w:sz w:val="20"/>
                <w:szCs w:val="20"/>
              </w:rPr>
              <w:t>0</w:t>
            </w:r>
          </w:p>
        </w:tc>
        <w:tc>
          <w:tcPr>
            <w:tcW w:w="99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2F60906" w14:textId="77777777" w:rsidR="005607A7" w:rsidRPr="00C74817" w:rsidRDefault="00052C23" w:rsidP="00C664A0">
            <w:pPr>
              <w:rPr>
                <w:sz w:val="20"/>
                <w:szCs w:val="20"/>
              </w:rPr>
            </w:pPr>
            <w:r>
              <w:rPr>
                <w:sz w:val="20"/>
                <w:szCs w:val="20"/>
              </w:rPr>
              <w:t>0</w:t>
            </w:r>
          </w:p>
        </w:tc>
        <w:tc>
          <w:tcPr>
            <w:tcW w:w="85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3C5010C" w14:textId="77777777" w:rsidR="005607A7" w:rsidRPr="00C74817" w:rsidRDefault="00052C23" w:rsidP="00C664A0">
            <w:pPr>
              <w:rPr>
                <w:sz w:val="20"/>
                <w:szCs w:val="20"/>
              </w:rPr>
            </w:pPr>
            <w:r>
              <w:rPr>
                <w:sz w:val="20"/>
                <w:szCs w:val="20"/>
              </w:rPr>
              <w:t>0</w:t>
            </w:r>
          </w:p>
        </w:tc>
        <w:tc>
          <w:tcPr>
            <w:tcW w:w="2694" w:type="dxa"/>
            <w:tcBorders>
              <w:top w:val="single" w:sz="6" w:space="0" w:color="DFE2E5"/>
              <w:left w:val="single" w:sz="6" w:space="0" w:color="DFE2E5"/>
              <w:bottom w:val="single" w:sz="6" w:space="0" w:color="DFE2E5"/>
              <w:right w:val="single" w:sz="6" w:space="0" w:color="DFE2E5"/>
            </w:tcBorders>
            <w:shd w:val="clear" w:color="auto" w:fill="F6F8FA"/>
            <w:vAlign w:val="center"/>
          </w:tcPr>
          <w:p w14:paraId="68CFB35B" w14:textId="07CBF2BA" w:rsidR="00D2554C" w:rsidRDefault="00183D91" w:rsidP="00A04317">
            <w:hyperlink r:id="rId74" w:history="1">
              <w:r w:rsidR="00BD4922" w:rsidRPr="00601FAB">
                <w:rPr>
                  <w:rStyle w:val="Lienhypertexte"/>
                  <w:sz w:val="20"/>
                  <w:szCs w:val="20"/>
                </w:rPr>
                <w:t>https://www.ebi.ac.uk/ols/ontologies/efo</w:t>
              </w:r>
            </w:hyperlink>
            <w:r w:rsidR="00BD4922">
              <w:rPr>
                <w:sz w:val="20"/>
                <w:szCs w:val="20"/>
              </w:rPr>
              <w:t xml:space="preserve"> </w:t>
            </w:r>
          </w:p>
        </w:tc>
      </w:tr>
      <w:tr w:rsidR="00DB1E48" w:rsidRPr="00C74817" w14:paraId="3BC26AEC" w14:textId="63BA5BDD" w:rsidTr="00DB1E48">
        <w:tc>
          <w:tcPr>
            <w:tcW w:w="184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FE65B30" w14:textId="77777777" w:rsidR="00DB1E48" w:rsidRDefault="005607A7" w:rsidP="00C664A0">
            <w:pPr>
              <w:rPr>
                <w:sz w:val="20"/>
                <w:szCs w:val="20"/>
              </w:rPr>
            </w:pPr>
            <w:r w:rsidRPr="00C74817">
              <w:rPr>
                <w:sz w:val="20"/>
                <w:szCs w:val="20"/>
              </w:rPr>
              <w:t>characteristics</w:t>
            </w:r>
          </w:p>
          <w:p w14:paraId="13614299" w14:textId="3339EA82" w:rsidR="005607A7" w:rsidRPr="00C74817" w:rsidRDefault="005607A7" w:rsidP="00C664A0">
            <w:pPr>
              <w:rPr>
                <w:sz w:val="20"/>
                <w:szCs w:val="20"/>
              </w:rPr>
            </w:pPr>
            <w:r w:rsidRPr="00C74817">
              <w:rPr>
                <w:sz w:val="20"/>
                <w:szCs w:val="20"/>
              </w:rPr>
              <w:t>[age]</w:t>
            </w:r>
          </w:p>
        </w:tc>
        <w:tc>
          <w:tcPr>
            <w:tcW w:w="99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544A1F4" w14:textId="77777777" w:rsidR="005607A7" w:rsidRPr="00C74817" w:rsidRDefault="00052C23" w:rsidP="00C664A0">
            <w:pPr>
              <w:rPr>
                <w:sz w:val="20"/>
                <w:szCs w:val="20"/>
              </w:rPr>
            </w:pPr>
            <w:r>
              <w:rPr>
                <w:sz w:val="20"/>
                <w:szCs w:val="20"/>
              </w:rPr>
              <w:t>0</w:t>
            </w:r>
          </w:p>
        </w:tc>
        <w:tc>
          <w:tcPr>
            <w:tcW w:w="99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505D43A" w14:textId="3F224DE9" w:rsidR="005607A7" w:rsidRPr="00C74817" w:rsidRDefault="00C74817" w:rsidP="00C664A0">
            <w:pPr>
              <w:rPr>
                <w:sz w:val="20"/>
                <w:szCs w:val="20"/>
              </w:rPr>
            </w:pPr>
            <w:r>
              <w:rPr>
                <w:sz w:val="20"/>
                <w:szCs w:val="20"/>
              </w:rPr>
              <w:t>1</w:t>
            </w:r>
          </w:p>
        </w:tc>
        <w:tc>
          <w:tcPr>
            <w:tcW w:w="141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BAB6C97" w14:textId="682FB1FE" w:rsidR="005607A7" w:rsidRPr="00C74817" w:rsidRDefault="005607A7" w:rsidP="00C664A0">
            <w:pPr>
              <w:rPr>
                <w:sz w:val="20"/>
                <w:szCs w:val="20"/>
              </w:rPr>
            </w:pPr>
            <w:r w:rsidRPr="00C74817">
              <w:rPr>
                <w:sz w:val="20"/>
                <w:szCs w:val="20"/>
              </w:rPr>
              <w:t>0</w:t>
            </w:r>
            <w:r w:rsidRPr="00C74817">
              <w:rPr>
                <w:rFonts w:ascii="Apple Color Emoji" w:hAnsi="Apple Color Emoji" w:cs="Apple Color Emoji"/>
                <w:sz w:val="20"/>
                <w:szCs w:val="20"/>
              </w:rPr>
              <w:t>️</w:t>
            </w:r>
          </w:p>
        </w:tc>
        <w:tc>
          <w:tcPr>
            <w:tcW w:w="1276"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A71CD8D" w14:textId="77777777" w:rsidR="005607A7" w:rsidRPr="00C74817" w:rsidRDefault="00052C23" w:rsidP="00C664A0">
            <w:pPr>
              <w:rPr>
                <w:sz w:val="20"/>
                <w:szCs w:val="20"/>
              </w:rPr>
            </w:pPr>
            <w:r>
              <w:rPr>
                <w:sz w:val="20"/>
                <w:szCs w:val="20"/>
              </w:rPr>
              <w:t>0</w:t>
            </w:r>
          </w:p>
        </w:tc>
        <w:tc>
          <w:tcPr>
            <w:tcW w:w="99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AE754E4" w14:textId="27E79108" w:rsidR="005607A7" w:rsidRPr="00C74817" w:rsidRDefault="005607A7" w:rsidP="00C664A0">
            <w:pPr>
              <w:rPr>
                <w:sz w:val="20"/>
                <w:szCs w:val="20"/>
              </w:rPr>
            </w:pPr>
            <w:r w:rsidRPr="00C74817">
              <w:rPr>
                <w:sz w:val="20"/>
                <w:szCs w:val="20"/>
              </w:rPr>
              <w:t>0</w:t>
            </w:r>
            <w:r w:rsidRPr="00C74817">
              <w:rPr>
                <w:rFonts w:ascii="Apple Color Emoji" w:hAnsi="Apple Color Emoji" w:cs="Apple Color Emoji"/>
                <w:sz w:val="20"/>
                <w:szCs w:val="20"/>
              </w:rPr>
              <w:t>️</w:t>
            </w:r>
          </w:p>
        </w:tc>
        <w:tc>
          <w:tcPr>
            <w:tcW w:w="85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7B09149" w14:textId="77777777" w:rsidR="005607A7" w:rsidRPr="00C74817" w:rsidRDefault="00052C23" w:rsidP="00C664A0">
            <w:pPr>
              <w:rPr>
                <w:sz w:val="20"/>
                <w:szCs w:val="20"/>
              </w:rPr>
            </w:pPr>
            <w:r>
              <w:rPr>
                <w:sz w:val="20"/>
                <w:szCs w:val="20"/>
              </w:rPr>
              <w:t>0</w:t>
            </w:r>
          </w:p>
        </w:tc>
        <w:tc>
          <w:tcPr>
            <w:tcW w:w="2694" w:type="dxa"/>
            <w:tcBorders>
              <w:top w:val="single" w:sz="6" w:space="0" w:color="DFE2E5"/>
              <w:left w:val="single" w:sz="6" w:space="0" w:color="DFE2E5"/>
              <w:bottom w:val="single" w:sz="6" w:space="0" w:color="DFE2E5"/>
              <w:right w:val="single" w:sz="6" w:space="0" w:color="DFE2E5"/>
            </w:tcBorders>
            <w:shd w:val="clear" w:color="auto" w:fill="FFFFFF" w:themeFill="background1"/>
            <w:vAlign w:val="center"/>
          </w:tcPr>
          <w:p w14:paraId="5A7F7EA1" w14:textId="77777777" w:rsidR="00052C23" w:rsidRDefault="00052C23" w:rsidP="00A04317">
            <w:pPr>
              <w:rPr>
                <w:sz w:val="20"/>
                <w:szCs w:val="20"/>
              </w:rPr>
            </w:pPr>
          </w:p>
        </w:tc>
      </w:tr>
      <w:tr w:rsidR="00DB1E48" w:rsidRPr="00C74817" w14:paraId="7218C30B" w14:textId="4962025C" w:rsidTr="00DB1E48">
        <w:tc>
          <w:tcPr>
            <w:tcW w:w="184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E75202B" w14:textId="77777777" w:rsidR="00DB1E48" w:rsidRDefault="005607A7" w:rsidP="00C664A0">
            <w:pPr>
              <w:rPr>
                <w:sz w:val="20"/>
                <w:szCs w:val="20"/>
              </w:rPr>
            </w:pPr>
            <w:r w:rsidRPr="00C74817">
              <w:rPr>
                <w:sz w:val="20"/>
                <w:szCs w:val="20"/>
              </w:rPr>
              <w:t>characteristics</w:t>
            </w:r>
          </w:p>
          <w:p w14:paraId="2C8CAB90" w14:textId="2D303BDC" w:rsidR="005607A7" w:rsidRPr="00C74817" w:rsidRDefault="005607A7" w:rsidP="00C664A0">
            <w:pPr>
              <w:rPr>
                <w:sz w:val="20"/>
                <w:szCs w:val="20"/>
              </w:rPr>
            </w:pPr>
            <w:r w:rsidRPr="00C74817">
              <w:rPr>
                <w:sz w:val="20"/>
                <w:szCs w:val="20"/>
              </w:rPr>
              <w:t>[developmental stage]</w:t>
            </w:r>
          </w:p>
        </w:tc>
        <w:tc>
          <w:tcPr>
            <w:tcW w:w="99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B9E8642" w14:textId="77777777" w:rsidR="005607A7" w:rsidRPr="00C74817" w:rsidRDefault="00052C23" w:rsidP="00C664A0">
            <w:pPr>
              <w:rPr>
                <w:sz w:val="20"/>
                <w:szCs w:val="20"/>
              </w:rPr>
            </w:pPr>
            <w:r>
              <w:rPr>
                <w:sz w:val="20"/>
                <w:szCs w:val="20"/>
              </w:rPr>
              <w:t>0</w:t>
            </w:r>
          </w:p>
        </w:tc>
        <w:tc>
          <w:tcPr>
            <w:tcW w:w="99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B916EBC" w14:textId="2213B937" w:rsidR="005607A7" w:rsidRPr="00C74817" w:rsidRDefault="005607A7" w:rsidP="00C664A0">
            <w:pPr>
              <w:rPr>
                <w:sz w:val="20"/>
                <w:szCs w:val="20"/>
              </w:rPr>
            </w:pPr>
            <w:r w:rsidRPr="00C74817">
              <w:rPr>
                <w:sz w:val="20"/>
                <w:szCs w:val="20"/>
              </w:rPr>
              <w:t>0</w:t>
            </w:r>
            <w:r w:rsidRPr="00C74817">
              <w:rPr>
                <w:rFonts w:ascii="Apple Color Emoji" w:hAnsi="Apple Color Emoji" w:cs="Apple Color Emoji"/>
                <w:sz w:val="20"/>
                <w:szCs w:val="20"/>
              </w:rPr>
              <w:t>️</w:t>
            </w:r>
          </w:p>
        </w:tc>
        <w:tc>
          <w:tcPr>
            <w:tcW w:w="141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5521D8F" w14:textId="08CC46B4" w:rsidR="005607A7" w:rsidRPr="00C74817" w:rsidRDefault="005607A7" w:rsidP="00C664A0">
            <w:pPr>
              <w:rPr>
                <w:sz w:val="20"/>
                <w:szCs w:val="20"/>
              </w:rPr>
            </w:pPr>
            <w:r w:rsidRPr="00C74817">
              <w:rPr>
                <w:sz w:val="20"/>
                <w:szCs w:val="20"/>
              </w:rPr>
              <w:t>0</w:t>
            </w:r>
            <w:r w:rsidRPr="00C74817">
              <w:rPr>
                <w:rFonts w:ascii="Apple Color Emoji" w:hAnsi="Apple Color Emoji" w:cs="Apple Color Emoji"/>
                <w:sz w:val="20"/>
                <w:szCs w:val="20"/>
              </w:rPr>
              <w:t>️</w:t>
            </w:r>
          </w:p>
        </w:tc>
        <w:tc>
          <w:tcPr>
            <w:tcW w:w="1276"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A44A2C9" w14:textId="77777777" w:rsidR="005607A7" w:rsidRPr="00C74817" w:rsidRDefault="00052C23" w:rsidP="00C664A0">
            <w:pPr>
              <w:rPr>
                <w:sz w:val="20"/>
                <w:szCs w:val="20"/>
              </w:rPr>
            </w:pPr>
            <w:r>
              <w:rPr>
                <w:sz w:val="20"/>
                <w:szCs w:val="20"/>
              </w:rPr>
              <w:t>0</w:t>
            </w:r>
          </w:p>
        </w:tc>
        <w:tc>
          <w:tcPr>
            <w:tcW w:w="99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625B677" w14:textId="79B3A67C" w:rsidR="005607A7" w:rsidRPr="00C74817" w:rsidRDefault="005607A7" w:rsidP="00C664A0">
            <w:pPr>
              <w:rPr>
                <w:sz w:val="20"/>
                <w:szCs w:val="20"/>
              </w:rPr>
            </w:pPr>
            <w:r w:rsidRPr="00C74817">
              <w:rPr>
                <w:sz w:val="20"/>
                <w:szCs w:val="20"/>
              </w:rPr>
              <w:t>0</w:t>
            </w:r>
            <w:r w:rsidRPr="00C74817">
              <w:rPr>
                <w:rFonts w:ascii="Apple Color Emoji" w:hAnsi="Apple Color Emoji" w:cs="Apple Color Emoji"/>
                <w:sz w:val="20"/>
                <w:szCs w:val="20"/>
              </w:rPr>
              <w:t>️</w:t>
            </w:r>
          </w:p>
        </w:tc>
        <w:tc>
          <w:tcPr>
            <w:tcW w:w="85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FD5A49B" w14:textId="77777777" w:rsidR="005607A7" w:rsidRPr="00C74817" w:rsidRDefault="00052C23" w:rsidP="00C664A0">
            <w:pPr>
              <w:rPr>
                <w:sz w:val="20"/>
                <w:szCs w:val="20"/>
              </w:rPr>
            </w:pPr>
            <w:r>
              <w:rPr>
                <w:sz w:val="20"/>
                <w:szCs w:val="20"/>
              </w:rPr>
              <w:t>0</w:t>
            </w:r>
          </w:p>
        </w:tc>
        <w:tc>
          <w:tcPr>
            <w:tcW w:w="2694" w:type="dxa"/>
            <w:tcBorders>
              <w:top w:val="single" w:sz="6" w:space="0" w:color="DFE2E5"/>
              <w:left w:val="single" w:sz="6" w:space="0" w:color="DFE2E5"/>
              <w:bottom w:val="single" w:sz="6" w:space="0" w:color="DFE2E5"/>
              <w:right w:val="single" w:sz="6" w:space="0" w:color="DFE2E5"/>
            </w:tcBorders>
            <w:shd w:val="clear" w:color="auto" w:fill="F6F8FA"/>
            <w:vAlign w:val="center"/>
          </w:tcPr>
          <w:p w14:paraId="5A99FB40" w14:textId="542DA56B" w:rsidR="00D2554C" w:rsidRDefault="00183D91" w:rsidP="00A04317">
            <w:hyperlink r:id="rId75" w:history="1">
              <w:r w:rsidR="00BD4922" w:rsidRPr="00601FAB">
                <w:rPr>
                  <w:rStyle w:val="Lienhypertexte"/>
                  <w:sz w:val="20"/>
                  <w:szCs w:val="20"/>
                </w:rPr>
                <w:t>https://www.ebi.ac.uk/ols/ontologies/efo</w:t>
              </w:r>
            </w:hyperlink>
            <w:r w:rsidR="00BD4922">
              <w:rPr>
                <w:sz w:val="20"/>
                <w:szCs w:val="20"/>
              </w:rPr>
              <w:t xml:space="preserve"> </w:t>
            </w:r>
          </w:p>
        </w:tc>
      </w:tr>
      <w:tr w:rsidR="00DB1E48" w:rsidRPr="00C74817" w14:paraId="555E9E7B" w14:textId="2F7A11A2" w:rsidTr="00DB1E48">
        <w:tc>
          <w:tcPr>
            <w:tcW w:w="184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7C5A616" w14:textId="77777777" w:rsidR="00DB1E48" w:rsidRDefault="005607A7" w:rsidP="00C664A0">
            <w:pPr>
              <w:rPr>
                <w:sz w:val="20"/>
                <w:szCs w:val="20"/>
              </w:rPr>
            </w:pPr>
            <w:r w:rsidRPr="00C74817">
              <w:rPr>
                <w:sz w:val="20"/>
                <w:szCs w:val="20"/>
              </w:rPr>
              <w:t>characteristics</w:t>
            </w:r>
          </w:p>
          <w:p w14:paraId="3AFF7D33" w14:textId="304E52A7" w:rsidR="005607A7" w:rsidRPr="00C74817" w:rsidRDefault="005607A7" w:rsidP="00C664A0">
            <w:pPr>
              <w:rPr>
                <w:sz w:val="20"/>
                <w:szCs w:val="20"/>
              </w:rPr>
            </w:pPr>
            <w:r w:rsidRPr="00C74817">
              <w:rPr>
                <w:sz w:val="20"/>
                <w:szCs w:val="20"/>
              </w:rPr>
              <w:t>[sex]</w:t>
            </w:r>
          </w:p>
        </w:tc>
        <w:tc>
          <w:tcPr>
            <w:tcW w:w="99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672DF45" w14:textId="77777777" w:rsidR="005607A7" w:rsidRPr="00C74817" w:rsidRDefault="00052C23" w:rsidP="00C664A0">
            <w:pPr>
              <w:rPr>
                <w:sz w:val="20"/>
                <w:szCs w:val="20"/>
              </w:rPr>
            </w:pPr>
            <w:r>
              <w:rPr>
                <w:sz w:val="20"/>
                <w:szCs w:val="20"/>
              </w:rPr>
              <w:t>0</w:t>
            </w:r>
          </w:p>
        </w:tc>
        <w:tc>
          <w:tcPr>
            <w:tcW w:w="99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FEC60CA" w14:textId="680F4B77" w:rsidR="005607A7" w:rsidRPr="00C74817" w:rsidRDefault="00C74817" w:rsidP="00C664A0">
            <w:pPr>
              <w:rPr>
                <w:sz w:val="20"/>
                <w:szCs w:val="20"/>
              </w:rPr>
            </w:pPr>
            <w:r>
              <w:rPr>
                <w:sz w:val="20"/>
                <w:szCs w:val="20"/>
              </w:rPr>
              <w:t>1</w:t>
            </w:r>
          </w:p>
        </w:tc>
        <w:tc>
          <w:tcPr>
            <w:tcW w:w="141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A49EFA4" w14:textId="1FC10A4F" w:rsidR="005607A7" w:rsidRPr="00C74817" w:rsidRDefault="005607A7" w:rsidP="00C664A0">
            <w:pPr>
              <w:rPr>
                <w:sz w:val="20"/>
                <w:szCs w:val="20"/>
              </w:rPr>
            </w:pPr>
            <w:r w:rsidRPr="00C74817">
              <w:rPr>
                <w:sz w:val="20"/>
                <w:szCs w:val="20"/>
              </w:rPr>
              <w:t>0</w:t>
            </w:r>
            <w:r w:rsidRPr="00C74817">
              <w:rPr>
                <w:rFonts w:ascii="Apple Color Emoji" w:hAnsi="Apple Color Emoji" w:cs="Apple Color Emoji"/>
                <w:sz w:val="20"/>
                <w:szCs w:val="20"/>
              </w:rPr>
              <w:t>️</w:t>
            </w:r>
          </w:p>
        </w:tc>
        <w:tc>
          <w:tcPr>
            <w:tcW w:w="1276"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17B1A48" w14:textId="77777777" w:rsidR="005607A7" w:rsidRPr="00C74817" w:rsidRDefault="00052C23" w:rsidP="00C664A0">
            <w:pPr>
              <w:rPr>
                <w:sz w:val="20"/>
                <w:szCs w:val="20"/>
              </w:rPr>
            </w:pPr>
            <w:r>
              <w:rPr>
                <w:sz w:val="20"/>
                <w:szCs w:val="20"/>
              </w:rPr>
              <w:t>0</w:t>
            </w:r>
          </w:p>
        </w:tc>
        <w:tc>
          <w:tcPr>
            <w:tcW w:w="99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AABFC60" w14:textId="77777777" w:rsidR="005607A7" w:rsidRPr="00C74817" w:rsidRDefault="00052C23" w:rsidP="00C664A0">
            <w:pPr>
              <w:rPr>
                <w:sz w:val="20"/>
                <w:szCs w:val="20"/>
              </w:rPr>
            </w:pPr>
            <w:r>
              <w:rPr>
                <w:sz w:val="20"/>
                <w:szCs w:val="20"/>
              </w:rPr>
              <w:t>0</w:t>
            </w:r>
          </w:p>
        </w:tc>
        <w:tc>
          <w:tcPr>
            <w:tcW w:w="85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2FD958B" w14:textId="77777777" w:rsidR="005607A7" w:rsidRPr="00C74817" w:rsidRDefault="00052C23" w:rsidP="00C664A0">
            <w:pPr>
              <w:rPr>
                <w:sz w:val="20"/>
                <w:szCs w:val="20"/>
              </w:rPr>
            </w:pPr>
            <w:r>
              <w:rPr>
                <w:sz w:val="20"/>
                <w:szCs w:val="20"/>
              </w:rPr>
              <w:t>0</w:t>
            </w:r>
          </w:p>
        </w:tc>
        <w:tc>
          <w:tcPr>
            <w:tcW w:w="2694" w:type="dxa"/>
            <w:tcBorders>
              <w:top w:val="single" w:sz="6" w:space="0" w:color="DFE2E5"/>
              <w:left w:val="single" w:sz="6" w:space="0" w:color="DFE2E5"/>
              <w:bottom w:val="single" w:sz="6" w:space="0" w:color="DFE2E5"/>
              <w:right w:val="single" w:sz="6" w:space="0" w:color="DFE2E5"/>
            </w:tcBorders>
            <w:shd w:val="clear" w:color="auto" w:fill="FFFFFF" w:themeFill="background1"/>
            <w:vAlign w:val="center"/>
          </w:tcPr>
          <w:p w14:paraId="4AC6D8EA" w14:textId="04AE26A5" w:rsidR="00D2554C" w:rsidRDefault="00183D91" w:rsidP="00A04317">
            <w:hyperlink r:id="rId76" w:history="1">
              <w:r w:rsidR="00BD4922" w:rsidRPr="00601FAB">
                <w:rPr>
                  <w:rStyle w:val="Lienhypertexte"/>
                  <w:sz w:val="20"/>
                  <w:szCs w:val="20"/>
                </w:rPr>
                <w:t>https://www.ebi.ac.uk/ols/ontologies/efo</w:t>
              </w:r>
            </w:hyperlink>
            <w:r w:rsidR="00BD4922">
              <w:rPr>
                <w:sz w:val="20"/>
                <w:szCs w:val="20"/>
              </w:rPr>
              <w:t xml:space="preserve"> </w:t>
            </w:r>
          </w:p>
        </w:tc>
      </w:tr>
      <w:tr w:rsidR="00DB1E48" w:rsidRPr="00C74817" w14:paraId="18114EA3" w14:textId="603AB455" w:rsidTr="00DB1E48">
        <w:tc>
          <w:tcPr>
            <w:tcW w:w="184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11E9D2E" w14:textId="77777777" w:rsidR="00DB1E48" w:rsidRDefault="005607A7" w:rsidP="00C664A0">
            <w:pPr>
              <w:rPr>
                <w:sz w:val="20"/>
                <w:szCs w:val="20"/>
              </w:rPr>
            </w:pPr>
            <w:r w:rsidRPr="00C74817">
              <w:rPr>
                <w:sz w:val="20"/>
                <w:szCs w:val="20"/>
              </w:rPr>
              <w:t>characteristics</w:t>
            </w:r>
          </w:p>
          <w:p w14:paraId="29F2BC3D" w14:textId="59D31021" w:rsidR="005607A7" w:rsidRPr="00C74817" w:rsidRDefault="005607A7" w:rsidP="00C664A0">
            <w:pPr>
              <w:rPr>
                <w:sz w:val="20"/>
                <w:szCs w:val="20"/>
              </w:rPr>
            </w:pPr>
            <w:r w:rsidRPr="00C74817">
              <w:rPr>
                <w:sz w:val="20"/>
                <w:szCs w:val="20"/>
              </w:rPr>
              <w:t>[disease]</w:t>
            </w:r>
          </w:p>
        </w:tc>
        <w:tc>
          <w:tcPr>
            <w:tcW w:w="99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02C3BB0" w14:textId="1FDDEF8B" w:rsidR="005607A7" w:rsidRPr="00C74817" w:rsidRDefault="00C74817" w:rsidP="00C664A0">
            <w:pPr>
              <w:rPr>
                <w:sz w:val="20"/>
                <w:szCs w:val="20"/>
              </w:rPr>
            </w:pPr>
            <w:r>
              <w:rPr>
                <w:sz w:val="20"/>
                <w:szCs w:val="20"/>
              </w:rPr>
              <w:t>1</w:t>
            </w:r>
          </w:p>
        </w:tc>
        <w:tc>
          <w:tcPr>
            <w:tcW w:w="99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BFAAC60" w14:textId="775EF0E5" w:rsidR="005607A7" w:rsidRPr="00C74817" w:rsidRDefault="00C74817" w:rsidP="00C664A0">
            <w:pPr>
              <w:rPr>
                <w:sz w:val="20"/>
                <w:szCs w:val="20"/>
              </w:rPr>
            </w:pPr>
            <w:r>
              <w:rPr>
                <w:sz w:val="20"/>
                <w:szCs w:val="20"/>
              </w:rPr>
              <w:t>1</w:t>
            </w:r>
          </w:p>
        </w:tc>
        <w:tc>
          <w:tcPr>
            <w:tcW w:w="141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AB3A5C1" w14:textId="04212159" w:rsidR="005607A7" w:rsidRPr="00C74817" w:rsidRDefault="00C74817" w:rsidP="00C664A0">
            <w:pPr>
              <w:rPr>
                <w:sz w:val="20"/>
                <w:szCs w:val="20"/>
              </w:rPr>
            </w:pPr>
            <w:r>
              <w:rPr>
                <w:sz w:val="20"/>
                <w:szCs w:val="20"/>
              </w:rPr>
              <w:t>1</w:t>
            </w:r>
          </w:p>
        </w:tc>
        <w:tc>
          <w:tcPr>
            <w:tcW w:w="1276"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8EAD6DF" w14:textId="6140CE50" w:rsidR="005607A7" w:rsidRPr="00C74817" w:rsidRDefault="00C74817" w:rsidP="00C664A0">
            <w:pPr>
              <w:rPr>
                <w:sz w:val="20"/>
                <w:szCs w:val="20"/>
              </w:rPr>
            </w:pPr>
            <w:r>
              <w:rPr>
                <w:sz w:val="20"/>
                <w:szCs w:val="20"/>
              </w:rPr>
              <w:t>1</w:t>
            </w:r>
          </w:p>
        </w:tc>
        <w:tc>
          <w:tcPr>
            <w:tcW w:w="99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442094B" w14:textId="77777777" w:rsidR="005607A7" w:rsidRPr="00C74817" w:rsidRDefault="00052C23" w:rsidP="00C664A0">
            <w:pPr>
              <w:rPr>
                <w:sz w:val="20"/>
                <w:szCs w:val="20"/>
              </w:rPr>
            </w:pPr>
            <w:r>
              <w:rPr>
                <w:sz w:val="20"/>
                <w:szCs w:val="20"/>
              </w:rPr>
              <w:t>0</w:t>
            </w:r>
          </w:p>
        </w:tc>
        <w:tc>
          <w:tcPr>
            <w:tcW w:w="85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46B6BBF" w14:textId="6960DCA1" w:rsidR="005607A7" w:rsidRPr="00C74817" w:rsidRDefault="0006301B" w:rsidP="00C664A0">
            <w:pPr>
              <w:rPr>
                <w:sz w:val="20"/>
                <w:szCs w:val="20"/>
              </w:rPr>
            </w:pPr>
            <w:r>
              <w:rPr>
                <w:sz w:val="20"/>
                <w:szCs w:val="20"/>
              </w:rPr>
              <w:t>1</w:t>
            </w:r>
          </w:p>
        </w:tc>
        <w:tc>
          <w:tcPr>
            <w:tcW w:w="2694" w:type="dxa"/>
            <w:tcBorders>
              <w:top w:val="single" w:sz="6" w:space="0" w:color="DFE2E5"/>
              <w:left w:val="single" w:sz="6" w:space="0" w:color="DFE2E5"/>
              <w:bottom w:val="single" w:sz="6" w:space="0" w:color="DFE2E5"/>
              <w:right w:val="single" w:sz="6" w:space="0" w:color="DFE2E5"/>
            </w:tcBorders>
            <w:shd w:val="clear" w:color="auto" w:fill="F6F8FA"/>
            <w:vAlign w:val="center"/>
          </w:tcPr>
          <w:p w14:paraId="6D449E72" w14:textId="454D5FC4" w:rsidR="00D2554C" w:rsidRDefault="00183D91" w:rsidP="00A04317">
            <w:hyperlink r:id="rId77" w:history="1">
              <w:r w:rsidR="00BD4922" w:rsidRPr="00601FAB">
                <w:rPr>
                  <w:rStyle w:val="Lienhypertexte"/>
                  <w:sz w:val="20"/>
                  <w:szCs w:val="20"/>
                </w:rPr>
                <w:t>https://www.ebi.ac.uk/ols/ontologies/efo</w:t>
              </w:r>
            </w:hyperlink>
            <w:r w:rsidR="00BD4922">
              <w:rPr>
                <w:sz w:val="20"/>
                <w:szCs w:val="20"/>
              </w:rPr>
              <w:t xml:space="preserve"> </w:t>
            </w:r>
          </w:p>
        </w:tc>
      </w:tr>
      <w:tr w:rsidR="00DB1E48" w:rsidRPr="00C74817" w14:paraId="7F818DAF" w14:textId="689AD931" w:rsidTr="00DB1E48">
        <w:tc>
          <w:tcPr>
            <w:tcW w:w="184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419D7B7" w14:textId="77777777" w:rsidR="00DB1E48" w:rsidRDefault="005607A7" w:rsidP="00C664A0">
            <w:pPr>
              <w:rPr>
                <w:sz w:val="20"/>
                <w:szCs w:val="20"/>
              </w:rPr>
            </w:pPr>
            <w:r w:rsidRPr="00C74817">
              <w:rPr>
                <w:sz w:val="20"/>
                <w:szCs w:val="20"/>
              </w:rPr>
              <w:lastRenderedPageBreak/>
              <w:t>characteristics</w:t>
            </w:r>
          </w:p>
          <w:p w14:paraId="6B028B4B" w14:textId="562E2A4E" w:rsidR="005607A7" w:rsidRPr="00C74817" w:rsidRDefault="005607A7" w:rsidP="00C664A0">
            <w:pPr>
              <w:rPr>
                <w:sz w:val="20"/>
                <w:szCs w:val="20"/>
              </w:rPr>
            </w:pPr>
            <w:r w:rsidRPr="00C74817">
              <w:rPr>
                <w:sz w:val="20"/>
                <w:szCs w:val="20"/>
              </w:rPr>
              <w:t>[organism part]</w:t>
            </w:r>
          </w:p>
        </w:tc>
        <w:tc>
          <w:tcPr>
            <w:tcW w:w="99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BA6B268" w14:textId="1FF875D0" w:rsidR="005607A7" w:rsidRPr="00C74817" w:rsidRDefault="00C74817" w:rsidP="00C664A0">
            <w:pPr>
              <w:rPr>
                <w:sz w:val="20"/>
                <w:szCs w:val="20"/>
              </w:rPr>
            </w:pPr>
            <w:r>
              <w:rPr>
                <w:sz w:val="20"/>
                <w:szCs w:val="20"/>
              </w:rPr>
              <w:t>1</w:t>
            </w:r>
          </w:p>
        </w:tc>
        <w:tc>
          <w:tcPr>
            <w:tcW w:w="99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5172ADB" w14:textId="638280A0" w:rsidR="005607A7" w:rsidRPr="00C74817" w:rsidRDefault="00C74817" w:rsidP="00C664A0">
            <w:pPr>
              <w:rPr>
                <w:sz w:val="20"/>
                <w:szCs w:val="20"/>
              </w:rPr>
            </w:pPr>
            <w:r>
              <w:rPr>
                <w:sz w:val="20"/>
                <w:szCs w:val="20"/>
              </w:rPr>
              <w:t>1</w:t>
            </w:r>
          </w:p>
        </w:tc>
        <w:tc>
          <w:tcPr>
            <w:tcW w:w="141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4D3DCB1" w14:textId="20B0A365" w:rsidR="005607A7" w:rsidRPr="00C74817" w:rsidRDefault="00C74817" w:rsidP="00C664A0">
            <w:pPr>
              <w:rPr>
                <w:sz w:val="20"/>
                <w:szCs w:val="20"/>
              </w:rPr>
            </w:pPr>
            <w:r>
              <w:rPr>
                <w:sz w:val="20"/>
                <w:szCs w:val="20"/>
              </w:rPr>
              <w:t>1</w:t>
            </w:r>
          </w:p>
        </w:tc>
        <w:tc>
          <w:tcPr>
            <w:tcW w:w="1276"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4EC63091" w14:textId="0B3B5136" w:rsidR="005607A7" w:rsidRPr="00C74817" w:rsidRDefault="00C74817" w:rsidP="00C664A0">
            <w:pPr>
              <w:rPr>
                <w:sz w:val="20"/>
                <w:szCs w:val="20"/>
              </w:rPr>
            </w:pPr>
            <w:r>
              <w:rPr>
                <w:sz w:val="20"/>
                <w:szCs w:val="20"/>
              </w:rPr>
              <w:t>1</w:t>
            </w:r>
          </w:p>
        </w:tc>
        <w:tc>
          <w:tcPr>
            <w:tcW w:w="99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4420258" w14:textId="2FE41904" w:rsidR="005607A7" w:rsidRPr="00C74817" w:rsidRDefault="00C74817" w:rsidP="00C664A0">
            <w:pPr>
              <w:rPr>
                <w:sz w:val="20"/>
                <w:szCs w:val="20"/>
              </w:rPr>
            </w:pPr>
            <w:r>
              <w:rPr>
                <w:sz w:val="20"/>
                <w:szCs w:val="20"/>
              </w:rPr>
              <w:t>1</w:t>
            </w:r>
          </w:p>
        </w:tc>
        <w:tc>
          <w:tcPr>
            <w:tcW w:w="85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360B161" w14:textId="5D279C1E" w:rsidR="005607A7" w:rsidRPr="00C74817" w:rsidRDefault="0006301B" w:rsidP="00C664A0">
            <w:pPr>
              <w:rPr>
                <w:sz w:val="20"/>
                <w:szCs w:val="20"/>
              </w:rPr>
            </w:pPr>
            <w:r>
              <w:rPr>
                <w:sz w:val="20"/>
                <w:szCs w:val="20"/>
              </w:rPr>
              <w:t>1</w:t>
            </w:r>
          </w:p>
        </w:tc>
        <w:tc>
          <w:tcPr>
            <w:tcW w:w="2694" w:type="dxa"/>
            <w:tcBorders>
              <w:top w:val="single" w:sz="6" w:space="0" w:color="DFE2E5"/>
              <w:left w:val="single" w:sz="6" w:space="0" w:color="DFE2E5"/>
              <w:bottom w:val="single" w:sz="6" w:space="0" w:color="DFE2E5"/>
              <w:right w:val="single" w:sz="6" w:space="0" w:color="DFE2E5"/>
            </w:tcBorders>
            <w:shd w:val="clear" w:color="auto" w:fill="FFFFFF" w:themeFill="background1"/>
            <w:vAlign w:val="center"/>
          </w:tcPr>
          <w:p w14:paraId="60E7250D" w14:textId="18721190" w:rsidR="00D2554C" w:rsidRDefault="00183D91" w:rsidP="00A04317">
            <w:hyperlink r:id="rId78" w:history="1">
              <w:r w:rsidR="00BD4922" w:rsidRPr="00601FAB">
                <w:rPr>
                  <w:rStyle w:val="Lienhypertexte"/>
                  <w:sz w:val="20"/>
                  <w:szCs w:val="20"/>
                </w:rPr>
                <w:t>https://www.ebi.ac.uk/ols/ontologies/efo</w:t>
              </w:r>
            </w:hyperlink>
            <w:r w:rsidR="00BD4922">
              <w:rPr>
                <w:sz w:val="20"/>
                <w:szCs w:val="20"/>
              </w:rPr>
              <w:t xml:space="preserve">  </w:t>
            </w:r>
          </w:p>
        </w:tc>
      </w:tr>
      <w:tr w:rsidR="00DB1E48" w:rsidRPr="00C74817" w14:paraId="7AA41BF3" w14:textId="107E6300" w:rsidTr="00DB1E48">
        <w:tc>
          <w:tcPr>
            <w:tcW w:w="184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6700AE2" w14:textId="77777777" w:rsidR="00DB1E48" w:rsidRDefault="005607A7" w:rsidP="00C664A0">
            <w:pPr>
              <w:rPr>
                <w:sz w:val="20"/>
                <w:szCs w:val="20"/>
              </w:rPr>
            </w:pPr>
            <w:r w:rsidRPr="00C74817">
              <w:rPr>
                <w:sz w:val="20"/>
                <w:szCs w:val="20"/>
              </w:rPr>
              <w:t>characteristics</w:t>
            </w:r>
          </w:p>
          <w:p w14:paraId="28255C4D" w14:textId="48D09EFC" w:rsidR="005607A7" w:rsidRPr="00C74817" w:rsidRDefault="005607A7" w:rsidP="00C664A0">
            <w:pPr>
              <w:rPr>
                <w:sz w:val="20"/>
                <w:szCs w:val="20"/>
              </w:rPr>
            </w:pPr>
            <w:r w:rsidRPr="00C74817">
              <w:rPr>
                <w:sz w:val="20"/>
                <w:szCs w:val="20"/>
              </w:rPr>
              <w:t>[cell type]</w:t>
            </w:r>
          </w:p>
        </w:tc>
        <w:tc>
          <w:tcPr>
            <w:tcW w:w="99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C52B4D7" w14:textId="52C377D4" w:rsidR="005607A7" w:rsidRPr="00C74817" w:rsidRDefault="00C74817" w:rsidP="00C664A0">
            <w:pPr>
              <w:rPr>
                <w:sz w:val="20"/>
                <w:szCs w:val="20"/>
              </w:rPr>
            </w:pPr>
            <w:r>
              <w:rPr>
                <w:sz w:val="20"/>
                <w:szCs w:val="20"/>
              </w:rPr>
              <w:t>1</w:t>
            </w:r>
          </w:p>
        </w:tc>
        <w:tc>
          <w:tcPr>
            <w:tcW w:w="99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BF05ECB" w14:textId="6A08CED2" w:rsidR="005607A7" w:rsidRPr="00C74817" w:rsidRDefault="00C74817" w:rsidP="00C664A0">
            <w:pPr>
              <w:rPr>
                <w:sz w:val="20"/>
                <w:szCs w:val="20"/>
              </w:rPr>
            </w:pPr>
            <w:r>
              <w:rPr>
                <w:sz w:val="20"/>
                <w:szCs w:val="20"/>
              </w:rPr>
              <w:t>1</w:t>
            </w:r>
          </w:p>
        </w:tc>
        <w:tc>
          <w:tcPr>
            <w:tcW w:w="141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F715E8C" w14:textId="47EF25CA" w:rsidR="005607A7" w:rsidRPr="00C74817" w:rsidRDefault="00C74817" w:rsidP="00C664A0">
            <w:pPr>
              <w:rPr>
                <w:sz w:val="20"/>
                <w:szCs w:val="20"/>
              </w:rPr>
            </w:pPr>
            <w:r>
              <w:rPr>
                <w:sz w:val="20"/>
                <w:szCs w:val="20"/>
              </w:rPr>
              <w:t>1</w:t>
            </w:r>
          </w:p>
        </w:tc>
        <w:tc>
          <w:tcPr>
            <w:tcW w:w="1276"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B4501AB" w14:textId="138CFD7B" w:rsidR="005607A7" w:rsidRPr="00C74817" w:rsidRDefault="00C74817" w:rsidP="00C664A0">
            <w:pPr>
              <w:rPr>
                <w:sz w:val="20"/>
                <w:szCs w:val="20"/>
              </w:rPr>
            </w:pPr>
            <w:r>
              <w:rPr>
                <w:sz w:val="20"/>
                <w:szCs w:val="20"/>
              </w:rPr>
              <w:t>1</w:t>
            </w:r>
          </w:p>
        </w:tc>
        <w:tc>
          <w:tcPr>
            <w:tcW w:w="99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15DCAAC" w14:textId="11FBE090" w:rsidR="005607A7" w:rsidRPr="00C74817" w:rsidRDefault="00C74817" w:rsidP="00C664A0">
            <w:pPr>
              <w:rPr>
                <w:sz w:val="20"/>
                <w:szCs w:val="20"/>
              </w:rPr>
            </w:pPr>
            <w:r>
              <w:rPr>
                <w:sz w:val="20"/>
                <w:szCs w:val="20"/>
              </w:rPr>
              <w:t>1</w:t>
            </w:r>
          </w:p>
        </w:tc>
        <w:tc>
          <w:tcPr>
            <w:tcW w:w="85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6350240" w14:textId="4E240648" w:rsidR="005607A7" w:rsidRPr="00C74817" w:rsidRDefault="0006301B" w:rsidP="00C664A0">
            <w:pPr>
              <w:rPr>
                <w:sz w:val="20"/>
                <w:szCs w:val="20"/>
              </w:rPr>
            </w:pPr>
            <w:r>
              <w:rPr>
                <w:sz w:val="20"/>
                <w:szCs w:val="20"/>
              </w:rPr>
              <w:t>1</w:t>
            </w:r>
          </w:p>
        </w:tc>
        <w:tc>
          <w:tcPr>
            <w:tcW w:w="2694" w:type="dxa"/>
            <w:tcBorders>
              <w:top w:val="single" w:sz="6" w:space="0" w:color="DFE2E5"/>
              <w:left w:val="single" w:sz="6" w:space="0" w:color="DFE2E5"/>
              <w:bottom w:val="single" w:sz="6" w:space="0" w:color="DFE2E5"/>
              <w:right w:val="single" w:sz="6" w:space="0" w:color="DFE2E5"/>
            </w:tcBorders>
            <w:shd w:val="clear" w:color="auto" w:fill="F6F8FA"/>
            <w:vAlign w:val="center"/>
          </w:tcPr>
          <w:p w14:paraId="5CFC2D0E" w14:textId="12B2339E" w:rsidR="00D2554C" w:rsidRDefault="00183D91" w:rsidP="00A04317">
            <w:hyperlink r:id="rId79" w:history="1">
              <w:r w:rsidR="00BD4922" w:rsidRPr="00601FAB">
                <w:rPr>
                  <w:rStyle w:val="Lienhypertexte"/>
                  <w:sz w:val="20"/>
                  <w:szCs w:val="20"/>
                </w:rPr>
                <w:t>https://www.ebi.ac.uk/ols/ontologies/efo</w:t>
              </w:r>
            </w:hyperlink>
            <w:r w:rsidR="00BD4922">
              <w:rPr>
                <w:sz w:val="20"/>
                <w:szCs w:val="20"/>
              </w:rPr>
              <w:t xml:space="preserve"> </w:t>
            </w:r>
          </w:p>
        </w:tc>
      </w:tr>
      <w:tr w:rsidR="00DB1E48" w:rsidRPr="00C74817" w14:paraId="21A342EF" w14:textId="0C40C62E" w:rsidTr="00DB1E48">
        <w:tc>
          <w:tcPr>
            <w:tcW w:w="184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4CC8E7A" w14:textId="77777777" w:rsidR="00DB1E48" w:rsidRDefault="005607A7" w:rsidP="00C664A0">
            <w:pPr>
              <w:rPr>
                <w:sz w:val="20"/>
                <w:szCs w:val="20"/>
              </w:rPr>
            </w:pPr>
            <w:r w:rsidRPr="00C74817">
              <w:rPr>
                <w:sz w:val="20"/>
                <w:szCs w:val="20"/>
              </w:rPr>
              <w:t>characteristics</w:t>
            </w:r>
          </w:p>
          <w:p w14:paraId="04D13D28" w14:textId="362C83E4" w:rsidR="005607A7" w:rsidRPr="00C74817" w:rsidRDefault="005607A7" w:rsidP="00C664A0">
            <w:pPr>
              <w:rPr>
                <w:sz w:val="20"/>
                <w:szCs w:val="20"/>
              </w:rPr>
            </w:pPr>
            <w:r w:rsidRPr="00C74817">
              <w:rPr>
                <w:sz w:val="20"/>
                <w:szCs w:val="20"/>
              </w:rPr>
              <w:t>[individual]</w:t>
            </w:r>
          </w:p>
        </w:tc>
        <w:tc>
          <w:tcPr>
            <w:tcW w:w="99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A23CF04" w14:textId="77777777" w:rsidR="005607A7" w:rsidRPr="00C74817" w:rsidRDefault="00A91B98" w:rsidP="00C664A0">
            <w:pPr>
              <w:rPr>
                <w:sz w:val="20"/>
                <w:szCs w:val="20"/>
              </w:rPr>
            </w:pPr>
            <w:r>
              <w:rPr>
                <w:sz w:val="20"/>
                <w:szCs w:val="20"/>
              </w:rPr>
              <w:t>0</w:t>
            </w:r>
          </w:p>
        </w:tc>
        <w:tc>
          <w:tcPr>
            <w:tcW w:w="99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AC9C216" w14:textId="573C9DF9" w:rsidR="005607A7" w:rsidRPr="00C74817" w:rsidRDefault="00A91B98" w:rsidP="00C664A0">
            <w:pPr>
              <w:rPr>
                <w:sz w:val="20"/>
                <w:szCs w:val="20"/>
              </w:rPr>
            </w:pPr>
            <w:r>
              <w:rPr>
                <w:sz w:val="20"/>
                <w:szCs w:val="20"/>
              </w:rPr>
              <w:t>1</w:t>
            </w:r>
          </w:p>
        </w:tc>
        <w:tc>
          <w:tcPr>
            <w:tcW w:w="141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927CCF1" w14:textId="3C899B9D" w:rsidR="005607A7" w:rsidRPr="00C74817" w:rsidRDefault="005607A7" w:rsidP="00C664A0">
            <w:pPr>
              <w:rPr>
                <w:sz w:val="20"/>
                <w:szCs w:val="20"/>
              </w:rPr>
            </w:pPr>
            <w:r w:rsidRPr="00C74817">
              <w:rPr>
                <w:sz w:val="20"/>
                <w:szCs w:val="20"/>
              </w:rPr>
              <w:t>0</w:t>
            </w:r>
            <w:r w:rsidRPr="00C74817">
              <w:rPr>
                <w:rFonts w:ascii="Apple Color Emoji" w:hAnsi="Apple Color Emoji" w:cs="Apple Color Emoji"/>
                <w:sz w:val="20"/>
                <w:szCs w:val="20"/>
              </w:rPr>
              <w:t>️</w:t>
            </w:r>
          </w:p>
        </w:tc>
        <w:tc>
          <w:tcPr>
            <w:tcW w:w="1276"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6EDF245" w14:textId="22E50791" w:rsidR="005607A7" w:rsidRPr="00C74817" w:rsidRDefault="005607A7" w:rsidP="00C664A0">
            <w:pPr>
              <w:rPr>
                <w:sz w:val="20"/>
                <w:szCs w:val="20"/>
              </w:rPr>
            </w:pPr>
            <w:r w:rsidRPr="00C74817">
              <w:rPr>
                <w:sz w:val="20"/>
                <w:szCs w:val="20"/>
              </w:rPr>
              <w:t>0</w:t>
            </w:r>
            <w:r w:rsidRPr="00C74817">
              <w:rPr>
                <w:rFonts w:ascii="Apple Color Emoji" w:hAnsi="Apple Color Emoji" w:cs="Apple Color Emoji"/>
                <w:sz w:val="20"/>
                <w:szCs w:val="20"/>
              </w:rPr>
              <w:t>️</w:t>
            </w:r>
          </w:p>
        </w:tc>
        <w:tc>
          <w:tcPr>
            <w:tcW w:w="99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1742E2A" w14:textId="06E2BDF9" w:rsidR="005607A7" w:rsidRPr="00C74817" w:rsidRDefault="005607A7" w:rsidP="00C664A0">
            <w:pPr>
              <w:rPr>
                <w:sz w:val="20"/>
                <w:szCs w:val="20"/>
              </w:rPr>
            </w:pPr>
            <w:r w:rsidRPr="00C74817">
              <w:rPr>
                <w:sz w:val="20"/>
                <w:szCs w:val="20"/>
              </w:rPr>
              <w:t>0</w:t>
            </w:r>
            <w:r w:rsidRPr="00C74817">
              <w:rPr>
                <w:rFonts w:ascii="Apple Color Emoji" w:hAnsi="Apple Color Emoji" w:cs="Apple Color Emoji"/>
                <w:sz w:val="20"/>
                <w:szCs w:val="20"/>
              </w:rPr>
              <w:t>️</w:t>
            </w:r>
          </w:p>
        </w:tc>
        <w:tc>
          <w:tcPr>
            <w:tcW w:w="85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11BC6B8" w14:textId="5711E1F4" w:rsidR="005607A7" w:rsidRPr="00C74817" w:rsidRDefault="005607A7" w:rsidP="00C664A0">
            <w:pPr>
              <w:rPr>
                <w:sz w:val="20"/>
                <w:szCs w:val="20"/>
              </w:rPr>
            </w:pPr>
            <w:r w:rsidRPr="00C74817">
              <w:rPr>
                <w:sz w:val="20"/>
                <w:szCs w:val="20"/>
              </w:rPr>
              <w:t>0</w:t>
            </w:r>
            <w:r w:rsidRPr="00C74817">
              <w:rPr>
                <w:rFonts w:ascii="Apple Color Emoji" w:hAnsi="Apple Color Emoji" w:cs="Apple Color Emoji"/>
                <w:sz w:val="20"/>
                <w:szCs w:val="20"/>
              </w:rPr>
              <w:t>️</w:t>
            </w:r>
          </w:p>
        </w:tc>
        <w:tc>
          <w:tcPr>
            <w:tcW w:w="2694" w:type="dxa"/>
            <w:tcBorders>
              <w:top w:val="single" w:sz="6" w:space="0" w:color="DFE2E5"/>
              <w:left w:val="single" w:sz="6" w:space="0" w:color="DFE2E5"/>
              <w:bottom w:val="single" w:sz="6" w:space="0" w:color="DFE2E5"/>
              <w:right w:val="single" w:sz="6" w:space="0" w:color="DFE2E5"/>
            </w:tcBorders>
            <w:shd w:val="clear" w:color="auto" w:fill="FFFFFF" w:themeFill="background1"/>
            <w:vAlign w:val="center"/>
          </w:tcPr>
          <w:p w14:paraId="52C26682" w14:textId="77777777" w:rsidR="00A91B98" w:rsidRPr="00C74817" w:rsidRDefault="00A91B98" w:rsidP="00A04317">
            <w:pPr>
              <w:rPr>
                <w:sz w:val="20"/>
                <w:szCs w:val="20"/>
              </w:rPr>
            </w:pPr>
          </w:p>
        </w:tc>
      </w:tr>
      <w:tr w:rsidR="00DB1E48" w:rsidRPr="00C74817" w14:paraId="475A89F7" w14:textId="5885A453" w:rsidTr="00DB1E48">
        <w:tc>
          <w:tcPr>
            <w:tcW w:w="184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760CCAD" w14:textId="77777777" w:rsidR="00DB1E48" w:rsidRDefault="005607A7" w:rsidP="00C664A0">
            <w:pPr>
              <w:rPr>
                <w:sz w:val="20"/>
                <w:szCs w:val="20"/>
              </w:rPr>
            </w:pPr>
            <w:r w:rsidRPr="00C74817">
              <w:rPr>
                <w:sz w:val="20"/>
                <w:szCs w:val="20"/>
              </w:rPr>
              <w:t>characteristics</w:t>
            </w:r>
          </w:p>
          <w:p w14:paraId="0F4B863F" w14:textId="205D53B3" w:rsidR="005607A7" w:rsidRPr="00C74817" w:rsidRDefault="005607A7" w:rsidP="00C664A0">
            <w:pPr>
              <w:rPr>
                <w:sz w:val="20"/>
                <w:szCs w:val="20"/>
              </w:rPr>
            </w:pPr>
            <w:r w:rsidRPr="00C74817">
              <w:rPr>
                <w:sz w:val="20"/>
                <w:szCs w:val="20"/>
              </w:rPr>
              <w:t>[cultured cell]</w:t>
            </w:r>
          </w:p>
        </w:tc>
        <w:tc>
          <w:tcPr>
            <w:tcW w:w="99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F69DF70" w14:textId="77777777" w:rsidR="005607A7" w:rsidRPr="00C74817" w:rsidRDefault="00A91B98" w:rsidP="00C664A0">
            <w:pPr>
              <w:rPr>
                <w:sz w:val="20"/>
                <w:szCs w:val="20"/>
              </w:rPr>
            </w:pPr>
            <w:r>
              <w:rPr>
                <w:sz w:val="20"/>
                <w:szCs w:val="20"/>
              </w:rPr>
              <w:t>0</w:t>
            </w:r>
          </w:p>
        </w:tc>
        <w:tc>
          <w:tcPr>
            <w:tcW w:w="99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BADA4E3" w14:textId="77777777" w:rsidR="005607A7" w:rsidRPr="00C74817" w:rsidRDefault="00A91B98" w:rsidP="00C664A0">
            <w:pPr>
              <w:rPr>
                <w:sz w:val="20"/>
                <w:szCs w:val="20"/>
              </w:rPr>
            </w:pPr>
            <w:r>
              <w:rPr>
                <w:sz w:val="20"/>
                <w:szCs w:val="20"/>
              </w:rPr>
              <w:t>0</w:t>
            </w:r>
          </w:p>
        </w:tc>
        <w:tc>
          <w:tcPr>
            <w:tcW w:w="141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F9B8EDA" w14:textId="77777777" w:rsidR="005607A7" w:rsidRPr="00C74817" w:rsidRDefault="00A91B98" w:rsidP="00C664A0">
            <w:pPr>
              <w:rPr>
                <w:sz w:val="20"/>
                <w:szCs w:val="20"/>
              </w:rPr>
            </w:pPr>
            <w:r>
              <w:rPr>
                <w:sz w:val="20"/>
                <w:szCs w:val="20"/>
              </w:rPr>
              <w:t>0</w:t>
            </w:r>
          </w:p>
        </w:tc>
        <w:tc>
          <w:tcPr>
            <w:tcW w:w="1276"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DC41ABD" w14:textId="77777777" w:rsidR="005607A7" w:rsidRPr="00C74817" w:rsidRDefault="00A91B98" w:rsidP="00C664A0">
            <w:pPr>
              <w:rPr>
                <w:sz w:val="20"/>
                <w:szCs w:val="20"/>
              </w:rPr>
            </w:pPr>
            <w:r>
              <w:rPr>
                <w:sz w:val="20"/>
                <w:szCs w:val="20"/>
              </w:rPr>
              <w:t>0</w:t>
            </w:r>
          </w:p>
        </w:tc>
        <w:tc>
          <w:tcPr>
            <w:tcW w:w="99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7427A76" w14:textId="77777777" w:rsidR="005607A7" w:rsidRPr="00C74817" w:rsidRDefault="00A91B98" w:rsidP="00C664A0">
            <w:pPr>
              <w:rPr>
                <w:sz w:val="20"/>
                <w:szCs w:val="20"/>
              </w:rPr>
            </w:pPr>
            <w:r>
              <w:rPr>
                <w:sz w:val="20"/>
                <w:szCs w:val="20"/>
              </w:rPr>
              <w:t>0</w:t>
            </w:r>
          </w:p>
        </w:tc>
        <w:tc>
          <w:tcPr>
            <w:tcW w:w="85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C60C461" w14:textId="43B2CBCD" w:rsidR="005607A7" w:rsidRPr="00C74817" w:rsidRDefault="0006301B" w:rsidP="00C664A0">
            <w:pPr>
              <w:rPr>
                <w:sz w:val="20"/>
                <w:szCs w:val="20"/>
              </w:rPr>
            </w:pPr>
            <w:r>
              <w:rPr>
                <w:sz w:val="20"/>
                <w:szCs w:val="20"/>
              </w:rPr>
              <w:t>1</w:t>
            </w:r>
          </w:p>
        </w:tc>
        <w:tc>
          <w:tcPr>
            <w:tcW w:w="2694" w:type="dxa"/>
            <w:tcBorders>
              <w:top w:val="single" w:sz="6" w:space="0" w:color="DFE2E5"/>
              <w:left w:val="single" w:sz="6" w:space="0" w:color="DFE2E5"/>
              <w:bottom w:val="single" w:sz="6" w:space="0" w:color="DFE2E5"/>
              <w:right w:val="single" w:sz="6" w:space="0" w:color="DFE2E5"/>
            </w:tcBorders>
            <w:shd w:val="clear" w:color="auto" w:fill="F6F8FA"/>
            <w:vAlign w:val="center"/>
          </w:tcPr>
          <w:p w14:paraId="648F7F27" w14:textId="579C537B" w:rsidR="00D2554C" w:rsidRDefault="00183D91" w:rsidP="00A04317">
            <w:hyperlink r:id="rId80" w:history="1">
              <w:r w:rsidR="00BD4922" w:rsidRPr="00601FAB">
                <w:rPr>
                  <w:rStyle w:val="Lienhypertexte"/>
                  <w:sz w:val="20"/>
                  <w:szCs w:val="20"/>
                </w:rPr>
                <w:t>https://www.ebi.ac.uk/ols/ontologies/efo</w:t>
              </w:r>
            </w:hyperlink>
            <w:r w:rsidR="00BD4922">
              <w:rPr>
                <w:sz w:val="20"/>
                <w:szCs w:val="20"/>
              </w:rPr>
              <w:t xml:space="preserve"> </w:t>
            </w:r>
          </w:p>
        </w:tc>
      </w:tr>
      <w:tr w:rsidR="00DB1E48" w:rsidRPr="00C74817" w14:paraId="4F158A91" w14:textId="77777777" w:rsidTr="00DB1E48">
        <w:tc>
          <w:tcPr>
            <w:tcW w:w="184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3D7A6C55" w14:textId="77777777" w:rsidR="00DB1E48" w:rsidRDefault="00A91B98" w:rsidP="00A91B98">
            <w:pPr>
              <w:rPr>
                <w:sz w:val="20"/>
                <w:szCs w:val="20"/>
              </w:rPr>
            </w:pPr>
            <w:r>
              <w:rPr>
                <w:sz w:val="20"/>
                <w:szCs w:val="20"/>
              </w:rPr>
              <w:t>characteristics</w:t>
            </w:r>
          </w:p>
          <w:p w14:paraId="57CFF89B" w14:textId="35E21633" w:rsidR="00A91B98" w:rsidRPr="08D355E0" w:rsidRDefault="00A91B98" w:rsidP="00A91B98">
            <w:pPr>
              <w:rPr>
                <w:sz w:val="20"/>
                <w:szCs w:val="20"/>
              </w:rPr>
            </w:pPr>
            <w:r>
              <w:rPr>
                <w:sz w:val="20"/>
                <w:szCs w:val="20"/>
              </w:rPr>
              <w:t>[biological replicate]</w:t>
            </w:r>
          </w:p>
        </w:tc>
        <w:tc>
          <w:tcPr>
            <w:tcW w:w="99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60814279" w14:textId="1C6BC6B9" w:rsidR="00A91B98" w:rsidRPr="00C74817" w:rsidRDefault="00A91B98" w:rsidP="00A91B98">
            <w:pPr>
              <w:rPr>
                <w:sz w:val="20"/>
                <w:szCs w:val="20"/>
              </w:rPr>
            </w:pPr>
            <w:r>
              <w:rPr>
                <w:sz w:val="20"/>
                <w:szCs w:val="20"/>
              </w:rPr>
              <w:t>1</w:t>
            </w:r>
          </w:p>
        </w:tc>
        <w:tc>
          <w:tcPr>
            <w:tcW w:w="99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59E018F0" w14:textId="6DB377FA" w:rsidR="00A91B98" w:rsidRPr="00C74817" w:rsidRDefault="00A91B98" w:rsidP="00A91B98">
            <w:pPr>
              <w:rPr>
                <w:sz w:val="20"/>
                <w:szCs w:val="20"/>
              </w:rPr>
            </w:pPr>
            <w:r>
              <w:rPr>
                <w:sz w:val="20"/>
                <w:szCs w:val="20"/>
              </w:rPr>
              <w:t>1</w:t>
            </w:r>
          </w:p>
        </w:tc>
        <w:tc>
          <w:tcPr>
            <w:tcW w:w="141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05298822" w14:textId="190EAAAF" w:rsidR="00A91B98" w:rsidRPr="00C74817" w:rsidRDefault="00A91B98" w:rsidP="00A91B98">
            <w:pPr>
              <w:rPr>
                <w:sz w:val="20"/>
                <w:szCs w:val="20"/>
              </w:rPr>
            </w:pPr>
            <w:r>
              <w:rPr>
                <w:sz w:val="20"/>
                <w:szCs w:val="20"/>
              </w:rPr>
              <w:t>1</w:t>
            </w:r>
          </w:p>
        </w:tc>
        <w:tc>
          <w:tcPr>
            <w:tcW w:w="1276"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255824C5" w14:textId="62B6AE99" w:rsidR="00A91B98" w:rsidRPr="00C74817" w:rsidRDefault="00A91B98" w:rsidP="00A91B98">
            <w:pPr>
              <w:rPr>
                <w:sz w:val="20"/>
                <w:szCs w:val="20"/>
              </w:rPr>
            </w:pPr>
            <w:r>
              <w:rPr>
                <w:sz w:val="20"/>
                <w:szCs w:val="20"/>
              </w:rPr>
              <w:t>1</w:t>
            </w:r>
          </w:p>
        </w:tc>
        <w:tc>
          <w:tcPr>
            <w:tcW w:w="99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418757AF" w14:textId="1555182C" w:rsidR="00A91B98" w:rsidRPr="00C74817" w:rsidRDefault="00A91B98" w:rsidP="00A91B98">
            <w:pPr>
              <w:rPr>
                <w:sz w:val="20"/>
                <w:szCs w:val="20"/>
              </w:rPr>
            </w:pPr>
            <w:r>
              <w:rPr>
                <w:sz w:val="20"/>
                <w:szCs w:val="20"/>
              </w:rPr>
              <w:t>1</w:t>
            </w:r>
          </w:p>
        </w:tc>
        <w:tc>
          <w:tcPr>
            <w:tcW w:w="85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003B9E4F" w14:textId="7C8D1BBC" w:rsidR="00A91B98" w:rsidRDefault="00A91B98" w:rsidP="00A91B98">
            <w:pPr>
              <w:rPr>
                <w:sz w:val="20"/>
                <w:szCs w:val="20"/>
              </w:rPr>
            </w:pPr>
            <w:r>
              <w:rPr>
                <w:sz w:val="20"/>
                <w:szCs w:val="20"/>
              </w:rPr>
              <w:t>1</w:t>
            </w:r>
          </w:p>
        </w:tc>
        <w:tc>
          <w:tcPr>
            <w:tcW w:w="2694" w:type="dxa"/>
            <w:tcBorders>
              <w:top w:val="single" w:sz="6" w:space="0" w:color="DFE2E5"/>
              <w:left w:val="single" w:sz="6" w:space="0" w:color="DFE2E5"/>
              <w:bottom w:val="single" w:sz="6" w:space="0" w:color="DFE2E5"/>
              <w:right w:val="single" w:sz="6" w:space="0" w:color="DFE2E5"/>
            </w:tcBorders>
            <w:shd w:val="clear" w:color="auto" w:fill="F6F8FA"/>
            <w:vAlign w:val="center"/>
          </w:tcPr>
          <w:p w14:paraId="6CDC0AD5" w14:textId="77777777" w:rsidR="00A91B98" w:rsidRDefault="00A91B98" w:rsidP="00A04317">
            <w:pPr>
              <w:rPr>
                <w:sz w:val="20"/>
                <w:szCs w:val="20"/>
              </w:rPr>
            </w:pPr>
          </w:p>
        </w:tc>
      </w:tr>
      <w:tr w:rsidR="00DB1E48" w:rsidRPr="00C74817" w14:paraId="21A7F6D8" w14:textId="28C2826E" w:rsidTr="00DB1E48">
        <w:tc>
          <w:tcPr>
            <w:tcW w:w="184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9918C58" w14:textId="77777777" w:rsidR="00DB1E48" w:rsidRDefault="005607A7" w:rsidP="00C664A0">
            <w:pPr>
              <w:rPr>
                <w:sz w:val="20"/>
                <w:szCs w:val="20"/>
              </w:rPr>
            </w:pPr>
            <w:r w:rsidRPr="00C74817">
              <w:rPr>
                <w:sz w:val="20"/>
                <w:szCs w:val="20"/>
              </w:rPr>
              <w:t>comment</w:t>
            </w:r>
          </w:p>
          <w:p w14:paraId="4B38F576" w14:textId="6EE530E4" w:rsidR="005607A7" w:rsidRPr="00C74817" w:rsidRDefault="005607A7" w:rsidP="00C664A0">
            <w:pPr>
              <w:rPr>
                <w:sz w:val="20"/>
                <w:szCs w:val="20"/>
              </w:rPr>
            </w:pPr>
            <w:r w:rsidRPr="00C74817">
              <w:rPr>
                <w:sz w:val="20"/>
                <w:szCs w:val="20"/>
              </w:rPr>
              <w:t>[data file]</w:t>
            </w:r>
          </w:p>
        </w:tc>
        <w:tc>
          <w:tcPr>
            <w:tcW w:w="99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32D7FF7" w14:textId="2C2AA3BE" w:rsidR="005607A7" w:rsidRPr="00C74817" w:rsidRDefault="00C74817" w:rsidP="00C664A0">
            <w:pPr>
              <w:rPr>
                <w:sz w:val="20"/>
                <w:szCs w:val="20"/>
              </w:rPr>
            </w:pPr>
            <w:r>
              <w:rPr>
                <w:sz w:val="20"/>
                <w:szCs w:val="20"/>
              </w:rPr>
              <w:t>1</w:t>
            </w:r>
          </w:p>
        </w:tc>
        <w:tc>
          <w:tcPr>
            <w:tcW w:w="99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393073C" w14:textId="6AD6922B" w:rsidR="005607A7" w:rsidRPr="00C74817" w:rsidRDefault="00C74817" w:rsidP="00C664A0">
            <w:pPr>
              <w:rPr>
                <w:sz w:val="20"/>
                <w:szCs w:val="20"/>
              </w:rPr>
            </w:pPr>
            <w:r>
              <w:rPr>
                <w:sz w:val="20"/>
                <w:szCs w:val="20"/>
              </w:rPr>
              <w:t>1</w:t>
            </w:r>
          </w:p>
        </w:tc>
        <w:tc>
          <w:tcPr>
            <w:tcW w:w="141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A898734" w14:textId="1EA6BE03" w:rsidR="005607A7" w:rsidRPr="00C74817" w:rsidRDefault="00C74817" w:rsidP="00C664A0">
            <w:pPr>
              <w:rPr>
                <w:sz w:val="20"/>
                <w:szCs w:val="20"/>
              </w:rPr>
            </w:pPr>
            <w:r>
              <w:rPr>
                <w:sz w:val="20"/>
                <w:szCs w:val="20"/>
              </w:rPr>
              <w:t>1</w:t>
            </w:r>
          </w:p>
        </w:tc>
        <w:tc>
          <w:tcPr>
            <w:tcW w:w="1276"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91499C7" w14:textId="484ABA50" w:rsidR="005607A7" w:rsidRPr="00C74817" w:rsidRDefault="00C74817" w:rsidP="00C664A0">
            <w:pPr>
              <w:rPr>
                <w:sz w:val="20"/>
                <w:szCs w:val="20"/>
              </w:rPr>
            </w:pPr>
            <w:r>
              <w:rPr>
                <w:sz w:val="20"/>
                <w:szCs w:val="20"/>
              </w:rPr>
              <w:t>1</w:t>
            </w:r>
          </w:p>
        </w:tc>
        <w:tc>
          <w:tcPr>
            <w:tcW w:w="99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65C3080" w14:textId="36CADC1D" w:rsidR="005607A7" w:rsidRPr="00C74817" w:rsidRDefault="00C74817" w:rsidP="00C664A0">
            <w:pPr>
              <w:rPr>
                <w:sz w:val="20"/>
                <w:szCs w:val="20"/>
              </w:rPr>
            </w:pPr>
            <w:r>
              <w:rPr>
                <w:sz w:val="20"/>
                <w:szCs w:val="20"/>
              </w:rPr>
              <w:t>1</w:t>
            </w:r>
          </w:p>
        </w:tc>
        <w:tc>
          <w:tcPr>
            <w:tcW w:w="85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69BD63BB" w14:textId="0C918A7B" w:rsidR="005607A7" w:rsidRPr="00C74817" w:rsidRDefault="0006301B" w:rsidP="00C664A0">
            <w:pPr>
              <w:rPr>
                <w:sz w:val="20"/>
                <w:szCs w:val="20"/>
              </w:rPr>
            </w:pPr>
            <w:r>
              <w:rPr>
                <w:sz w:val="20"/>
                <w:szCs w:val="20"/>
              </w:rPr>
              <w:t>1</w:t>
            </w:r>
          </w:p>
        </w:tc>
        <w:tc>
          <w:tcPr>
            <w:tcW w:w="2694" w:type="dxa"/>
            <w:tcBorders>
              <w:top w:val="single" w:sz="6" w:space="0" w:color="DFE2E5"/>
              <w:left w:val="single" w:sz="6" w:space="0" w:color="DFE2E5"/>
              <w:bottom w:val="single" w:sz="6" w:space="0" w:color="DFE2E5"/>
              <w:right w:val="single" w:sz="6" w:space="0" w:color="DFE2E5"/>
            </w:tcBorders>
            <w:shd w:val="clear" w:color="auto" w:fill="F6F8FA"/>
            <w:vAlign w:val="center"/>
          </w:tcPr>
          <w:p w14:paraId="440D9BD6" w14:textId="77777777" w:rsidR="00A91B98" w:rsidRDefault="00A91B98" w:rsidP="00A04317">
            <w:pPr>
              <w:rPr>
                <w:sz w:val="20"/>
                <w:szCs w:val="20"/>
              </w:rPr>
            </w:pPr>
          </w:p>
        </w:tc>
      </w:tr>
      <w:tr w:rsidR="00DB1E48" w:rsidRPr="00C74817" w14:paraId="1CB4E0EC" w14:textId="2A068FB6" w:rsidTr="00DB1E48">
        <w:tc>
          <w:tcPr>
            <w:tcW w:w="184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3EEBB940" w14:textId="77777777" w:rsidR="00DB1E48" w:rsidRDefault="005607A7" w:rsidP="00C664A0">
            <w:pPr>
              <w:rPr>
                <w:sz w:val="20"/>
                <w:szCs w:val="20"/>
              </w:rPr>
            </w:pPr>
            <w:r w:rsidRPr="00C74817">
              <w:rPr>
                <w:sz w:val="20"/>
                <w:szCs w:val="20"/>
              </w:rPr>
              <w:t>comment</w:t>
            </w:r>
          </w:p>
          <w:p w14:paraId="43B58440" w14:textId="4A3719F5" w:rsidR="005607A7" w:rsidRPr="00C74817" w:rsidRDefault="005607A7" w:rsidP="00C664A0">
            <w:pPr>
              <w:rPr>
                <w:sz w:val="20"/>
                <w:szCs w:val="20"/>
              </w:rPr>
            </w:pPr>
            <w:r w:rsidRPr="00C74817">
              <w:rPr>
                <w:sz w:val="20"/>
                <w:szCs w:val="20"/>
              </w:rPr>
              <w:t>[fraction identifier]</w:t>
            </w:r>
          </w:p>
        </w:tc>
        <w:tc>
          <w:tcPr>
            <w:tcW w:w="99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59F658A" w14:textId="5D95B2D4" w:rsidR="005607A7" w:rsidRPr="00C74817" w:rsidRDefault="00C74817" w:rsidP="00C664A0">
            <w:pPr>
              <w:rPr>
                <w:sz w:val="20"/>
                <w:szCs w:val="20"/>
              </w:rPr>
            </w:pPr>
            <w:r>
              <w:rPr>
                <w:sz w:val="20"/>
                <w:szCs w:val="20"/>
              </w:rPr>
              <w:t>1</w:t>
            </w:r>
          </w:p>
        </w:tc>
        <w:tc>
          <w:tcPr>
            <w:tcW w:w="99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F073440" w14:textId="79AB86CB" w:rsidR="00C74817" w:rsidRPr="00C74817" w:rsidRDefault="00C74817" w:rsidP="00C664A0">
            <w:r>
              <w:t>1</w:t>
            </w:r>
          </w:p>
        </w:tc>
        <w:tc>
          <w:tcPr>
            <w:tcW w:w="141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26C6248" w14:textId="50C9DC52" w:rsidR="005607A7" w:rsidRPr="00C74817" w:rsidRDefault="00C74817" w:rsidP="00C664A0">
            <w:pPr>
              <w:rPr>
                <w:sz w:val="20"/>
                <w:szCs w:val="20"/>
              </w:rPr>
            </w:pPr>
            <w:r>
              <w:rPr>
                <w:sz w:val="20"/>
                <w:szCs w:val="20"/>
              </w:rPr>
              <w:t>1</w:t>
            </w:r>
          </w:p>
        </w:tc>
        <w:tc>
          <w:tcPr>
            <w:tcW w:w="1276"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3030E58" w14:textId="58478875" w:rsidR="005607A7" w:rsidRPr="00C74817" w:rsidRDefault="00C74817" w:rsidP="00C664A0">
            <w:pPr>
              <w:rPr>
                <w:sz w:val="20"/>
                <w:szCs w:val="20"/>
              </w:rPr>
            </w:pPr>
            <w:r>
              <w:rPr>
                <w:sz w:val="20"/>
                <w:szCs w:val="20"/>
              </w:rPr>
              <w:t>1</w:t>
            </w:r>
          </w:p>
        </w:tc>
        <w:tc>
          <w:tcPr>
            <w:tcW w:w="99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74A038F" w14:textId="691A95D5" w:rsidR="005607A7" w:rsidRPr="00C74817" w:rsidRDefault="00C74817" w:rsidP="00C664A0">
            <w:pPr>
              <w:rPr>
                <w:sz w:val="20"/>
                <w:szCs w:val="20"/>
              </w:rPr>
            </w:pPr>
            <w:r>
              <w:rPr>
                <w:sz w:val="20"/>
                <w:szCs w:val="20"/>
              </w:rPr>
              <w:t>1</w:t>
            </w:r>
          </w:p>
        </w:tc>
        <w:tc>
          <w:tcPr>
            <w:tcW w:w="85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D7781A1" w14:textId="5CEE9B0C" w:rsidR="005607A7" w:rsidRPr="00C74817" w:rsidRDefault="0006301B" w:rsidP="00C664A0">
            <w:pPr>
              <w:rPr>
                <w:sz w:val="20"/>
                <w:szCs w:val="20"/>
              </w:rPr>
            </w:pPr>
            <w:r>
              <w:rPr>
                <w:sz w:val="20"/>
                <w:szCs w:val="20"/>
              </w:rPr>
              <w:t>1</w:t>
            </w:r>
          </w:p>
        </w:tc>
        <w:tc>
          <w:tcPr>
            <w:tcW w:w="2694" w:type="dxa"/>
            <w:tcBorders>
              <w:top w:val="single" w:sz="6" w:space="0" w:color="DFE2E5"/>
              <w:left w:val="single" w:sz="6" w:space="0" w:color="DFE2E5"/>
              <w:bottom w:val="single" w:sz="6" w:space="0" w:color="DFE2E5"/>
              <w:right w:val="single" w:sz="6" w:space="0" w:color="DFE2E5"/>
            </w:tcBorders>
            <w:shd w:val="clear" w:color="auto" w:fill="FFFFFF" w:themeFill="background1"/>
            <w:vAlign w:val="center"/>
          </w:tcPr>
          <w:p w14:paraId="006F6459" w14:textId="77777777" w:rsidR="00A91B98" w:rsidRDefault="00A91B98" w:rsidP="00A04317">
            <w:pPr>
              <w:rPr>
                <w:sz w:val="20"/>
                <w:szCs w:val="20"/>
              </w:rPr>
            </w:pPr>
          </w:p>
        </w:tc>
      </w:tr>
      <w:tr w:rsidR="00DB1E48" w:rsidRPr="00C74817" w14:paraId="132BA34D" w14:textId="35F7B0AD" w:rsidTr="00DB1E48">
        <w:tc>
          <w:tcPr>
            <w:tcW w:w="184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CFB1758" w14:textId="77777777" w:rsidR="00DB1E48" w:rsidRDefault="005607A7" w:rsidP="00C664A0">
            <w:pPr>
              <w:rPr>
                <w:sz w:val="20"/>
                <w:szCs w:val="20"/>
              </w:rPr>
            </w:pPr>
            <w:r w:rsidRPr="00C74817">
              <w:rPr>
                <w:sz w:val="20"/>
                <w:szCs w:val="20"/>
              </w:rPr>
              <w:t>comment</w:t>
            </w:r>
          </w:p>
          <w:p w14:paraId="622572B5" w14:textId="500D657C" w:rsidR="005607A7" w:rsidRPr="00C74817" w:rsidRDefault="005607A7" w:rsidP="00C664A0">
            <w:pPr>
              <w:rPr>
                <w:sz w:val="20"/>
                <w:szCs w:val="20"/>
              </w:rPr>
            </w:pPr>
            <w:r w:rsidRPr="00C74817">
              <w:rPr>
                <w:sz w:val="20"/>
                <w:szCs w:val="20"/>
              </w:rPr>
              <w:t>[label]</w:t>
            </w:r>
          </w:p>
        </w:tc>
        <w:tc>
          <w:tcPr>
            <w:tcW w:w="99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1AE73B4" w14:textId="6B6A15F2" w:rsidR="005607A7" w:rsidRPr="00C74817" w:rsidRDefault="00C74817" w:rsidP="00C664A0">
            <w:pPr>
              <w:rPr>
                <w:sz w:val="20"/>
                <w:szCs w:val="20"/>
              </w:rPr>
            </w:pPr>
            <w:r>
              <w:rPr>
                <w:sz w:val="20"/>
                <w:szCs w:val="20"/>
              </w:rPr>
              <w:t>1</w:t>
            </w:r>
          </w:p>
        </w:tc>
        <w:tc>
          <w:tcPr>
            <w:tcW w:w="99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C999416" w14:textId="581D51D0" w:rsidR="005607A7" w:rsidRPr="00C74817" w:rsidRDefault="00C74817" w:rsidP="00C664A0">
            <w:pPr>
              <w:rPr>
                <w:sz w:val="20"/>
                <w:szCs w:val="20"/>
              </w:rPr>
            </w:pPr>
            <w:r>
              <w:rPr>
                <w:sz w:val="20"/>
                <w:szCs w:val="20"/>
              </w:rPr>
              <w:t>1</w:t>
            </w:r>
          </w:p>
        </w:tc>
        <w:tc>
          <w:tcPr>
            <w:tcW w:w="141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AD2E5B6" w14:textId="48626529" w:rsidR="005607A7" w:rsidRPr="00C74817" w:rsidRDefault="00C74817" w:rsidP="00C664A0">
            <w:pPr>
              <w:rPr>
                <w:sz w:val="20"/>
                <w:szCs w:val="20"/>
              </w:rPr>
            </w:pPr>
            <w:r>
              <w:rPr>
                <w:sz w:val="20"/>
                <w:szCs w:val="20"/>
              </w:rPr>
              <w:t>1</w:t>
            </w:r>
          </w:p>
        </w:tc>
        <w:tc>
          <w:tcPr>
            <w:tcW w:w="1276"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7C3492A" w14:textId="11AE47B6" w:rsidR="005607A7" w:rsidRPr="00C74817" w:rsidRDefault="00C74817" w:rsidP="00C664A0">
            <w:pPr>
              <w:rPr>
                <w:sz w:val="20"/>
                <w:szCs w:val="20"/>
              </w:rPr>
            </w:pPr>
            <w:r>
              <w:rPr>
                <w:sz w:val="20"/>
                <w:szCs w:val="20"/>
              </w:rPr>
              <w:t>1</w:t>
            </w:r>
          </w:p>
        </w:tc>
        <w:tc>
          <w:tcPr>
            <w:tcW w:w="99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9DAA621" w14:textId="7439B8B0" w:rsidR="005607A7" w:rsidRPr="00C74817" w:rsidRDefault="00C74817" w:rsidP="00C664A0">
            <w:pPr>
              <w:rPr>
                <w:sz w:val="20"/>
                <w:szCs w:val="20"/>
              </w:rPr>
            </w:pPr>
            <w:r>
              <w:rPr>
                <w:sz w:val="20"/>
                <w:szCs w:val="20"/>
              </w:rPr>
              <w:t>1</w:t>
            </w:r>
          </w:p>
        </w:tc>
        <w:tc>
          <w:tcPr>
            <w:tcW w:w="85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423F99C" w14:textId="616130BB" w:rsidR="005607A7" w:rsidRPr="00C74817" w:rsidRDefault="0006301B" w:rsidP="00C664A0">
            <w:pPr>
              <w:rPr>
                <w:sz w:val="20"/>
                <w:szCs w:val="20"/>
              </w:rPr>
            </w:pPr>
            <w:r>
              <w:rPr>
                <w:sz w:val="20"/>
                <w:szCs w:val="20"/>
              </w:rPr>
              <w:t>1</w:t>
            </w:r>
          </w:p>
        </w:tc>
        <w:tc>
          <w:tcPr>
            <w:tcW w:w="2694" w:type="dxa"/>
            <w:tcBorders>
              <w:top w:val="single" w:sz="6" w:space="0" w:color="DFE2E5"/>
              <w:left w:val="single" w:sz="6" w:space="0" w:color="DFE2E5"/>
              <w:bottom w:val="single" w:sz="6" w:space="0" w:color="DFE2E5"/>
              <w:right w:val="single" w:sz="6" w:space="0" w:color="DFE2E5"/>
            </w:tcBorders>
            <w:shd w:val="clear" w:color="auto" w:fill="F6F8FA"/>
          </w:tcPr>
          <w:p w14:paraId="037D9E2E" w14:textId="4481972E" w:rsidR="00A91B98" w:rsidRDefault="00183D91" w:rsidP="00DB1E48">
            <w:pPr>
              <w:pStyle w:val="Paragraphedeliste"/>
              <w:ind w:left="360"/>
              <w:rPr>
                <w:sz w:val="20"/>
                <w:szCs w:val="20"/>
              </w:rPr>
            </w:pPr>
            <w:hyperlink r:id="rId81" w:history="1">
              <w:r w:rsidR="00A91B98" w:rsidRPr="00F92021">
                <w:rPr>
                  <w:rStyle w:val="Lienhypertexte"/>
                  <w:sz w:val="20"/>
                  <w:szCs w:val="20"/>
                </w:rPr>
                <w:t>https://www.ebi.ac.uk/ols/ontologies/ms</w:t>
              </w:r>
            </w:hyperlink>
          </w:p>
          <w:p w14:paraId="13184B25" w14:textId="157C923C" w:rsidR="00D2554C" w:rsidRDefault="00183D91" w:rsidP="00DB1E48">
            <w:pPr>
              <w:pStyle w:val="Paragraphedeliste"/>
              <w:ind w:left="360"/>
            </w:pPr>
            <w:hyperlink r:id="rId82" w:history="1">
              <w:r w:rsidR="00A91B98" w:rsidRPr="003E524E">
                <w:rPr>
                  <w:rStyle w:val="Lienhypertexte"/>
                  <w:sz w:val="20"/>
                  <w:szCs w:val="20"/>
                </w:rPr>
                <w:t>https://www.ebi.ac.uk/ols/ontologies/pride</w:t>
              </w:r>
            </w:hyperlink>
            <w:r w:rsidR="00A91B98">
              <w:rPr>
                <w:sz w:val="20"/>
                <w:szCs w:val="20"/>
              </w:rPr>
              <w:t xml:space="preserve"> </w:t>
            </w:r>
          </w:p>
        </w:tc>
      </w:tr>
      <w:tr w:rsidR="00DB1E48" w:rsidRPr="00C74817" w14:paraId="3DA03422" w14:textId="716A16F4" w:rsidTr="00DB1E48">
        <w:tc>
          <w:tcPr>
            <w:tcW w:w="184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4CE13A5" w14:textId="77777777" w:rsidR="00DB1E48" w:rsidRDefault="005607A7" w:rsidP="00C664A0">
            <w:pPr>
              <w:rPr>
                <w:sz w:val="20"/>
                <w:szCs w:val="20"/>
              </w:rPr>
            </w:pPr>
            <w:r w:rsidRPr="00C74817">
              <w:rPr>
                <w:sz w:val="20"/>
                <w:szCs w:val="20"/>
              </w:rPr>
              <w:t>comment</w:t>
            </w:r>
          </w:p>
          <w:p w14:paraId="0C247B58" w14:textId="1B5847FA" w:rsidR="005607A7" w:rsidRPr="00C74817" w:rsidRDefault="005607A7" w:rsidP="00C664A0">
            <w:pPr>
              <w:rPr>
                <w:sz w:val="20"/>
                <w:szCs w:val="20"/>
              </w:rPr>
            </w:pPr>
            <w:r w:rsidRPr="00C74817">
              <w:rPr>
                <w:sz w:val="20"/>
                <w:szCs w:val="20"/>
              </w:rPr>
              <w:t>[cleavage agent details]</w:t>
            </w:r>
          </w:p>
        </w:tc>
        <w:tc>
          <w:tcPr>
            <w:tcW w:w="99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E9CA58C" w14:textId="1D4DD37F" w:rsidR="005607A7" w:rsidRPr="00C74817" w:rsidRDefault="00C74817" w:rsidP="00C664A0">
            <w:pPr>
              <w:rPr>
                <w:sz w:val="20"/>
                <w:szCs w:val="20"/>
              </w:rPr>
            </w:pPr>
            <w:r>
              <w:rPr>
                <w:sz w:val="20"/>
                <w:szCs w:val="20"/>
              </w:rPr>
              <w:t>1</w:t>
            </w:r>
          </w:p>
        </w:tc>
        <w:tc>
          <w:tcPr>
            <w:tcW w:w="993"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A87F01D" w14:textId="49867E9A" w:rsidR="005607A7" w:rsidRPr="00C74817" w:rsidRDefault="00C74817" w:rsidP="00C664A0">
            <w:pPr>
              <w:rPr>
                <w:sz w:val="20"/>
                <w:szCs w:val="20"/>
              </w:rPr>
            </w:pPr>
            <w:r>
              <w:rPr>
                <w:sz w:val="20"/>
                <w:szCs w:val="20"/>
              </w:rPr>
              <w:t>1</w:t>
            </w:r>
          </w:p>
        </w:tc>
        <w:tc>
          <w:tcPr>
            <w:tcW w:w="141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C132C94" w14:textId="178A117D" w:rsidR="005607A7" w:rsidRPr="00C74817" w:rsidRDefault="00C74817" w:rsidP="00C664A0">
            <w:pPr>
              <w:rPr>
                <w:sz w:val="20"/>
                <w:szCs w:val="20"/>
              </w:rPr>
            </w:pPr>
            <w:r>
              <w:rPr>
                <w:sz w:val="20"/>
                <w:szCs w:val="20"/>
              </w:rPr>
              <w:t>1</w:t>
            </w:r>
          </w:p>
        </w:tc>
        <w:tc>
          <w:tcPr>
            <w:tcW w:w="1276"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6A1EB68" w14:textId="6BA39B1D" w:rsidR="005607A7" w:rsidRPr="00C74817" w:rsidRDefault="00C74817" w:rsidP="00C664A0">
            <w:pPr>
              <w:rPr>
                <w:sz w:val="20"/>
                <w:szCs w:val="20"/>
              </w:rPr>
            </w:pPr>
            <w:r>
              <w:rPr>
                <w:sz w:val="20"/>
                <w:szCs w:val="20"/>
              </w:rPr>
              <w:t>1</w:t>
            </w:r>
          </w:p>
        </w:tc>
        <w:tc>
          <w:tcPr>
            <w:tcW w:w="99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2CD0ACC1" w14:textId="76CC6E9E" w:rsidR="005607A7" w:rsidRPr="00C74817" w:rsidRDefault="00C74817" w:rsidP="00C664A0">
            <w:pPr>
              <w:rPr>
                <w:sz w:val="20"/>
                <w:szCs w:val="20"/>
              </w:rPr>
            </w:pPr>
            <w:r>
              <w:rPr>
                <w:sz w:val="20"/>
                <w:szCs w:val="20"/>
              </w:rPr>
              <w:t>1</w:t>
            </w:r>
          </w:p>
        </w:tc>
        <w:tc>
          <w:tcPr>
            <w:tcW w:w="85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C8035E3" w14:textId="136887BD" w:rsidR="005607A7" w:rsidRPr="00C74817" w:rsidRDefault="0006301B" w:rsidP="00C664A0">
            <w:pPr>
              <w:rPr>
                <w:sz w:val="20"/>
                <w:szCs w:val="20"/>
              </w:rPr>
            </w:pPr>
            <w:r>
              <w:rPr>
                <w:sz w:val="20"/>
                <w:szCs w:val="20"/>
              </w:rPr>
              <w:t>1</w:t>
            </w:r>
          </w:p>
        </w:tc>
        <w:tc>
          <w:tcPr>
            <w:tcW w:w="2694" w:type="dxa"/>
            <w:tcBorders>
              <w:top w:val="single" w:sz="6" w:space="0" w:color="DFE2E5"/>
              <w:left w:val="single" w:sz="6" w:space="0" w:color="DFE2E5"/>
              <w:bottom w:val="single" w:sz="6" w:space="0" w:color="DFE2E5"/>
              <w:right w:val="single" w:sz="6" w:space="0" w:color="DFE2E5"/>
            </w:tcBorders>
            <w:shd w:val="clear" w:color="auto" w:fill="FFFFFF" w:themeFill="background1"/>
          </w:tcPr>
          <w:p w14:paraId="058956CC" w14:textId="6D283CF4" w:rsidR="00A91B98" w:rsidRDefault="00183D91" w:rsidP="00DB1E48">
            <w:pPr>
              <w:pStyle w:val="Paragraphedeliste"/>
              <w:ind w:left="360"/>
              <w:rPr>
                <w:sz w:val="20"/>
                <w:szCs w:val="20"/>
              </w:rPr>
            </w:pPr>
            <w:hyperlink r:id="rId83" w:history="1">
              <w:r w:rsidR="00A91B98" w:rsidRPr="009C6636">
                <w:rPr>
                  <w:rStyle w:val="Lienhypertexte"/>
                  <w:sz w:val="20"/>
                  <w:szCs w:val="20"/>
                </w:rPr>
                <w:t>https://www.ebi.ac.uk/ols/ontologies/ms</w:t>
              </w:r>
            </w:hyperlink>
          </w:p>
          <w:p w14:paraId="08DCC862" w14:textId="77777777" w:rsidR="00D2554C" w:rsidRDefault="00D2554C" w:rsidP="00DB1E48">
            <w:pPr>
              <w:pStyle w:val="Paragraphedeliste"/>
              <w:ind w:left="360"/>
            </w:pPr>
          </w:p>
        </w:tc>
      </w:tr>
      <w:tr w:rsidR="00DB1E48" w:rsidRPr="00C74817" w14:paraId="1327D047" w14:textId="3F411C2C" w:rsidTr="00DB1E48">
        <w:tc>
          <w:tcPr>
            <w:tcW w:w="184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95010F1" w14:textId="77777777" w:rsidR="00DB1E48" w:rsidRDefault="005607A7" w:rsidP="00C664A0">
            <w:pPr>
              <w:rPr>
                <w:sz w:val="20"/>
                <w:szCs w:val="20"/>
              </w:rPr>
            </w:pPr>
            <w:r w:rsidRPr="00C74817">
              <w:rPr>
                <w:sz w:val="20"/>
                <w:szCs w:val="20"/>
              </w:rPr>
              <w:t>comment</w:t>
            </w:r>
          </w:p>
          <w:p w14:paraId="45FCE10E" w14:textId="0B8CF2EC" w:rsidR="005607A7" w:rsidRPr="00C74817" w:rsidRDefault="005607A7" w:rsidP="00C664A0">
            <w:pPr>
              <w:rPr>
                <w:sz w:val="20"/>
                <w:szCs w:val="20"/>
              </w:rPr>
            </w:pPr>
            <w:r w:rsidRPr="00C74817">
              <w:rPr>
                <w:sz w:val="20"/>
                <w:szCs w:val="20"/>
              </w:rPr>
              <w:t>[instrument]</w:t>
            </w:r>
          </w:p>
        </w:tc>
        <w:tc>
          <w:tcPr>
            <w:tcW w:w="99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1152B4B9" w14:textId="0F465319" w:rsidR="005607A7" w:rsidRPr="00C74817" w:rsidRDefault="00C74817" w:rsidP="00C664A0">
            <w:pPr>
              <w:rPr>
                <w:sz w:val="20"/>
                <w:szCs w:val="20"/>
              </w:rPr>
            </w:pPr>
            <w:r>
              <w:rPr>
                <w:sz w:val="20"/>
                <w:szCs w:val="20"/>
              </w:rPr>
              <w:t>1</w:t>
            </w:r>
          </w:p>
        </w:tc>
        <w:tc>
          <w:tcPr>
            <w:tcW w:w="99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2CEBE07E" w14:textId="543E751B" w:rsidR="005607A7" w:rsidRPr="00C74817" w:rsidRDefault="00C74817" w:rsidP="00C664A0">
            <w:pPr>
              <w:rPr>
                <w:sz w:val="20"/>
                <w:szCs w:val="20"/>
              </w:rPr>
            </w:pPr>
            <w:r>
              <w:rPr>
                <w:sz w:val="20"/>
                <w:szCs w:val="20"/>
              </w:rPr>
              <w:t>1</w:t>
            </w:r>
          </w:p>
        </w:tc>
        <w:tc>
          <w:tcPr>
            <w:tcW w:w="141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0101FF5" w14:textId="3B496077" w:rsidR="005607A7" w:rsidRPr="00C74817" w:rsidRDefault="00C74817" w:rsidP="00C664A0">
            <w:pPr>
              <w:rPr>
                <w:sz w:val="20"/>
                <w:szCs w:val="20"/>
              </w:rPr>
            </w:pPr>
            <w:r>
              <w:rPr>
                <w:sz w:val="20"/>
                <w:szCs w:val="20"/>
              </w:rPr>
              <w:t>1</w:t>
            </w:r>
          </w:p>
        </w:tc>
        <w:tc>
          <w:tcPr>
            <w:tcW w:w="1276"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35A6E035" w14:textId="744A5C56" w:rsidR="005607A7" w:rsidRPr="00C74817" w:rsidRDefault="00C74817" w:rsidP="00C664A0">
            <w:pPr>
              <w:rPr>
                <w:sz w:val="20"/>
                <w:szCs w:val="20"/>
              </w:rPr>
            </w:pPr>
            <w:r>
              <w:rPr>
                <w:sz w:val="20"/>
                <w:szCs w:val="20"/>
              </w:rPr>
              <w:t>1</w:t>
            </w:r>
          </w:p>
        </w:tc>
        <w:tc>
          <w:tcPr>
            <w:tcW w:w="99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5DF421CD" w14:textId="2E2DC4A8" w:rsidR="005607A7" w:rsidRPr="00C74817" w:rsidRDefault="00C74817" w:rsidP="00C664A0">
            <w:pPr>
              <w:rPr>
                <w:sz w:val="20"/>
                <w:szCs w:val="20"/>
              </w:rPr>
            </w:pPr>
            <w:r>
              <w:rPr>
                <w:sz w:val="20"/>
                <w:szCs w:val="20"/>
              </w:rPr>
              <w:t>1</w:t>
            </w:r>
          </w:p>
        </w:tc>
        <w:tc>
          <w:tcPr>
            <w:tcW w:w="85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9C1996C" w14:textId="31D97A8B" w:rsidR="005607A7" w:rsidRPr="00C74817" w:rsidRDefault="0006301B" w:rsidP="00C664A0">
            <w:pPr>
              <w:rPr>
                <w:sz w:val="20"/>
                <w:szCs w:val="20"/>
              </w:rPr>
            </w:pPr>
            <w:r>
              <w:rPr>
                <w:sz w:val="20"/>
                <w:szCs w:val="20"/>
              </w:rPr>
              <w:t>1</w:t>
            </w:r>
          </w:p>
        </w:tc>
        <w:tc>
          <w:tcPr>
            <w:tcW w:w="2694" w:type="dxa"/>
            <w:tcBorders>
              <w:top w:val="single" w:sz="6" w:space="0" w:color="DFE2E5"/>
              <w:left w:val="single" w:sz="6" w:space="0" w:color="DFE2E5"/>
              <w:bottom w:val="single" w:sz="6" w:space="0" w:color="DFE2E5"/>
              <w:right w:val="single" w:sz="6" w:space="0" w:color="DFE2E5"/>
            </w:tcBorders>
            <w:shd w:val="clear" w:color="auto" w:fill="F6F8FA"/>
          </w:tcPr>
          <w:p w14:paraId="00D38FCD" w14:textId="0A47CDD5" w:rsidR="00A91B98" w:rsidRDefault="00183D91" w:rsidP="00DB1E48">
            <w:pPr>
              <w:pStyle w:val="Paragraphedeliste"/>
              <w:ind w:left="360"/>
              <w:rPr>
                <w:sz w:val="20"/>
                <w:szCs w:val="20"/>
              </w:rPr>
            </w:pPr>
            <w:hyperlink r:id="rId84" w:history="1">
              <w:r w:rsidR="00A91B98" w:rsidRPr="009C6636">
                <w:rPr>
                  <w:rStyle w:val="Lienhypertexte"/>
                  <w:sz w:val="20"/>
                  <w:szCs w:val="20"/>
                </w:rPr>
                <w:t>https://www.ebi.ac.uk/ols/ontologies/ms</w:t>
              </w:r>
            </w:hyperlink>
          </w:p>
          <w:p w14:paraId="11988539" w14:textId="77777777" w:rsidR="00D2554C" w:rsidRDefault="00D2554C" w:rsidP="00DB1E48">
            <w:pPr>
              <w:pStyle w:val="Paragraphedeliste"/>
              <w:ind w:left="360"/>
            </w:pPr>
          </w:p>
        </w:tc>
      </w:tr>
      <w:tr w:rsidR="00DB1E48" w:rsidRPr="00C74817" w14:paraId="4D698F84" w14:textId="77777777" w:rsidTr="00DB1E48">
        <w:tc>
          <w:tcPr>
            <w:tcW w:w="184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0671DAB1" w14:textId="77777777" w:rsidR="00DB1E48" w:rsidRDefault="00A91B98" w:rsidP="00A91B98">
            <w:pPr>
              <w:rPr>
                <w:sz w:val="20"/>
                <w:szCs w:val="20"/>
              </w:rPr>
            </w:pPr>
            <w:r>
              <w:rPr>
                <w:sz w:val="20"/>
                <w:szCs w:val="20"/>
              </w:rPr>
              <w:t>comment</w:t>
            </w:r>
          </w:p>
          <w:p w14:paraId="6DD6AD9E" w14:textId="76A3D6BC" w:rsidR="00A91B98" w:rsidRPr="00C74817" w:rsidRDefault="00A91B98" w:rsidP="00A91B98">
            <w:pPr>
              <w:rPr>
                <w:sz w:val="20"/>
                <w:szCs w:val="20"/>
              </w:rPr>
            </w:pPr>
            <w:r>
              <w:rPr>
                <w:sz w:val="20"/>
                <w:szCs w:val="20"/>
              </w:rPr>
              <w:t>[technical replicate]</w:t>
            </w:r>
          </w:p>
        </w:tc>
        <w:tc>
          <w:tcPr>
            <w:tcW w:w="99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5FCF736B" w14:textId="53A9F60A" w:rsidR="00A91B98" w:rsidRDefault="00A91B98" w:rsidP="00A91B98">
            <w:pPr>
              <w:rPr>
                <w:sz w:val="20"/>
                <w:szCs w:val="20"/>
              </w:rPr>
            </w:pPr>
            <w:r>
              <w:rPr>
                <w:sz w:val="20"/>
                <w:szCs w:val="20"/>
              </w:rPr>
              <w:t>1</w:t>
            </w:r>
          </w:p>
        </w:tc>
        <w:tc>
          <w:tcPr>
            <w:tcW w:w="993"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348BB4CD" w14:textId="3A50C70F" w:rsidR="00A91B98" w:rsidRDefault="00A91B98" w:rsidP="00A91B98">
            <w:pPr>
              <w:rPr>
                <w:sz w:val="20"/>
                <w:szCs w:val="20"/>
              </w:rPr>
            </w:pPr>
            <w:r>
              <w:rPr>
                <w:sz w:val="20"/>
                <w:szCs w:val="20"/>
              </w:rPr>
              <w:t>1</w:t>
            </w:r>
          </w:p>
        </w:tc>
        <w:tc>
          <w:tcPr>
            <w:tcW w:w="141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6EA3E9A5" w14:textId="47F153BB" w:rsidR="00A91B98" w:rsidRDefault="00A91B98" w:rsidP="00A91B98">
            <w:pPr>
              <w:rPr>
                <w:sz w:val="20"/>
                <w:szCs w:val="20"/>
              </w:rPr>
            </w:pPr>
            <w:r>
              <w:rPr>
                <w:sz w:val="20"/>
                <w:szCs w:val="20"/>
              </w:rPr>
              <w:t>1</w:t>
            </w:r>
          </w:p>
        </w:tc>
        <w:tc>
          <w:tcPr>
            <w:tcW w:w="1276"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21476298" w14:textId="1025F924" w:rsidR="00A91B98" w:rsidRDefault="00A91B98" w:rsidP="00A91B98">
            <w:pPr>
              <w:rPr>
                <w:sz w:val="20"/>
                <w:szCs w:val="20"/>
              </w:rPr>
            </w:pPr>
            <w:r>
              <w:rPr>
                <w:sz w:val="20"/>
                <w:szCs w:val="20"/>
              </w:rPr>
              <w:t>1</w:t>
            </w:r>
          </w:p>
        </w:tc>
        <w:tc>
          <w:tcPr>
            <w:tcW w:w="99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4A9E1A3D" w14:textId="1BD38324" w:rsidR="00A91B98" w:rsidRDefault="00A91B98" w:rsidP="00A91B98">
            <w:pPr>
              <w:rPr>
                <w:sz w:val="20"/>
                <w:szCs w:val="20"/>
              </w:rPr>
            </w:pPr>
            <w:r>
              <w:rPr>
                <w:sz w:val="20"/>
                <w:szCs w:val="20"/>
              </w:rPr>
              <w:t>1</w:t>
            </w:r>
          </w:p>
        </w:tc>
        <w:tc>
          <w:tcPr>
            <w:tcW w:w="85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tcPr>
          <w:p w14:paraId="2E6178C4" w14:textId="1C5AC43D" w:rsidR="00A91B98" w:rsidRDefault="00A91B98" w:rsidP="00A91B98">
            <w:pPr>
              <w:rPr>
                <w:sz w:val="20"/>
                <w:szCs w:val="20"/>
              </w:rPr>
            </w:pPr>
            <w:r>
              <w:rPr>
                <w:sz w:val="20"/>
                <w:szCs w:val="20"/>
              </w:rPr>
              <w:t>1</w:t>
            </w:r>
          </w:p>
        </w:tc>
        <w:tc>
          <w:tcPr>
            <w:tcW w:w="2694" w:type="dxa"/>
            <w:tcBorders>
              <w:top w:val="single" w:sz="6" w:space="0" w:color="DFE2E5"/>
              <w:left w:val="single" w:sz="6" w:space="0" w:color="DFE2E5"/>
              <w:bottom w:val="single" w:sz="6" w:space="0" w:color="DFE2E5"/>
              <w:right w:val="single" w:sz="6" w:space="0" w:color="DFE2E5"/>
            </w:tcBorders>
            <w:shd w:val="clear" w:color="auto" w:fill="F6F8FA"/>
          </w:tcPr>
          <w:p w14:paraId="6208B033" w14:textId="77777777" w:rsidR="00A91B98" w:rsidRDefault="00A91B98" w:rsidP="00A91B98">
            <w:pPr>
              <w:rPr>
                <w:sz w:val="20"/>
                <w:szCs w:val="20"/>
              </w:rPr>
            </w:pPr>
          </w:p>
        </w:tc>
      </w:tr>
    </w:tbl>
    <w:p w14:paraId="0493F50E" w14:textId="77777777" w:rsidR="00C74817" w:rsidRPr="00C74817" w:rsidRDefault="00C74817" w:rsidP="00C664A0"/>
    <w:p w14:paraId="796DF9FF" w14:textId="6B44F9C0" w:rsidR="005607A7" w:rsidRPr="0003092C" w:rsidRDefault="00C74817" w:rsidP="00C664A0">
      <w:r w:rsidRPr="0003092C">
        <w:t>1</w:t>
      </w:r>
      <w:r w:rsidR="005607A7" w:rsidRPr="0003092C">
        <w:t xml:space="preserve">: Required Attributes for each sample </w:t>
      </w:r>
      <w:r w:rsidR="3E097530">
        <w:t>t</w:t>
      </w:r>
      <w:r w:rsidR="005607A7">
        <w:t>ype</w:t>
      </w:r>
      <w:r w:rsidR="005607A7" w:rsidRPr="0003092C">
        <w:t xml:space="preserve"> (e.g. </w:t>
      </w:r>
      <w:r w:rsidR="36ECDE27">
        <w:t>h</w:t>
      </w:r>
      <w:r w:rsidR="005607A7">
        <w:t xml:space="preserve">uman, </w:t>
      </w:r>
      <w:r w:rsidR="43EE07BA">
        <w:t>v</w:t>
      </w:r>
      <w:r w:rsidR="005607A7">
        <w:t>ertebrates).</w:t>
      </w:r>
    </w:p>
    <w:p w14:paraId="0B1CB369" w14:textId="59579FF4" w:rsidR="005607A7" w:rsidRPr="0003092C" w:rsidRDefault="7CF1D08C" w:rsidP="00C664A0">
      <w:r>
        <w:t>0</w:t>
      </w:r>
      <w:r w:rsidR="005607A7">
        <w:t>: Optional Attribute</w:t>
      </w:r>
      <w:r w:rsidR="00485577">
        <w:t>s</w:t>
      </w:r>
    </w:p>
    <w:p w14:paraId="48DAC77D" w14:textId="727C630D" w:rsidR="0006301B" w:rsidRDefault="0006301B" w:rsidP="00C664A0"/>
    <w:p w14:paraId="28F0E834" w14:textId="77777777" w:rsidR="00A04317" w:rsidRPr="0006301B" w:rsidRDefault="00A04317" w:rsidP="00C664A0"/>
    <w:p w14:paraId="44DAAB71" w14:textId="382E2BE4" w:rsidR="005607A7" w:rsidRDefault="005607A7" w:rsidP="000F074D">
      <w:pPr>
        <w:pStyle w:val="Titre1"/>
      </w:pPr>
      <w:bookmarkStart w:id="87" w:name="_Toc67562092"/>
      <w:bookmarkStart w:id="88" w:name="_Toc135742264"/>
      <w:r>
        <w:t>Examples of annotated datasets</w:t>
      </w:r>
      <w:bookmarkEnd w:id="87"/>
      <w:r w:rsidR="00423C36">
        <w:t>.</w:t>
      </w:r>
      <w:bookmarkEnd w:id="88"/>
    </w:p>
    <w:p w14:paraId="1A72AFC8" w14:textId="1F71DD05" w:rsidR="24B6758A" w:rsidRDefault="24B6758A" w:rsidP="00657DB1">
      <w:pPr>
        <w:pStyle w:val="nobreak"/>
      </w:pPr>
    </w:p>
    <w:p w14:paraId="1E7B4894" w14:textId="77777777" w:rsidR="0006301B" w:rsidRPr="0006301B" w:rsidRDefault="0006301B" w:rsidP="00C664A0"/>
    <w:tbl>
      <w:tblPr>
        <w:tblW w:w="10065" w:type="dxa"/>
        <w:tblInd w:w="-575" w:type="dxa"/>
        <w:tblLayout w:type="fixed"/>
        <w:tblCellMar>
          <w:top w:w="15" w:type="dxa"/>
          <w:left w:w="15" w:type="dxa"/>
          <w:bottom w:w="15" w:type="dxa"/>
          <w:right w:w="15" w:type="dxa"/>
        </w:tblCellMar>
        <w:tblLook w:val="04A0" w:firstRow="1" w:lastRow="0" w:firstColumn="1" w:lastColumn="0" w:noHBand="0" w:noVBand="1"/>
      </w:tblPr>
      <w:tblGrid>
        <w:gridCol w:w="1662"/>
        <w:gridCol w:w="1757"/>
        <w:gridCol w:w="3811"/>
        <w:gridCol w:w="2835"/>
      </w:tblGrid>
      <w:tr w:rsidR="00CA66D8" w:rsidRPr="00312FE3" w14:paraId="5F9C41D1" w14:textId="0ED6011D" w:rsidTr="00A04317">
        <w:tc>
          <w:tcPr>
            <w:tcW w:w="166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13EFE186" w14:textId="77777777" w:rsidR="005607A7" w:rsidRPr="00312FE3" w:rsidRDefault="005607A7" w:rsidP="00C664A0">
            <w:pPr>
              <w:rPr>
                <w:sz w:val="20"/>
                <w:szCs w:val="20"/>
              </w:rPr>
            </w:pPr>
            <w:r w:rsidRPr="00312FE3">
              <w:rPr>
                <w:sz w:val="20"/>
                <w:szCs w:val="20"/>
              </w:rPr>
              <w:t>Dataset Type</w:t>
            </w:r>
          </w:p>
        </w:tc>
        <w:tc>
          <w:tcPr>
            <w:tcW w:w="175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4AB927D" w14:textId="6D626826" w:rsidR="005607A7" w:rsidRPr="00312FE3" w:rsidRDefault="005607A7" w:rsidP="00CA66D8">
            <w:pPr>
              <w:jc w:val="center"/>
              <w:rPr>
                <w:sz w:val="20"/>
                <w:szCs w:val="20"/>
              </w:rPr>
            </w:pPr>
            <w:proofErr w:type="spellStart"/>
            <w:r w:rsidRPr="00312FE3">
              <w:rPr>
                <w:sz w:val="20"/>
                <w:szCs w:val="20"/>
              </w:rPr>
              <w:t>ProteomeXchange</w:t>
            </w:r>
            <w:proofErr w:type="spellEnd"/>
            <w:r w:rsidRPr="00312FE3">
              <w:rPr>
                <w:sz w:val="20"/>
                <w:szCs w:val="20"/>
              </w:rPr>
              <w:t xml:space="preserve"> / Pub</w:t>
            </w:r>
            <w:r w:rsidR="0D2ED2DC" w:rsidRPr="00312FE3">
              <w:rPr>
                <w:sz w:val="20"/>
                <w:szCs w:val="20"/>
              </w:rPr>
              <w:t>M</w:t>
            </w:r>
            <w:r w:rsidRPr="00312FE3">
              <w:rPr>
                <w:sz w:val="20"/>
                <w:szCs w:val="20"/>
              </w:rPr>
              <w:t>ed Accession</w:t>
            </w:r>
          </w:p>
        </w:tc>
        <w:tc>
          <w:tcPr>
            <w:tcW w:w="381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751FCA2E" w14:textId="4E1893F6" w:rsidR="005607A7" w:rsidRPr="00312FE3" w:rsidRDefault="00471B8E" w:rsidP="00CA66D8">
            <w:pPr>
              <w:jc w:val="center"/>
              <w:rPr>
                <w:sz w:val="20"/>
                <w:szCs w:val="20"/>
              </w:rPr>
            </w:pPr>
            <w:r w:rsidRPr="00312FE3">
              <w:rPr>
                <w:sz w:val="20"/>
                <w:szCs w:val="20"/>
              </w:rPr>
              <w:t>MAGE-TAB</w:t>
            </w:r>
          </w:p>
        </w:tc>
        <w:tc>
          <w:tcPr>
            <w:tcW w:w="2835" w:type="dxa"/>
            <w:tcBorders>
              <w:top w:val="single" w:sz="6" w:space="0" w:color="DFE2E5"/>
              <w:left w:val="single" w:sz="6" w:space="0" w:color="DFE2E5"/>
              <w:bottom w:val="single" w:sz="6" w:space="0" w:color="DFE2E5"/>
              <w:right w:val="single" w:sz="6" w:space="0" w:color="DFE2E5"/>
            </w:tcBorders>
            <w:shd w:val="clear" w:color="auto" w:fill="FFFFFF" w:themeFill="background1"/>
          </w:tcPr>
          <w:p w14:paraId="46797D34" w14:textId="11491A5F" w:rsidR="00F24F9C" w:rsidRPr="00312FE3" w:rsidRDefault="00F24F9C" w:rsidP="006F6255">
            <w:pPr>
              <w:jc w:val="center"/>
              <w:rPr>
                <w:sz w:val="20"/>
                <w:szCs w:val="20"/>
              </w:rPr>
            </w:pPr>
            <w:r w:rsidRPr="00312FE3">
              <w:rPr>
                <w:sz w:val="20"/>
                <w:szCs w:val="20"/>
              </w:rPr>
              <w:t>Experiment Comments</w:t>
            </w:r>
          </w:p>
        </w:tc>
      </w:tr>
      <w:tr w:rsidR="00CA66D8" w:rsidRPr="00312FE3" w14:paraId="124574ED" w14:textId="2626299A" w:rsidTr="00A04317">
        <w:tc>
          <w:tcPr>
            <w:tcW w:w="1662"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0895D98D" w14:textId="77777777" w:rsidR="005607A7" w:rsidRPr="00312FE3" w:rsidRDefault="005607A7" w:rsidP="00C664A0">
            <w:pPr>
              <w:rPr>
                <w:sz w:val="20"/>
                <w:szCs w:val="20"/>
              </w:rPr>
            </w:pPr>
            <w:r w:rsidRPr="00312FE3">
              <w:rPr>
                <w:sz w:val="20"/>
                <w:szCs w:val="20"/>
              </w:rPr>
              <w:lastRenderedPageBreak/>
              <w:t>Label-free</w:t>
            </w:r>
          </w:p>
        </w:tc>
        <w:tc>
          <w:tcPr>
            <w:tcW w:w="1757"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77C7BBE7" w14:textId="77777777" w:rsidR="005607A7" w:rsidRPr="00312FE3" w:rsidRDefault="005607A7" w:rsidP="00C664A0">
            <w:pPr>
              <w:rPr>
                <w:sz w:val="20"/>
                <w:szCs w:val="20"/>
              </w:rPr>
            </w:pPr>
            <w:r w:rsidRPr="00312FE3">
              <w:rPr>
                <w:sz w:val="20"/>
                <w:szCs w:val="20"/>
              </w:rPr>
              <w:t>PXD008934</w:t>
            </w:r>
          </w:p>
        </w:tc>
        <w:tc>
          <w:tcPr>
            <w:tcW w:w="3811" w:type="dxa"/>
            <w:tcBorders>
              <w:top w:val="single" w:sz="6" w:space="0" w:color="DFE2E5"/>
              <w:left w:val="single" w:sz="6" w:space="0" w:color="DFE2E5"/>
              <w:bottom w:val="single" w:sz="6" w:space="0" w:color="DFE2E5"/>
              <w:right w:val="single" w:sz="6" w:space="0" w:color="DFE2E5"/>
            </w:tcBorders>
            <w:shd w:val="clear" w:color="auto" w:fill="F6F8FA"/>
            <w:tcMar>
              <w:top w:w="90" w:type="dxa"/>
              <w:left w:w="195" w:type="dxa"/>
              <w:bottom w:w="90" w:type="dxa"/>
              <w:right w:w="195" w:type="dxa"/>
            </w:tcMar>
            <w:vAlign w:val="center"/>
            <w:hideMark/>
          </w:tcPr>
          <w:p w14:paraId="44808A46" w14:textId="49EFF824" w:rsidR="005607A7" w:rsidRPr="00312FE3" w:rsidRDefault="00183D91" w:rsidP="00C664A0">
            <w:pPr>
              <w:rPr>
                <w:sz w:val="20"/>
                <w:szCs w:val="20"/>
              </w:rPr>
            </w:pPr>
            <w:hyperlink r:id="rId85" w:history="1">
              <w:r w:rsidR="00F13619" w:rsidRPr="00312FE3">
                <w:rPr>
                  <w:rStyle w:val="Lienhypertexte"/>
                  <w:sz w:val="20"/>
                  <w:szCs w:val="20"/>
                </w:rPr>
                <w:t>https://github.com/bigbio/proteomics-sample-metadata</w:t>
              </w:r>
              <w:r w:rsidR="00FE1ADE" w:rsidRPr="00312FE3">
                <w:rPr>
                  <w:rStyle w:val="Lienhypertexte"/>
                  <w:sz w:val="20"/>
                  <w:szCs w:val="20"/>
                </w:rPr>
                <w:t>/tree/master/sdrf-specification-examples/PXD008934</w:t>
              </w:r>
            </w:hyperlink>
            <w:r w:rsidR="00FE1ADE" w:rsidRPr="00312FE3">
              <w:rPr>
                <w:sz w:val="20"/>
                <w:szCs w:val="20"/>
              </w:rPr>
              <w:t xml:space="preserve"> </w:t>
            </w:r>
          </w:p>
        </w:tc>
        <w:tc>
          <w:tcPr>
            <w:tcW w:w="2835" w:type="dxa"/>
            <w:tcBorders>
              <w:top w:val="single" w:sz="6" w:space="0" w:color="DFE2E5"/>
              <w:left w:val="single" w:sz="6" w:space="0" w:color="DFE2E5"/>
              <w:bottom w:val="single" w:sz="6" w:space="0" w:color="DFE2E5"/>
              <w:right w:val="single" w:sz="6" w:space="0" w:color="DFE2E5"/>
            </w:tcBorders>
            <w:shd w:val="clear" w:color="auto" w:fill="F6F8FA"/>
          </w:tcPr>
          <w:p w14:paraId="071BFFED" w14:textId="77777777" w:rsidR="00C16681" w:rsidRPr="00312FE3" w:rsidRDefault="00C16681" w:rsidP="00C664A0">
            <w:pPr>
              <w:rPr>
                <w:sz w:val="20"/>
                <w:szCs w:val="20"/>
              </w:rPr>
            </w:pPr>
          </w:p>
        </w:tc>
      </w:tr>
      <w:tr w:rsidR="00CA66D8" w:rsidRPr="00312FE3" w14:paraId="418647A1" w14:textId="23CE1D79" w:rsidTr="00A04317">
        <w:tc>
          <w:tcPr>
            <w:tcW w:w="166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0DA3653E" w14:textId="77777777" w:rsidR="005607A7" w:rsidRPr="00312FE3" w:rsidRDefault="005607A7" w:rsidP="00C664A0">
            <w:pPr>
              <w:rPr>
                <w:sz w:val="20"/>
                <w:szCs w:val="20"/>
              </w:rPr>
            </w:pPr>
            <w:r w:rsidRPr="00312FE3">
              <w:rPr>
                <w:sz w:val="20"/>
                <w:szCs w:val="20"/>
              </w:rPr>
              <w:t>TMT</w:t>
            </w:r>
          </w:p>
        </w:tc>
        <w:tc>
          <w:tcPr>
            <w:tcW w:w="175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506FB764" w14:textId="1FF117EA" w:rsidR="005607A7" w:rsidRPr="00312FE3" w:rsidRDefault="005607A7" w:rsidP="00C664A0">
            <w:pPr>
              <w:rPr>
                <w:sz w:val="20"/>
                <w:szCs w:val="20"/>
              </w:rPr>
            </w:pPr>
            <w:r w:rsidRPr="00312FE3">
              <w:rPr>
                <w:sz w:val="20"/>
                <w:szCs w:val="20"/>
              </w:rPr>
              <w:t xml:space="preserve">CPTAC </w:t>
            </w:r>
            <w:r w:rsidR="007223A3" w:rsidRPr="00312FE3">
              <w:rPr>
                <w:sz w:val="20"/>
                <w:szCs w:val="20"/>
              </w:rPr>
              <w:t>PDC000126</w:t>
            </w:r>
          </w:p>
        </w:tc>
        <w:tc>
          <w:tcPr>
            <w:tcW w:w="381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hideMark/>
          </w:tcPr>
          <w:p w14:paraId="68DB562F" w14:textId="0AF4F265" w:rsidR="005607A7" w:rsidRPr="00312FE3" w:rsidRDefault="00183D91" w:rsidP="00C664A0">
            <w:pPr>
              <w:rPr>
                <w:sz w:val="20"/>
                <w:szCs w:val="20"/>
              </w:rPr>
            </w:pPr>
            <w:hyperlink r:id="rId86" w:history="1">
              <w:r w:rsidR="00F13619" w:rsidRPr="00A04317">
                <w:rPr>
                  <w:rStyle w:val="Lienhypertexte"/>
                  <w:sz w:val="20"/>
                  <w:szCs w:val="20"/>
                </w:rPr>
                <w:t>https://github.com/bigbio/proteomics-sample-metadata</w:t>
              </w:r>
              <w:r w:rsidR="0099552B" w:rsidRPr="00A04317">
                <w:rPr>
                  <w:rStyle w:val="Lienhypertexte"/>
                  <w:sz w:val="20"/>
                  <w:szCs w:val="20"/>
                </w:rPr>
                <w:t>/tree/master/sdrf-specification-examples/PDC000126</w:t>
              </w:r>
            </w:hyperlink>
            <w:r w:rsidR="0099552B" w:rsidRPr="00A04317">
              <w:rPr>
                <w:sz w:val="20"/>
                <w:szCs w:val="20"/>
              </w:rPr>
              <w:t xml:space="preserve"> </w:t>
            </w:r>
          </w:p>
        </w:tc>
        <w:tc>
          <w:tcPr>
            <w:tcW w:w="2835" w:type="dxa"/>
            <w:tcBorders>
              <w:top w:val="single" w:sz="6" w:space="0" w:color="DFE2E5"/>
              <w:left w:val="single" w:sz="6" w:space="0" w:color="DFE2E5"/>
              <w:bottom w:val="single" w:sz="6" w:space="0" w:color="DFE2E5"/>
              <w:right w:val="single" w:sz="6" w:space="0" w:color="DFE2E5"/>
            </w:tcBorders>
            <w:shd w:val="clear" w:color="auto" w:fill="FFFFFF" w:themeFill="background1"/>
          </w:tcPr>
          <w:p w14:paraId="5B7DF3F9" w14:textId="5C9FB163" w:rsidR="009623B6" w:rsidRPr="00312FE3" w:rsidRDefault="009623B6" w:rsidP="00C664A0">
            <w:pPr>
              <w:rPr>
                <w:sz w:val="20"/>
                <w:szCs w:val="20"/>
              </w:rPr>
            </w:pPr>
            <w:r w:rsidRPr="00312FE3">
              <w:rPr>
                <w:sz w:val="20"/>
                <w:szCs w:val="20"/>
              </w:rPr>
              <w:t xml:space="preserve">CPTAC dataset not in </w:t>
            </w:r>
            <w:proofErr w:type="spellStart"/>
            <w:r w:rsidRPr="00312FE3">
              <w:rPr>
                <w:sz w:val="20"/>
                <w:szCs w:val="20"/>
              </w:rPr>
              <w:t>ProteomeXchange</w:t>
            </w:r>
            <w:proofErr w:type="spellEnd"/>
          </w:p>
        </w:tc>
      </w:tr>
      <w:tr w:rsidR="00CA66D8" w:rsidRPr="00312FE3" w14:paraId="04F4E28C" w14:textId="125541CF" w:rsidTr="00A04317">
        <w:tc>
          <w:tcPr>
            <w:tcW w:w="166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3031F269" w14:textId="57FBE2DF" w:rsidR="003E714F" w:rsidRPr="00312FE3" w:rsidRDefault="00D22012" w:rsidP="00C664A0">
            <w:pPr>
              <w:rPr>
                <w:sz w:val="20"/>
                <w:szCs w:val="20"/>
              </w:rPr>
            </w:pPr>
            <w:r w:rsidRPr="00312FE3">
              <w:rPr>
                <w:sz w:val="20"/>
                <w:szCs w:val="20"/>
              </w:rPr>
              <w:t>Phospho-proteomics</w:t>
            </w:r>
          </w:p>
        </w:tc>
        <w:tc>
          <w:tcPr>
            <w:tcW w:w="175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072D7CB1" w14:textId="12DDA037" w:rsidR="003E714F" w:rsidRPr="00312FE3" w:rsidRDefault="00D22012" w:rsidP="00C664A0">
            <w:pPr>
              <w:rPr>
                <w:sz w:val="20"/>
                <w:szCs w:val="20"/>
              </w:rPr>
            </w:pPr>
            <w:r w:rsidRPr="00312FE3">
              <w:rPr>
                <w:sz w:val="20"/>
                <w:szCs w:val="20"/>
              </w:rPr>
              <w:t>PXD006482</w:t>
            </w:r>
          </w:p>
        </w:tc>
        <w:tc>
          <w:tcPr>
            <w:tcW w:w="381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77153DE8" w14:textId="5D44A675" w:rsidR="003E714F" w:rsidRPr="00312FE3" w:rsidRDefault="00183D91" w:rsidP="00C664A0">
            <w:pPr>
              <w:rPr>
                <w:sz w:val="20"/>
                <w:szCs w:val="20"/>
              </w:rPr>
            </w:pPr>
            <w:hyperlink r:id="rId87" w:history="1">
              <w:r w:rsidR="00F13619" w:rsidRPr="00A04317">
                <w:rPr>
                  <w:rStyle w:val="Lienhypertexte"/>
                  <w:sz w:val="20"/>
                  <w:szCs w:val="20"/>
                </w:rPr>
                <w:t>https://github.com/bigbio/proteomics-sample-metadata</w:t>
              </w:r>
              <w:r w:rsidR="00FE1ADE" w:rsidRPr="00A04317">
                <w:rPr>
                  <w:rStyle w:val="Lienhypertexte"/>
                  <w:sz w:val="20"/>
                  <w:szCs w:val="20"/>
                </w:rPr>
                <w:t>/tree/master/sdrf-specification-examples/PXD006482</w:t>
              </w:r>
            </w:hyperlink>
            <w:r w:rsidR="00FE1ADE" w:rsidRPr="00A04317">
              <w:rPr>
                <w:sz w:val="20"/>
                <w:szCs w:val="20"/>
              </w:rPr>
              <w:t xml:space="preserve"> </w:t>
            </w:r>
            <w:r w:rsidR="00FE1ADE" w:rsidRPr="00312FE3">
              <w:rPr>
                <w:sz w:val="20"/>
                <w:szCs w:val="20"/>
              </w:rPr>
              <w:t xml:space="preserve"> </w:t>
            </w:r>
          </w:p>
        </w:tc>
        <w:tc>
          <w:tcPr>
            <w:tcW w:w="2835" w:type="dxa"/>
            <w:tcBorders>
              <w:top w:val="single" w:sz="6" w:space="0" w:color="DFE2E5"/>
              <w:left w:val="single" w:sz="6" w:space="0" w:color="DFE2E5"/>
              <w:bottom w:val="single" w:sz="6" w:space="0" w:color="DFE2E5"/>
              <w:right w:val="single" w:sz="6" w:space="0" w:color="DFE2E5"/>
            </w:tcBorders>
            <w:shd w:val="clear" w:color="auto" w:fill="FFFFFF" w:themeFill="background1"/>
          </w:tcPr>
          <w:p w14:paraId="213F01FE" w14:textId="77777777" w:rsidR="00C16681" w:rsidRPr="00312FE3" w:rsidRDefault="00C16681" w:rsidP="00C664A0">
            <w:pPr>
              <w:rPr>
                <w:sz w:val="20"/>
                <w:szCs w:val="20"/>
              </w:rPr>
            </w:pPr>
          </w:p>
        </w:tc>
      </w:tr>
      <w:tr w:rsidR="00CA66D8" w:rsidRPr="00312FE3" w14:paraId="4D3D207D" w14:textId="77777777" w:rsidTr="00A04317">
        <w:tc>
          <w:tcPr>
            <w:tcW w:w="166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0D3D016D" w14:textId="2D316286" w:rsidR="00FE1ADE" w:rsidRPr="00312FE3" w:rsidRDefault="00FE1ADE" w:rsidP="00C664A0">
            <w:pPr>
              <w:rPr>
                <w:sz w:val="20"/>
                <w:szCs w:val="20"/>
              </w:rPr>
            </w:pPr>
            <w:r w:rsidRPr="00312FE3">
              <w:rPr>
                <w:sz w:val="20"/>
                <w:szCs w:val="20"/>
              </w:rPr>
              <w:t>DIA</w:t>
            </w:r>
          </w:p>
        </w:tc>
        <w:tc>
          <w:tcPr>
            <w:tcW w:w="175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786C671F" w14:textId="69727685" w:rsidR="00FE1ADE" w:rsidRPr="00312FE3" w:rsidRDefault="00D62FCC" w:rsidP="00C664A0">
            <w:pPr>
              <w:rPr>
                <w:sz w:val="20"/>
                <w:szCs w:val="20"/>
              </w:rPr>
            </w:pPr>
            <w:r w:rsidRPr="00312FE3">
              <w:rPr>
                <w:sz w:val="20"/>
                <w:szCs w:val="20"/>
              </w:rPr>
              <w:t>PXD004684</w:t>
            </w:r>
          </w:p>
        </w:tc>
        <w:tc>
          <w:tcPr>
            <w:tcW w:w="381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71BCF6C3" w14:textId="21D30A1E" w:rsidR="00FE1ADE" w:rsidRPr="00A04317" w:rsidRDefault="00183D91" w:rsidP="00C664A0">
            <w:pPr>
              <w:rPr>
                <w:sz w:val="20"/>
                <w:szCs w:val="20"/>
              </w:rPr>
            </w:pPr>
            <w:hyperlink r:id="rId88" w:history="1">
              <w:r w:rsidR="00F13619" w:rsidRPr="00A04317">
                <w:rPr>
                  <w:rStyle w:val="Lienhypertexte"/>
                  <w:sz w:val="20"/>
                  <w:szCs w:val="20"/>
                </w:rPr>
                <w:t>https://github.com/bigbio/proteomics-sample-metadata</w:t>
              </w:r>
              <w:r w:rsidR="00D62FCC" w:rsidRPr="00A04317">
                <w:rPr>
                  <w:rStyle w:val="Lienhypertexte"/>
                  <w:sz w:val="20"/>
                  <w:szCs w:val="20"/>
                </w:rPr>
                <w:t>/tree/master/sdrf-specification-examples/PXD004684</w:t>
              </w:r>
            </w:hyperlink>
            <w:r w:rsidR="00D62FCC" w:rsidRPr="00A04317">
              <w:rPr>
                <w:sz w:val="20"/>
                <w:szCs w:val="20"/>
              </w:rPr>
              <w:t xml:space="preserve"> </w:t>
            </w:r>
          </w:p>
        </w:tc>
        <w:tc>
          <w:tcPr>
            <w:tcW w:w="2835" w:type="dxa"/>
            <w:tcBorders>
              <w:top w:val="single" w:sz="6" w:space="0" w:color="DFE2E5"/>
              <w:left w:val="single" w:sz="6" w:space="0" w:color="DFE2E5"/>
              <w:bottom w:val="single" w:sz="6" w:space="0" w:color="DFE2E5"/>
              <w:right w:val="single" w:sz="6" w:space="0" w:color="DFE2E5"/>
            </w:tcBorders>
            <w:shd w:val="clear" w:color="auto" w:fill="FFFFFF" w:themeFill="background1"/>
          </w:tcPr>
          <w:p w14:paraId="0F0C61A2" w14:textId="77777777" w:rsidR="002436DD" w:rsidRPr="00312FE3" w:rsidRDefault="002436DD" w:rsidP="00CA66D8">
            <w:pPr>
              <w:rPr>
                <w:sz w:val="20"/>
                <w:szCs w:val="20"/>
              </w:rPr>
            </w:pPr>
          </w:p>
        </w:tc>
      </w:tr>
      <w:tr w:rsidR="00CA66D8" w:rsidRPr="00312FE3" w14:paraId="24AB47E1" w14:textId="77777777" w:rsidTr="00A04317">
        <w:tc>
          <w:tcPr>
            <w:tcW w:w="166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0D0C582B" w14:textId="29064373" w:rsidR="00835698" w:rsidRPr="00312FE3" w:rsidRDefault="003C476B" w:rsidP="00C664A0">
            <w:pPr>
              <w:rPr>
                <w:sz w:val="20"/>
                <w:szCs w:val="20"/>
              </w:rPr>
            </w:pPr>
            <w:r w:rsidRPr="00312FE3">
              <w:rPr>
                <w:rStyle w:val="normaltextrun"/>
                <w:color w:val="000000"/>
                <w:sz w:val="20"/>
                <w:szCs w:val="20"/>
                <w:shd w:val="clear" w:color="auto" w:fill="FFFFFF"/>
              </w:rPr>
              <w:t xml:space="preserve">AP-MS </w:t>
            </w:r>
            <w:proofErr w:type="spellStart"/>
            <w:r w:rsidRPr="00312FE3">
              <w:rPr>
                <w:rStyle w:val="normaltextrun"/>
                <w:color w:val="000000"/>
                <w:sz w:val="20"/>
                <w:szCs w:val="20"/>
                <w:shd w:val="clear" w:color="auto" w:fill="FFFFFF"/>
              </w:rPr>
              <w:t>interactomics</w:t>
            </w:r>
            <w:proofErr w:type="spellEnd"/>
            <w:r w:rsidRPr="00312FE3">
              <w:rPr>
                <w:rStyle w:val="eop"/>
                <w:color w:val="000000"/>
                <w:sz w:val="20"/>
                <w:szCs w:val="20"/>
                <w:shd w:val="clear" w:color="auto" w:fill="FFFFFF"/>
              </w:rPr>
              <w:t> </w:t>
            </w:r>
          </w:p>
        </w:tc>
        <w:tc>
          <w:tcPr>
            <w:tcW w:w="175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2D9F3467" w14:textId="48F5D1DD" w:rsidR="00835698" w:rsidRPr="00312FE3" w:rsidRDefault="00835698" w:rsidP="00C664A0">
            <w:pPr>
              <w:rPr>
                <w:sz w:val="20"/>
                <w:szCs w:val="20"/>
              </w:rPr>
            </w:pPr>
            <w:r w:rsidRPr="00312FE3">
              <w:rPr>
                <w:sz w:val="20"/>
                <w:szCs w:val="20"/>
              </w:rPr>
              <w:t>PXD018117</w:t>
            </w:r>
          </w:p>
        </w:tc>
        <w:tc>
          <w:tcPr>
            <w:tcW w:w="381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4FAA1188" w14:textId="3E689F5C" w:rsidR="00835698" w:rsidRPr="00A04317" w:rsidRDefault="00183D91" w:rsidP="00C664A0">
            <w:pPr>
              <w:rPr>
                <w:sz w:val="20"/>
                <w:szCs w:val="20"/>
              </w:rPr>
            </w:pPr>
            <w:hyperlink r:id="rId89" w:history="1">
              <w:r w:rsidR="00642E9A" w:rsidRPr="00A04317">
                <w:rPr>
                  <w:rStyle w:val="Lienhypertexte"/>
                  <w:sz w:val="20"/>
                  <w:szCs w:val="20"/>
                </w:rPr>
                <w:t>https://github.com/bigbio/proteomics-metadata-standard/tree/master/annotated-projects/PXD018117</w:t>
              </w:r>
            </w:hyperlink>
            <w:r w:rsidR="00642E9A" w:rsidRPr="00A04317">
              <w:rPr>
                <w:sz w:val="20"/>
                <w:szCs w:val="20"/>
              </w:rPr>
              <w:t xml:space="preserve"> </w:t>
            </w:r>
          </w:p>
        </w:tc>
        <w:tc>
          <w:tcPr>
            <w:tcW w:w="2835" w:type="dxa"/>
            <w:tcBorders>
              <w:top w:val="single" w:sz="6" w:space="0" w:color="DFE2E5"/>
              <w:left w:val="single" w:sz="6" w:space="0" w:color="DFE2E5"/>
              <w:bottom w:val="single" w:sz="6" w:space="0" w:color="DFE2E5"/>
              <w:right w:val="single" w:sz="6" w:space="0" w:color="DFE2E5"/>
            </w:tcBorders>
            <w:shd w:val="clear" w:color="auto" w:fill="FFFFFF" w:themeFill="background1"/>
          </w:tcPr>
          <w:p w14:paraId="3F5D6EB8" w14:textId="1B86ADCC" w:rsidR="00BD1E48" w:rsidRPr="00312FE3" w:rsidRDefault="00BD1E48" w:rsidP="00317618">
            <w:pPr>
              <w:rPr>
                <w:sz w:val="20"/>
                <w:szCs w:val="20"/>
              </w:rPr>
            </w:pPr>
            <w:r w:rsidRPr="00312FE3">
              <w:rPr>
                <w:sz w:val="20"/>
                <w:szCs w:val="20"/>
              </w:rPr>
              <w:t>SARS-CoV-2, AP-MS, label-free</w:t>
            </w:r>
          </w:p>
        </w:tc>
      </w:tr>
      <w:tr w:rsidR="007F6B78" w:rsidRPr="00312FE3" w14:paraId="3022EC19" w14:textId="77777777" w:rsidTr="0077738E">
        <w:tc>
          <w:tcPr>
            <w:tcW w:w="166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147B3173" w14:textId="49BAEB41" w:rsidR="002B23C1" w:rsidRPr="00312FE3" w:rsidRDefault="0025573E" w:rsidP="00C664A0">
            <w:pPr>
              <w:rPr>
                <w:sz w:val="20"/>
                <w:szCs w:val="20"/>
              </w:rPr>
            </w:pPr>
            <w:r w:rsidRPr="00312FE3">
              <w:rPr>
                <w:sz w:val="20"/>
                <w:szCs w:val="20"/>
              </w:rPr>
              <w:t>TMT</w:t>
            </w:r>
          </w:p>
        </w:tc>
        <w:tc>
          <w:tcPr>
            <w:tcW w:w="175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5524D80D" w14:textId="46C85020" w:rsidR="002B23C1" w:rsidRPr="00312FE3" w:rsidRDefault="002B23C1" w:rsidP="00C664A0">
            <w:pPr>
              <w:rPr>
                <w:sz w:val="20"/>
                <w:szCs w:val="20"/>
              </w:rPr>
            </w:pPr>
            <w:r w:rsidRPr="00312FE3">
              <w:rPr>
                <w:sz w:val="20"/>
                <w:szCs w:val="20"/>
              </w:rPr>
              <w:t>PXD017710</w:t>
            </w:r>
          </w:p>
        </w:tc>
        <w:tc>
          <w:tcPr>
            <w:tcW w:w="381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01814B4F" w14:textId="14E4FA44" w:rsidR="002B23C1" w:rsidRPr="00312FE3" w:rsidRDefault="00183D91" w:rsidP="00C664A0">
            <w:pPr>
              <w:rPr>
                <w:sz w:val="20"/>
                <w:szCs w:val="20"/>
              </w:rPr>
            </w:pPr>
            <w:hyperlink r:id="rId90" w:history="1">
              <w:r w:rsidR="00485577" w:rsidRPr="00312FE3">
                <w:rPr>
                  <w:rStyle w:val="Lienhypertexte"/>
                  <w:sz w:val="20"/>
                  <w:szCs w:val="20"/>
                </w:rPr>
                <w:t>https://github.com/bigbio/proteomics-metadata-standard/tree/master/annotated-projects/PXD017710</w:t>
              </w:r>
            </w:hyperlink>
            <w:r w:rsidR="00485577" w:rsidRPr="00312FE3">
              <w:rPr>
                <w:sz w:val="20"/>
                <w:szCs w:val="20"/>
              </w:rPr>
              <w:t xml:space="preserve"> </w:t>
            </w:r>
          </w:p>
        </w:tc>
        <w:tc>
          <w:tcPr>
            <w:tcW w:w="2835" w:type="dxa"/>
            <w:tcBorders>
              <w:top w:val="single" w:sz="6" w:space="0" w:color="DFE2E5"/>
              <w:left w:val="single" w:sz="6" w:space="0" w:color="DFE2E5"/>
              <w:bottom w:val="single" w:sz="6" w:space="0" w:color="DFE2E5"/>
              <w:right w:val="single" w:sz="6" w:space="0" w:color="DFE2E5"/>
            </w:tcBorders>
            <w:shd w:val="clear" w:color="auto" w:fill="FFFFFF" w:themeFill="background1"/>
          </w:tcPr>
          <w:p w14:paraId="5832CE58" w14:textId="285B0FC8" w:rsidR="002B23C1" w:rsidRPr="00312FE3" w:rsidRDefault="002B23C1" w:rsidP="00317618">
            <w:pPr>
              <w:rPr>
                <w:sz w:val="20"/>
                <w:szCs w:val="20"/>
              </w:rPr>
            </w:pPr>
            <w:r w:rsidRPr="00312FE3">
              <w:rPr>
                <w:sz w:val="20"/>
                <w:szCs w:val="20"/>
              </w:rPr>
              <w:t xml:space="preserve">time points, SARS-CoV-2 infection </w:t>
            </w:r>
            <w:r w:rsidR="004414AA" w:rsidRPr="00312FE3">
              <w:rPr>
                <w:sz w:val="20"/>
                <w:szCs w:val="20"/>
              </w:rPr>
              <w:t>time points</w:t>
            </w:r>
            <w:r w:rsidRPr="00312FE3">
              <w:rPr>
                <w:sz w:val="20"/>
                <w:szCs w:val="20"/>
              </w:rPr>
              <w:t>, TMT</w:t>
            </w:r>
          </w:p>
        </w:tc>
      </w:tr>
      <w:tr w:rsidR="007F6B78" w:rsidRPr="00312FE3" w14:paraId="0B15047F" w14:textId="77777777" w:rsidTr="0077738E">
        <w:tc>
          <w:tcPr>
            <w:tcW w:w="166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780805F9" w14:textId="392981C0" w:rsidR="0025573E" w:rsidRPr="00312FE3" w:rsidRDefault="0025573E" w:rsidP="00C664A0">
            <w:pPr>
              <w:rPr>
                <w:sz w:val="20"/>
                <w:szCs w:val="20"/>
              </w:rPr>
            </w:pPr>
            <w:r w:rsidRPr="00312FE3">
              <w:rPr>
                <w:sz w:val="20"/>
                <w:szCs w:val="20"/>
              </w:rPr>
              <w:t>Label-free</w:t>
            </w:r>
          </w:p>
        </w:tc>
        <w:tc>
          <w:tcPr>
            <w:tcW w:w="175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66DA11B3" w14:textId="405A377B" w:rsidR="0025573E" w:rsidRPr="00312FE3" w:rsidRDefault="0025573E" w:rsidP="00C664A0">
            <w:pPr>
              <w:rPr>
                <w:sz w:val="20"/>
                <w:szCs w:val="20"/>
              </w:rPr>
            </w:pPr>
            <w:r w:rsidRPr="00312FE3">
              <w:rPr>
                <w:sz w:val="20"/>
                <w:szCs w:val="20"/>
              </w:rPr>
              <w:t>PXD004242</w:t>
            </w:r>
          </w:p>
        </w:tc>
        <w:tc>
          <w:tcPr>
            <w:tcW w:w="381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56E5DDC3" w14:textId="76C81235" w:rsidR="0025573E" w:rsidRPr="00312FE3" w:rsidRDefault="00183D91" w:rsidP="00C664A0">
            <w:pPr>
              <w:rPr>
                <w:sz w:val="20"/>
                <w:szCs w:val="20"/>
              </w:rPr>
            </w:pPr>
            <w:hyperlink r:id="rId91" w:history="1">
              <w:r w:rsidR="00485577" w:rsidRPr="00312FE3">
                <w:rPr>
                  <w:rStyle w:val="Lienhypertexte"/>
                  <w:sz w:val="20"/>
                  <w:szCs w:val="20"/>
                </w:rPr>
                <w:t>https://github.com/bigbio/proteomics-metadata-standard/tree/master/annotated-projects/PXD004242</w:t>
              </w:r>
            </w:hyperlink>
            <w:r w:rsidR="00485577" w:rsidRPr="00312FE3">
              <w:rPr>
                <w:sz w:val="20"/>
                <w:szCs w:val="20"/>
              </w:rPr>
              <w:t xml:space="preserve"> </w:t>
            </w:r>
          </w:p>
        </w:tc>
        <w:tc>
          <w:tcPr>
            <w:tcW w:w="2835" w:type="dxa"/>
            <w:tcBorders>
              <w:top w:val="single" w:sz="6" w:space="0" w:color="DFE2E5"/>
              <w:left w:val="single" w:sz="6" w:space="0" w:color="DFE2E5"/>
              <w:bottom w:val="single" w:sz="6" w:space="0" w:color="DFE2E5"/>
              <w:right w:val="single" w:sz="6" w:space="0" w:color="DFE2E5"/>
            </w:tcBorders>
            <w:shd w:val="clear" w:color="auto" w:fill="FFFFFF" w:themeFill="background1"/>
          </w:tcPr>
          <w:p w14:paraId="4B796498" w14:textId="6237B84B" w:rsidR="0025573E" w:rsidRPr="00312FE3" w:rsidRDefault="0025573E" w:rsidP="00317618">
            <w:pPr>
              <w:rPr>
                <w:sz w:val="20"/>
                <w:szCs w:val="20"/>
              </w:rPr>
            </w:pPr>
            <w:r w:rsidRPr="00312FE3">
              <w:rPr>
                <w:sz w:val="20"/>
                <w:szCs w:val="20"/>
              </w:rPr>
              <w:t>paired samples, weight loss, multiple time points for the same patients</w:t>
            </w:r>
          </w:p>
        </w:tc>
      </w:tr>
      <w:tr w:rsidR="003F4452" w:rsidRPr="00312FE3" w14:paraId="38846DA3" w14:textId="77777777" w:rsidTr="0077738E">
        <w:tc>
          <w:tcPr>
            <w:tcW w:w="1662"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752966B0" w14:textId="77777777" w:rsidR="003F4452" w:rsidRDefault="003F4452" w:rsidP="00C664A0">
            <w:pPr>
              <w:rPr>
                <w:sz w:val="20"/>
                <w:szCs w:val="20"/>
              </w:rPr>
            </w:pPr>
          </w:p>
          <w:p w14:paraId="04402886" w14:textId="4B6ECFDE" w:rsidR="003F4452" w:rsidRPr="00312FE3" w:rsidRDefault="003F4452" w:rsidP="00C664A0">
            <w:pPr>
              <w:rPr>
                <w:sz w:val="20"/>
                <w:szCs w:val="20"/>
              </w:rPr>
            </w:pPr>
          </w:p>
        </w:tc>
        <w:tc>
          <w:tcPr>
            <w:tcW w:w="1757"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2C5F5C72" w14:textId="77777777" w:rsidR="003F4452" w:rsidRPr="00312FE3" w:rsidRDefault="003F4452" w:rsidP="00C664A0">
            <w:pPr>
              <w:rPr>
                <w:sz w:val="20"/>
                <w:szCs w:val="20"/>
              </w:rPr>
            </w:pPr>
          </w:p>
        </w:tc>
        <w:tc>
          <w:tcPr>
            <w:tcW w:w="3811" w:type="dxa"/>
            <w:tcBorders>
              <w:top w:val="single" w:sz="6" w:space="0" w:color="DFE2E5"/>
              <w:left w:val="single" w:sz="6" w:space="0" w:color="DFE2E5"/>
              <w:bottom w:val="single" w:sz="6" w:space="0" w:color="DFE2E5"/>
              <w:right w:val="single" w:sz="6" w:space="0" w:color="DFE2E5"/>
            </w:tcBorders>
            <w:shd w:val="clear" w:color="auto" w:fill="FFFFFF" w:themeFill="background1"/>
            <w:tcMar>
              <w:top w:w="90" w:type="dxa"/>
              <w:left w:w="195" w:type="dxa"/>
              <w:bottom w:w="90" w:type="dxa"/>
              <w:right w:w="195" w:type="dxa"/>
            </w:tcMar>
            <w:vAlign w:val="center"/>
          </w:tcPr>
          <w:p w14:paraId="616A4AFE" w14:textId="77777777" w:rsidR="003F4452" w:rsidRDefault="003F4452" w:rsidP="00C664A0"/>
        </w:tc>
        <w:tc>
          <w:tcPr>
            <w:tcW w:w="2835" w:type="dxa"/>
            <w:tcBorders>
              <w:top w:val="single" w:sz="6" w:space="0" w:color="DFE2E5"/>
              <w:left w:val="single" w:sz="6" w:space="0" w:color="DFE2E5"/>
              <w:bottom w:val="single" w:sz="6" w:space="0" w:color="DFE2E5"/>
              <w:right w:val="single" w:sz="6" w:space="0" w:color="DFE2E5"/>
            </w:tcBorders>
            <w:shd w:val="clear" w:color="auto" w:fill="FFFFFF" w:themeFill="background1"/>
          </w:tcPr>
          <w:p w14:paraId="45CBDA59" w14:textId="77777777" w:rsidR="003F4452" w:rsidRPr="00312FE3" w:rsidRDefault="003F4452" w:rsidP="00317618">
            <w:pPr>
              <w:rPr>
                <w:sz w:val="20"/>
                <w:szCs w:val="20"/>
              </w:rPr>
            </w:pPr>
          </w:p>
        </w:tc>
      </w:tr>
    </w:tbl>
    <w:p w14:paraId="0000034C" w14:textId="270CA334" w:rsidR="004D32AB" w:rsidRPr="0055386C" w:rsidRDefault="00CA1E15" w:rsidP="000F074D">
      <w:pPr>
        <w:pStyle w:val="Titre1"/>
        <w:rPr>
          <w:rFonts w:eastAsia="Arial"/>
          <w:color w:val="000000"/>
        </w:rPr>
      </w:pPr>
      <w:bookmarkStart w:id="89" w:name="_Toc67562093"/>
      <w:bookmarkStart w:id="90" w:name="_Toc135742265"/>
      <w:r>
        <w:t>Authors Information</w:t>
      </w:r>
      <w:bookmarkEnd w:id="89"/>
      <w:r w:rsidR="00423C36">
        <w:t>.</w:t>
      </w:r>
      <w:bookmarkEnd w:id="90"/>
    </w:p>
    <w:p w14:paraId="0000036D" w14:textId="77777777" w:rsidR="004D32AB" w:rsidRPr="00051139" w:rsidRDefault="004D32AB" w:rsidP="00C664A0"/>
    <w:p w14:paraId="0000036E" w14:textId="77777777" w:rsidR="004D32AB" w:rsidRPr="00051139" w:rsidRDefault="00CA1E15" w:rsidP="00C664A0">
      <w:proofErr w:type="spellStart"/>
      <w:r w:rsidRPr="00051139">
        <w:t>Yasset</w:t>
      </w:r>
      <w:proofErr w:type="spellEnd"/>
      <w:r w:rsidRPr="00051139">
        <w:t xml:space="preserve"> Perez-</w:t>
      </w:r>
      <w:proofErr w:type="spellStart"/>
      <w:r w:rsidRPr="00051139">
        <w:t>Riverol</w:t>
      </w:r>
      <w:proofErr w:type="spellEnd"/>
    </w:p>
    <w:p w14:paraId="2DA23899" w14:textId="31016B39" w:rsidR="001B5E13" w:rsidRDefault="00CA1E15" w:rsidP="00C664A0">
      <w:r w:rsidRPr="00051139">
        <w:t>European Bioinformatics Institute (EMBL-EBI)</w:t>
      </w:r>
    </w:p>
    <w:p w14:paraId="0000036F" w14:textId="77010460" w:rsidR="004D32AB" w:rsidRPr="00051139" w:rsidRDefault="00CA1E15" w:rsidP="00C664A0">
      <w:r w:rsidRPr="00051139">
        <w:t>Cambridge</w:t>
      </w:r>
      <w:r w:rsidR="001B5E13">
        <w:t xml:space="preserve">, </w:t>
      </w:r>
      <w:r w:rsidRPr="00051139">
        <w:t>United Kingdom</w:t>
      </w:r>
    </w:p>
    <w:p w14:paraId="00000371" w14:textId="152C8B5F" w:rsidR="004D32AB" w:rsidRDefault="00183D91" w:rsidP="00C664A0">
      <w:hyperlink r:id="rId92">
        <w:r w:rsidR="00CA1E15" w:rsidRPr="00051139">
          <w:rPr>
            <w:color w:val="0000FF"/>
            <w:u w:val="single"/>
          </w:rPr>
          <w:t>yperez@ebi.ac.uk</w:t>
        </w:r>
      </w:hyperlink>
      <w:r w:rsidR="00CA1E15" w:rsidRPr="00051139">
        <w:t xml:space="preserve"> </w:t>
      </w:r>
    </w:p>
    <w:p w14:paraId="0BE5C138" w14:textId="77777777" w:rsidR="000D3915" w:rsidRPr="00051139" w:rsidRDefault="000D3915" w:rsidP="00C664A0"/>
    <w:p w14:paraId="0BBED5B8" w14:textId="77777777" w:rsidR="000D3915" w:rsidRPr="00051139" w:rsidRDefault="000D3915" w:rsidP="000D3915">
      <w:pPr>
        <w:spacing w:line="259" w:lineRule="auto"/>
      </w:pPr>
      <w:proofErr w:type="spellStart"/>
      <w:r>
        <w:t>Chengxin</w:t>
      </w:r>
      <w:proofErr w:type="spellEnd"/>
      <w:r>
        <w:t xml:space="preserve"> Dai</w:t>
      </w:r>
    </w:p>
    <w:p w14:paraId="5350DE1E" w14:textId="77777777" w:rsidR="001B5E13" w:rsidRDefault="000D3915" w:rsidP="000D3915">
      <w:pPr>
        <w:spacing w:line="276" w:lineRule="auto"/>
        <w:jc w:val="both"/>
      </w:pPr>
      <w:r>
        <w:t>Chongqing University of Posts and Telecommunications</w:t>
      </w:r>
    </w:p>
    <w:p w14:paraId="3319ACA4" w14:textId="320759E8" w:rsidR="000D3915" w:rsidRPr="00157B27" w:rsidRDefault="000D3915" w:rsidP="000D3915">
      <w:pPr>
        <w:spacing w:line="276" w:lineRule="auto"/>
        <w:jc w:val="both"/>
        <w:rPr>
          <w:lang w:val="fr-FR"/>
        </w:rPr>
      </w:pPr>
      <w:r w:rsidRPr="00157B27">
        <w:rPr>
          <w:lang w:val="fr-FR"/>
        </w:rPr>
        <w:t>Chongqing</w:t>
      </w:r>
      <w:r w:rsidR="001B5E13" w:rsidRPr="00157B27">
        <w:rPr>
          <w:lang w:val="fr-FR"/>
        </w:rPr>
        <w:t xml:space="preserve">, </w:t>
      </w:r>
      <w:r w:rsidRPr="00157B27">
        <w:rPr>
          <w:lang w:val="fr-FR"/>
        </w:rPr>
        <w:t>China</w:t>
      </w:r>
    </w:p>
    <w:p w14:paraId="54DEE246" w14:textId="1840C203" w:rsidR="000D3915" w:rsidRPr="00DE043A" w:rsidRDefault="00183D91" w:rsidP="00C664A0">
      <w:pPr>
        <w:rPr>
          <w:lang w:val="fr-FR"/>
        </w:rPr>
      </w:pPr>
      <w:r>
        <w:fldChar w:fldCharType="begin"/>
      </w:r>
      <w:r w:rsidRPr="000B2D07">
        <w:rPr>
          <w:lang w:val="fr-FR"/>
        </w:rPr>
        <w:instrText xml:space="preserve"> HYPERLINK "mailto:baimz@cqupt.edu.cn" \h </w:instrText>
      </w:r>
      <w:r>
        <w:fldChar w:fldCharType="separate"/>
      </w:r>
      <w:r w:rsidR="000D3915" w:rsidRPr="00DE043A">
        <w:rPr>
          <w:rStyle w:val="Lienhypertexte"/>
          <w:lang w:val="fr-FR"/>
        </w:rPr>
        <w:t>s200502020@stu.cqupt.edu.cn</w:t>
      </w:r>
      <w:r>
        <w:rPr>
          <w:rStyle w:val="Lienhypertexte"/>
          <w:lang w:val="fr-FR"/>
        </w:rPr>
        <w:fldChar w:fldCharType="end"/>
      </w:r>
    </w:p>
    <w:p w14:paraId="7CFE310E" w14:textId="77777777" w:rsidR="000D3915" w:rsidRPr="00DE043A" w:rsidRDefault="000D3915" w:rsidP="00C664A0">
      <w:pPr>
        <w:rPr>
          <w:lang w:val="fr-FR"/>
        </w:rPr>
      </w:pPr>
    </w:p>
    <w:p w14:paraId="3BA0E654" w14:textId="059B8401" w:rsidR="0006301B" w:rsidRPr="00051139" w:rsidRDefault="0006301B" w:rsidP="00C664A0">
      <w:r w:rsidRPr="00051139">
        <w:t xml:space="preserve">Juan Antonio </w:t>
      </w:r>
      <w:proofErr w:type="spellStart"/>
      <w:r w:rsidRPr="00051139">
        <w:t>Vizcaíno</w:t>
      </w:r>
      <w:proofErr w:type="spellEnd"/>
    </w:p>
    <w:p w14:paraId="661F9E28" w14:textId="77777777" w:rsidR="001B5E13" w:rsidRDefault="0006301B" w:rsidP="00C664A0">
      <w:r w:rsidRPr="00051139">
        <w:t xml:space="preserve">European Bioinformatics Institute (EMBL-EBI), </w:t>
      </w:r>
    </w:p>
    <w:p w14:paraId="26B0F4B1" w14:textId="290F3524" w:rsidR="0006301B" w:rsidRPr="00051139" w:rsidRDefault="0006301B" w:rsidP="00C664A0">
      <w:r w:rsidRPr="00051139">
        <w:t>Cambridge</w:t>
      </w:r>
      <w:r w:rsidR="001B5E13">
        <w:t xml:space="preserve">, </w:t>
      </w:r>
      <w:r w:rsidRPr="00051139">
        <w:t>United Kingdom</w:t>
      </w:r>
    </w:p>
    <w:p w14:paraId="00000389" w14:textId="730D797F" w:rsidR="00DF77F0" w:rsidRPr="00DF77F0" w:rsidRDefault="00183D91" w:rsidP="00DF77F0">
      <w:hyperlink r:id="rId93">
        <w:r w:rsidR="0006301B" w:rsidRPr="00051139">
          <w:rPr>
            <w:color w:val="0000FF"/>
            <w:u w:val="single"/>
          </w:rPr>
          <w:t>juan@ebi.ac.uk</w:t>
        </w:r>
      </w:hyperlink>
      <w:r w:rsidR="0006301B" w:rsidRPr="00051139">
        <w:t xml:space="preserve"> </w:t>
      </w:r>
    </w:p>
    <w:p w14:paraId="5F79A809" w14:textId="77777777" w:rsidR="20AC6FB9" w:rsidRDefault="20AC6FB9"/>
    <w:p w14:paraId="1487B86E" w14:textId="77777777" w:rsidR="00DD09FA" w:rsidRDefault="00DD09FA" w:rsidP="00DD09FA">
      <w:pPr>
        <w:widowControl w:val="0"/>
        <w:pBdr>
          <w:top w:val="nil"/>
          <w:left w:val="nil"/>
          <w:bottom w:val="nil"/>
          <w:right w:val="nil"/>
          <w:between w:val="nil"/>
        </w:pBdr>
        <w:spacing w:line="276" w:lineRule="auto"/>
        <w:jc w:val="both"/>
      </w:pPr>
      <w:r>
        <w:t xml:space="preserve">Anja </w:t>
      </w:r>
      <w:proofErr w:type="spellStart"/>
      <w:r>
        <w:t>Fullgrabe</w:t>
      </w:r>
      <w:proofErr w:type="spellEnd"/>
    </w:p>
    <w:p w14:paraId="646C04D1" w14:textId="77777777" w:rsidR="001B5E13" w:rsidRDefault="00DD09FA" w:rsidP="00DD09FA">
      <w:r w:rsidRPr="00051139">
        <w:t xml:space="preserve">European Bioinformatics Institute (EMBL-EBI), </w:t>
      </w:r>
    </w:p>
    <w:p w14:paraId="77285575" w14:textId="301CF7AF" w:rsidR="00DD09FA" w:rsidRPr="00051139" w:rsidRDefault="00DD09FA" w:rsidP="00DD09FA">
      <w:r w:rsidRPr="00051139">
        <w:lastRenderedPageBreak/>
        <w:t>Cambridge</w:t>
      </w:r>
      <w:r w:rsidR="001B5E13">
        <w:t xml:space="preserve">, </w:t>
      </w:r>
      <w:r w:rsidRPr="00051139">
        <w:t>United Kingdom</w:t>
      </w:r>
    </w:p>
    <w:p w14:paraId="025D2803" w14:textId="370EBC98" w:rsidR="00DD09FA" w:rsidRDefault="00183D91" w:rsidP="20AC6FB9">
      <w:pPr>
        <w:spacing w:line="259" w:lineRule="auto"/>
      </w:pPr>
      <w:hyperlink r:id="rId94" w:history="1">
        <w:r w:rsidR="00E7565E" w:rsidRPr="00B2347A">
          <w:rPr>
            <w:rStyle w:val="Lienhypertexte"/>
          </w:rPr>
          <w:t>anjaf@ebi.ac.uk</w:t>
        </w:r>
      </w:hyperlink>
      <w:r w:rsidR="00E7565E">
        <w:t xml:space="preserve"> </w:t>
      </w:r>
    </w:p>
    <w:p w14:paraId="19997E44" w14:textId="77777777" w:rsidR="00DD09FA" w:rsidRDefault="00DD09FA" w:rsidP="20AC6FB9">
      <w:pPr>
        <w:spacing w:line="259" w:lineRule="auto"/>
      </w:pPr>
    </w:p>
    <w:p w14:paraId="2B7C490D" w14:textId="270A4768" w:rsidR="6A9D1D90" w:rsidRDefault="6A9D1D90" w:rsidP="20AC6FB9">
      <w:pPr>
        <w:spacing w:line="259" w:lineRule="auto"/>
      </w:pPr>
      <w:proofErr w:type="spellStart"/>
      <w:r>
        <w:t>Mingze</w:t>
      </w:r>
      <w:proofErr w:type="spellEnd"/>
      <w:r>
        <w:t xml:space="preserve"> Bai</w:t>
      </w:r>
    </w:p>
    <w:p w14:paraId="145C280C" w14:textId="477673C7" w:rsidR="008C4A0E" w:rsidRDefault="6A9D1D90" w:rsidP="20AC6FB9">
      <w:pPr>
        <w:spacing w:line="276" w:lineRule="auto"/>
        <w:jc w:val="both"/>
      </w:pPr>
      <w:r>
        <w:t xml:space="preserve">Chongqing University of Posts and Telecommunications </w:t>
      </w:r>
    </w:p>
    <w:p w14:paraId="31B38169" w14:textId="264480FF" w:rsidR="6A9D1D90" w:rsidRPr="00DE043A" w:rsidRDefault="6A9D1D90" w:rsidP="20AC6FB9">
      <w:pPr>
        <w:spacing w:line="276" w:lineRule="auto"/>
        <w:jc w:val="both"/>
        <w:rPr>
          <w:lang w:val="fr-FR"/>
        </w:rPr>
      </w:pPr>
      <w:r w:rsidRPr="00DE043A">
        <w:rPr>
          <w:lang w:val="fr-FR"/>
        </w:rPr>
        <w:t>Chongqing</w:t>
      </w:r>
      <w:r w:rsidR="008C4A0E" w:rsidRPr="00DE043A">
        <w:rPr>
          <w:lang w:val="fr-FR"/>
        </w:rPr>
        <w:t xml:space="preserve">, </w:t>
      </w:r>
      <w:r w:rsidRPr="00DE043A">
        <w:rPr>
          <w:lang w:val="fr-FR"/>
        </w:rPr>
        <w:t>China</w:t>
      </w:r>
    </w:p>
    <w:p w14:paraId="66DEBAD9" w14:textId="7281D2ED" w:rsidR="6A9D1D90" w:rsidRPr="00DE043A" w:rsidRDefault="00183D91">
      <w:pPr>
        <w:rPr>
          <w:lang w:val="fr-FR"/>
        </w:rPr>
      </w:pPr>
      <w:r>
        <w:fldChar w:fldCharType="begin"/>
      </w:r>
      <w:r w:rsidRPr="000B2D07">
        <w:rPr>
          <w:lang w:val="fr-FR"/>
        </w:rPr>
        <w:instrText xml:space="preserve"> HYPERLINK "mailto:baimz@cqupt.edu.cn" \h </w:instrText>
      </w:r>
      <w:r>
        <w:fldChar w:fldCharType="separate"/>
      </w:r>
      <w:r w:rsidR="6A9D1D90" w:rsidRPr="00DE043A">
        <w:rPr>
          <w:rStyle w:val="Lienhypertexte"/>
          <w:lang w:val="fr-FR"/>
        </w:rPr>
        <w:t>baimz@cqupt.edu.cn</w:t>
      </w:r>
      <w:r>
        <w:rPr>
          <w:rStyle w:val="Lienhypertexte"/>
          <w:lang w:val="fr-FR"/>
        </w:rPr>
        <w:fldChar w:fldCharType="end"/>
      </w:r>
    </w:p>
    <w:p w14:paraId="0000038A" w14:textId="55AAFEAC" w:rsidR="00A6125A" w:rsidRPr="00DE043A" w:rsidRDefault="00A6125A" w:rsidP="00A6125A">
      <w:pPr>
        <w:rPr>
          <w:color w:val="000000"/>
          <w:lang w:val="fr-FR"/>
        </w:rPr>
      </w:pPr>
    </w:p>
    <w:p w14:paraId="30A711F6" w14:textId="157D9A6A" w:rsidR="4338A16B" w:rsidRDefault="4338A16B" w:rsidP="5890466F">
      <w:pPr>
        <w:rPr>
          <w:color w:val="000000" w:themeColor="text1"/>
        </w:rPr>
      </w:pPr>
      <w:r w:rsidRPr="5890466F">
        <w:rPr>
          <w:color w:val="000000" w:themeColor="text1"/>
        </w:rPr>
        <w:t xml:space="preserve">Marie </w:t>
      </w:r>
      <w:proofErr w:type="spellStart"/>
      <w:r w:rsidRPr="5890466F">
        <w:rPr>
          <w:color w:val="000000" w:themeColor="text1"/>
        </w:rPr>
        <w:t>Locard</w:t>
      </w:r>
      <w:proofErr w:type="spellEnd"/>
      <w:r w:rsidRPr="5890466F">
        <w:rPr>
          <w:color w:val="000000" w:themeColor="text1"/>
        </w:rPr>
        <w:t>-Paulet</w:t>
      </w:r>
    </w:p>
    <w:p w14:paraId="5B7F4811" w14:textId="2D157919" w:rsidR="4338A16B" w:rsidRDefault="4338A16B" w:rsidP="5890466F">
      <w:pPr>
        <w:rPr>
          <w:color w:val="000000" w:themeColor="text1"/>
        </w:rPr>
      </w:pPr>
      <w:r w:rsidRPr="5890466F">
        <w:rPr>
          <w:color w:val="000000" w:themeColor="text1"/>
        </w:rPr>
        <w:t xml:space="preserve">Novo Nordisk Foundation </w:t>
      </w:r>
      <w:proofErr w:type="spellStart"/>
      <w:r w:rsidRPr="5890466F">
        <w:rPr>
          <w:color w:val="000000" w:themeColor="text1"/>
        </w:rPr>
        <w:t>Center</w:t>
      </w:r>
      <w:proofErr w:type="spellEnd"/>
      <w:r w:rsidRPr="5890466F">
        <w:rPr>
          <w:color w:val="000000" w:themeColor="text1"/>
        </w:rPr>
        <w:t xml:space="preserve"> for Protein Research, University of Copenhagen, </w:t>
      </w:r>
      <w:r w:rsidR="00E92011" w:rsidRPr="5890466F">
        <w:rPr>
          <w:color w:val="000000" w:themeColor="text1"/>
        </w:rPr>
        <w:t>Copenhagen</w:t>
      </w:r>
      <w:r w:rsidR="00E92011">
        <w:rPr>
          <w:color w:val="000000" w:themeColor="text1"/>
        </w:rPr>
        <w:t xml:space="preserve">, </w:t>
      </w:r>
      <w:r w:rsidRPr="5890466F">
        <w:rPr>
          <w:color w:val="000000" w:themeColor="text1"/>
        </w:rPr>
        <w:t>Denmark</w:t>
      </w:r>
    </w:p>
    <w:p w14:paraId="667CBE95" w14:textId="73EF30EE" w:rsidR="4338A16B" w:rsidRDefault="00183D91" w:rsidP="5890466F">
      <w:pPr>
        <w:rPr>
          <w:color w:val="000000" w:themeColor="text1"/>
        </w:rPr>
      </w:pPr>
      <w:hyperlink r:id="rId95">
        <w:r w:rsidR="739A9124" w:rsidRPr="18B025CB">
          <w:rPr>
            <w:rStyle w:val="Lienhypertexte"/>
          </w:rPr>
          <w:t>Marie.locard-paulet@cpr.ku.dk</w:t>
        </w:r>
      </w:hyperlink>
    </w:p>
    <w:p w14:paraId="25997015" w14:textId="427D5B61" w:rsidR="18B025CB" w:rsidRDefault="18B025CB" w:rsidP="18B025CB">
      <w:pPr>
        <w:rPr>
          <w:color w:val="000000" w:themeColor="text1"/>
        </w:rPr>
      </w:pPr>
    </w:p>
    <w:p w14:paraId="25EE4E8C" w14:textId="455577CC" w:rsidR="3971E33A" w:rsidRDefault="3971E33A" w:rsidP="18B025CB">
      <w:pPr>
        <w:rPr>
          <w:color w:val="000000" w:themeColor="text1"/>
        </w:rPr>
      </w:pPr>
      <w:proofErr w:type="spellStart"/>
      <w:r w:rsidRPr="18B025CB">
        <w:rPr>
          <w:color w:val="000000" w:themeColor="text1"/>
        </w:rPr>
        <w:t>Veit</w:t>
      </w:r>
      <w:proofErr w:type="spellEnd"/>
      <w:r w:rsidRPr="18B025CB">
        <w:rPr>
          <w:color w:val="000000" w:themeColor="text1"/>
        </w:rPr>
        <w:t xml:space="preserve"> </w:t>
      </w:r>
      <w:proofErr w:type="spellStart"/>
      <w:r w:rsidRPr="18B025CB">
        <w:rPr>
          <w:color w:val="000000" w:themeColor="text1"/>
        </w:rPr>
        <w:t>Schwämmle</w:t>
      </w:r>
      <w:proofErr w:type="spellEnd"/>
    </w:p>
    <w:p w14:paraId="1A948051" w14:textId="5B8C03DF" w:rsidR="3971E33A" w:rsidRDefault="3971E33A" w:rsidP="18B025CB">
      <w:pPr>
        <w:rPr>
          <w:color w:val="000000" w:themeColor="text1"/>
        </w:rPr>
      </w:pPr>
      <w:r w:rsidRPr="18B025CB">
        <w:rPr>
          <w:color w:val="000000" w:themeColor="text1"/>
        </w:rPr>
        <w:t>Department of Biochemistry and Molecular Biology, University of Southern Denmark, Denmark</w:t>
      </w:r>
    </w:p>
    <w:p w14:paraId="1306EA57" w14:textId="7AF2FDD0" w:rsidR="3971E33A" w:rsidRDefault="00183D91" w:rsidP="18B025CB">
      <w:pPr>
        <w:rPr>
          <w:color w:val="000000" w:themeColor="text1"/>
        </w:rPr>
      </w:pPr>
      <w:hyperlink r:id="rId96" w:history="1">
        <w:r w:rsidR="00E44C69" w:rsidRPr="00747A97">
          <w:rPr>
            <w:rStyle w:val="Lienhypertexte"/>
          </w:rPr>
          <w:t>veits@bmb.sdu.dk</w:t>
        </w:r>
      </w:hyperlink>
      <w:r w:rsidR="00E44C69">
        <w:rPr>
          <w:color w:val="000000" w:themeColor="text1"/>
        </w:rPr>
        <w:t xml:space="preserve"> </w:t>
      </w:r>
    </w:p>
    <w:p w14:paraId="5455E234" w14:textId="2435F6F0" w:rsidR="568568D4" w:rsidRDefault="568568D4" w:rsidP="568568D4">
      <w:pPr>
        <w:rPr>
          <w:color w:val="000000" w:themeColor="text1"/>
        </w:rPr>
      </w:pPr>
    </w:p>
    <w:p w14:paraId="465F883D" w14:textId="77777777" w:rsidR="0081639D" w:rsidRDefault="0081639D" w:rsidP="00C664A0">
      <w:r>
        <w:t xml:space="preserve">Lev </w:t>
      </w:r>
      <w:proofErr w:type="spellStart"/>
      <w:r>
        <w:t>Levitsky</w:t>
      </w:r>
      <w:proofErr w:type="spellEnd"/>
      <w:r>
        <w:t xml:space="preserve"> </w:t>
      </w:r>
    </w:p>
    <w:p w14:paraId="5A6A0347" w14:textId="6D94FDAF" w:rsidR="0081639D" w:rsidRDefault="0081639D" w:rsidP="00C664A0">
      <w:r>
        <w:t>INEPCP RAS</w:t>
      </w:r>
    </w:p>
    <w:p w14:paraId="330DFA10" w14:textId="08C0758B" w:rsidR="0081639D" w:rsidRDefault="0081639D" w:rsidP="00C664A0">
      <w:r>
        <w:t>Moscow, Russia</w:t>
      </w:r>
    </w:p>
    <w:p w14:paraId="7408981D" w14:textId="0FA476DB" w:rsidR="0081639D" w:rsidRDefault="00183D91" w:rsidP="00C664A0">
      <w:pPr>
        <w:rPr>
          <w:bCs/>
        </w:rPr>
      </w:pPr>
      <w:hyperlink r:id="rId97" w:history="1">
        <w:r w:rsidR="0081639D" w:rsidRPr="00747A97">
          <w:rPr>
            <w:rStyle w:val="Lienhypertexte"/>
            <w:bCs/>
          </w:rPr>
          <w:t>lev.levitsky@phystech.edu</w:t>
        </w:r>
      </w:hyperlink>
      <w:r w:rsidR="0081639D">
        <w:rPr>
          <w:bCs/>
        </w:rPr>
        <w:t xml:space="preserve"> </w:t>
      </w:r>
    </w:p>
    <w:p w14:paraId="21BA3827" w14:textId="77777777" w:rsidR="0081639D" w:rsidRDefault="0081639D" w:rsidP="00C664A0">
      <w:pPr>
        <w:rPr>
          <w:bCs/>
        </w:rPr>
      </w:pPr>
    </w:p>
    <w:p w14:paraId="7040008B" w14:textId="77777777" w:rsidR="0081639D" w:rsidRDefault="0081639D" w:rsidP="00C664A0">
      <w:pPr>
        <w:rPr>
          <w:bCs/>
        </w:rPr>
      </w:pPr>
    </w:p>
    <w:p w14:paraId="3B2A22A5" w14:textId="4475AFD4" w:rsidR="00DD09FA" w:rsidRDefault="00DD09FA" w:rsidP="00DD09FA">
      <w:pPr>
        <w:widowControl w:val="0"/>
        <w:pBdr>
          <w:top w:val="nil"/>
          <w:left w:val="nil"/>
          <w:bottom w:val="nil"/>
          <w:right w:val="nil"/>
          <w:between w:val="nil"/>
        </w:pBdr>
        <w:spacing w:line="276" w:lineRule="auto"/>
        <w:jc w:val="both"/>
      </w:pPr>
      <w:r>
        <w:t xml:space="preserve">Elizaveta </w:t>
      </w:r>
      <w:proofErr w:type="spellStart"/>
      <w:r>
        <w:t>Solovyeva</w:t>
      </w:r>
      <w:proofErr w:type="spellEnd"/>
    </w:p>
    <w:p w14:paraId="0B4CE0DB" w14:textId="77777777" w:rsidR="00E92011" w:rsidRDefault="00E92011" w:rsidP="00E92011">
      <w:r>
        <w:t>INEPCP RAS</w:t>
      </w:r>
    </w:p>
    <w:p w14:paraId="1F5AD693" w14:textId="77777777" w:rsidR="00E92011" w:rsidRDefault="00E92011" w:rsidP="00E92011">
      <w:r>
        <w:t>Moscow, Russia</w:t>
      </w:r>
    </w:p>
    <w:p w14:paraId="4C343E75" w14:textId="0C85E67E" w:rsidR="00E92011" w:rsidRDefault="00183D91" w:rsidP="00DD09FA">
      <w:pPr>
        <w:widowControl w:val="0"/>
        <w:pBdr>
          <w:top w:val="nil"/>
          <w:left w:val="nil"/>
          <w:bottom w:val="nil"/>
          <w:right w:val="nil"/>
          <w:between w:val="nil"/>
        </w:pBdr>
        <w:spacing w:line="276" w:lineRule="auto"/>
        <w:jc w:val="both"/>
      </w:pPr>
      <w:hyperlink r:id="rId98" w:history="1">
        <w:r w:rsidR="008277B2" w:rsidRPr="00B2347A">
          <w:rPr>
            <w:rStyle w:val="Lienhypertexte"/>
          </w:rPr>
          <w:t>lisavetasol@gmail.com</w:t>
        </w:r>
      </w:hyperlink>
      <w:r w:rsidR="008277B2">
        <w:t xml:space="preserve"> </w:t>
      </w:r>
    </w:p>
    <w:p w14:paraId="3B10265F" w14:textId="77777777" w:rsidR="008277B2" w:rsidRDefault="008277B2" w:rsidP="00DD09FA">
      <w:pPr>
        <w:widowControl w:val="0"/>
        <w:pBdr>
          <w:top w:val="nil"/>
          <w:left w:val="nil"/>
          <w:bottom w:val="nil"/>
          <w:right w:val="nil"/>
          <w:between w:val="nil"/>
        </w:pBdr>
        <w:spacing w:line="276" w:lineRule="auto"/>
        <w:jc w:val="both"/>
      </w:pPr>
    </w:p>
    <w:p w14:paraId="0C198D96" w14:textId="77777777" w:rsidR="00CE452E" w:rsidRDefault="00DD09FA" w:rsidP="00DD09FA">
      <w:pPr>
        <w:widowControl w:val="0"/>
        <w:pBdr>
          <w:top w:val="nil"/>
          <w:left w:val="nil"/>
          <w:bottom w:val="nil"/>
          <w:right w:val="nil"/>
          <w:between w:val="nil"/>
        </w:pBdr>
        <w:spacing w:line="276" w:lineRule="auto"/>
        <w:jc w:val="both"/>
      </w:pPr>
      <w:r>
        <w:t xml:space="preserve">Marc </w:t>
      </w:r>
      <w:proofErr w:type="spellStart"/>
      <w:r>
        <w:t>Vaudel</w:t>
      </w:r>
      <w:proofErr w:type="spellEnd"/>
      <w:r>
        <w:t xml:space="preserve">, University of Bergen </w:t>
      </w:r>
    </w:p>
    <w:p w14:paraId="5A7FD833" w14:textId="4E4D71F4" w:rsidR="00DD09FA" w:rsidRDefault="00DD09FA" w:rsidP="00DD09FA">
      <w:pPr>
        <w:widowControl w:val="0"/>
        <w:pBdr>
          <w:top w:val="nil"/>
          <w:left w:val="nil"/>
          <w:bottom w:val="nil"/>
          <w:right w:val="nil"/>
          <w:between w:val="nil"/>
        </w:pBdr>
        <w:spacing w:line="276" w:lineRule="auto"/>
        <w:jc w:val="both"/>
      </w:pPr>
      <w:r>
        <w:t>Norway</w:t>
      </w:r>
    </w:p>
    <w:p w14:paraId="41F23132" w14:textId="0929FA2D" w:rsidR="00CE452E" w:rsidRDefault="00183D91" w:rsidP="00DD09FA">
      <w:pPr>
        <w:widowControl w:val="0"/>
        <w:pBdr>
          <w:top w:val="nil"/>
          <w:left w:val="nil"/>
          <w:bottom w:val="nil"/>
          <w:right w:val="nil"/>
          <w:between w:val="nil"/>
        </w:pBdr>
        <w:spacing w:line="276" w:lineRule="auto"/>
        <w:jc w:val="both"/>
      </w:pPr>
      <w:hyperlink r:id="rId99" w:history="1">
        <w:r w:rsidR="00C44F5C" w:rsidRPr="00B2347A">
          <w:rPr>
            <w:rStyle w:val="Lienhypertexte"/>
          </w:rPr>
          <w:t>Marc.Vaudel@uib.no</w:t>
        </w:r>
      </w:hyperlink>
      <w:r w:rsidR="00C44F5C">
        <w:t xml:space="preserve"> </w:t>
      </w:r>
    </w:p>
    <w:p w14:paraId="45C1CDB4" w14:textId="77777777" w:rsidR="00755FEF" w:rsidRDefault="00755FEF" w:rsidP="00DD09FA">
      <w:pPr>
        <w:widowControl w:val="0"/>
        <w:pBdr>
          <w:top w:val="nil"/>
          <w:left w:val="nil"/>
          <w:bottom w:val="nil"/>
          <w:right w:val="nil"/>
          <w:between w:val="nil"/>
        </w:pBdr>
        <w:spacing w:line="276" w:lineRule="auto"/>
        <w:jc w:val="both"/>
      </w:pPr>
    </w:p>
    <w:p w14:paraId="46C7F7BD" w14:textId="77777777" w:rsidR="00755FEF" w:rsidRDefault="00DD09FA" w:rsidP="00DD09FA">
      <w:pPr>
        <w:widowControl w:val="0"/>
        <w:pBdr>
          <w:top w:val="nil"/>
          <w:left w:val="nil"/>
          <w:bottom w:val="nil"/>
          <w:right w:val="nil"/>
          <w:between w:val="nil"/>
        </w:pBdr>
        <w:spacing w:line="276" w:lineRule="auto"/>
        <w:jc w:val="both"/>
      </w:pPr>
      <w:r>
        <w:t>Stefan Schulze, University of Pennsylvania</w:t>
      </w:r>
    </w:p>
    <w:p w14:paraId="75960892" w14:textId="0077E63B" w:rsidR="00DD09FA" w:rsidRDefault="00DD09FA" w:rsidP="00DD09FA">
      <w:pPr>
        <w:widowControl w:val="0"/>
        <w:pBdr>
          <w:top w:val="nil"/>
          <w:left w:val="nil"/>
          <w:bottom w:val="nil"/>
          <w:right w:val="nil"/>
          <w:between w:val="nil"/>
        </w:pBdr>
        <w:spacing w:line="276" w:lineRule="auto"/>
        <w:jc w:val="both"/>
      </w:pPr>
      <w:r>
        <w:t>USA</w:t>
      </w:r>
    </w:p>
    <w:p w14:paraId="1FB5C83C" w14:textId="04381EF0" w:rsidR="00755FEF" w:rsidRDefault="00183D91" w:rsidP="00DD09FA">
      <w:pPr>
        <w:widowControl w:val="0"/>
        <w:pBdr>
          <w:top w:val="nil"/>
          <w:left w:val="nil"/>
          <w:bottom w:val="nil"/>
          <w:right w:val="nil"/>
          <w:between w:val="nil"/>
        </w:pBdr>
        <w:spacing w:line="276" w:lineRule="auto"/>
        <w:jc w:val="both"/>
      </w:pPr>
      <w:hyperlink r:id="rId100" w:history="1">
        <w:r w:rsidR="00052A64" w:rsidRPr="00B2347A">
          <w:rPr>
            <w:rStyle w:val="Lienhypertexte"/>
          </w:rPr>
          <w:t>sschulze@sas.upenn.edu</w:t>
        </w:r>
      </w:hyperlink>
    </w:p>
    <w:p w14:paraId="0E580714" w14:textId="77777777" w:rsidR="00052A64" w:rsidRDefault="00052A64" w:rsidP="00DD09FA">
      <w:pPr>
        <w:widowControl w:val="0"/>
        <w:pBdr>
          <w:top w:val="nil"/>
          <w:left w:val="nil"/>
          <w:bottom w:val="nil"/>
          <w:right w:val="nil"/>
          <w:between w:val="nil"/>
        </w:pBdr>
        <w:spacing w:line="276" w:lineRule="auto"/>
        <w:jc w:val="both"/>
      </w:pPr>
    </w:p>
    <w:p w14:paraId="36D39C80" w14:textId="4A55B93C" w:rsidR="005245D7" w:rsidRDefault="00DD09FA" w:rsidP="00DD09FA">
      <w:pPr>
        <w:widowControl w:val="0"/>
        <w:pBdr>
          <w:top w:val="nil"/>
          <w:left w:val="nil"/>
          <w:bottom w:val="nil"/>
          <w:right w:val="nil"/>
          <w:between w:val="nil"/>
        </w:pBdr>
        <w:spacing w:line="276" w:lineRule="auto"/>
        <w:jc w:val="both"/>
      </w:pPr>
      <w:r w:rsidRPr="008352DB">
        <w:t>Mathias</w:t>
      </w:r>
      <w:r w:rsidR="00CC77D0">
        <w:t xml:space="preserve"> </w:t>
      </w:r>
      <w:r w:rsidR="00CC77D0" w:rsidRPr="008352DB">
        <w:t>Wilhelm,</w:t>
      </w:r>
      <w:r>
        <w:t xml:space="preserve"> Technical University of Munich </w:t>
      </w:r>
    </w:p>
    <w:p w14:paraId="326EE630" w14:textId="371B8BEC" w:rsidR="00DD09FA" w:rsidRDefault="00DD09FA" w:rsidP="00DD09FA">
      <w:pPr>
        <w:widowControl w:val="0"/>
        <w:pBdr>
          <w:top w:val="nil"/>
          <w:left w:val="nil"/>
          <w:bottom w:val="nil"/>
          <w:right w:val="nil"/>
          <w:between w:val="nil"/>
        </w:pBdr>
        <w:spacing w:line="276" w:lineRule="auto"/>
        <w:jc w:val="both"/>
      </w:pPr>
      <w:r>
        <w:t>Germany</w:t>
      </w:r>
    </w:p>
    <w:p w14:paraId="5ECE7B57" w14:textId="01F156A8" w:rsidR="005245D7" w:rsidRDefault="00183D91" w:rsidP="00DD09FA">
      <w:pPr>
        <w:widowControl w:val="0"/>
        <w:pBdr>
          <w:top w:val="nil"/>
          <w:left w:val="nil"/>
          <w:bottom w:val="nil"/>
          <w:right w:val="nil"/>
          <w:between w:val="nil"/>
        </w:pBdr>
        <w:spacing w:line="276" w:lineRule="auto"/>
        <w:jc w:val="both"/>
      </w:pPr>
      <w:hyperlink r:id="rId101" w:history="1">
        <w:r w:rsidR="009208D2" w:rsidRPr="00B2347A">
          <w:rPr>
            <w:rStyle w:val="Lienhypertexte"/>
          </w:rPr>
          <w:t>mathias.wilhelm@tum.de</w:t>
        </w:r>
      </w:hyperlink>
    </w:p>
    <w:p w14:paraId="4C042C6E" w14:textId="77777777" w:rsidR="009208D2" w:rsidRDefault="009208D2" w:rsidP="00DD09FA">
      <w:pPr>
        <w:widowControl w:val="0"/>
        <w:pBdr>
          <w:top w:val="nil"/>
          <w:left w:val="nil"/>
          <w:bottom w:val="nil"/>
          <w:right w:val="nil"/>
          <w:between w:val="nil"/>
        </w:pBdr>
        <w:spacing w:line="276" w:lineRule="auto"/>
        <w:jc w:val="both"/>
      </w:pPr>
    </w:p>
    <w:p w14:paraId="6D697CE4" w14:textId="77777777" w:rsidR="0030111C" w:rsidRDefault="00DD09FA" w:rsidP="00DD09FA">
      <w:pPr>
        <w:widowControl w:val="0"/>
        <w:pBdr>
          <w:top w:val="nil"/>
          <w:left w:val="nil"/>
          <w:bottom w:val="nil"/>
          <w:right w:val="nil"/>
          <w:between w:val="nil"/>
        </w:pBdr>
        <w:spacing w:line="276" w:lineRule="auto"/>
        <w:jc w:val="both"/>
      </w:pPr>
      <w:r>
        <w:t xml:space="preserve">Samaras </w:t>
      </w:r>
      <w:proofErr w:type="spellStart"/>
      <w:r>
        <w:t>Patroklos</w:t>
      </w:r>
      <w:proofErr w:type="spellEnd"/>
      <w:r>
        <w:t xml:space="preserve">, Technical University of Munich </w:t>
      </w:r>
    </w:p>
    <w:p w14:paraId="63817C94" w14:textId="48407F89" w:rsidR="00DD09FA" w:rsidRDefault="00DD09FA" w:rsidP="00DD09FA">
      <w:pPr>
        <w:widowControl w:val="0"/>
        <w:pBdr>
          <w:top w:val="nil"/>
          <w:left w:val="nil"/>
          <w:bottom w:val="nil"/>
          <w:right w:val="nil"/>
          <w:between w:val="nil"/>
        </w:pBdr>
        <w:spacing w:line="276" w:lineRule="auto"/>
        <w:jc w:val="both"/>
      </w:pPr>
      <w:r>
        <w:lastRenderedPageBreak/>
        <w:t>Germany</w:t>
      </w:r>
    </w:p>
    <w:p w14:paraId="4616B511" w14:textId="21DE178E" w:rsidR="0030111C" w:rsidRDefault="00183D91" w:rsidP="00DD09FA">
      <w:pPr>
        <w:widowControl w:val="0"/>
        <w:pBdr>
          <w:top w:val="nil"/>
          <w:left w:val="nil"/>
          <w:bottom w:val="nil"/>
          <w:right w:val="nil"/>
          <w:between w:val="nil"/>
        </w:pBdr>
        <w:spacing w:line="276" w:lineRule="auto"/>
        <w:jc w:val="both"/>
      </w:pPr>
      <w:hyperlink r:id="rId102" w:history="1">
        <w:r w:rsidR="0030111C" w:rsidRPr="00B2347A">
          <w:rPr>
            <w:rStyle w:val="Lienhypertexte"/>
          </w:rPr>
          <w:t>patroklos.samaras@tum.de</w:t>
        </w:r>
      </w:hyperlink>
    </w:p>
    <w:p w14:paraId="1968C29B" w14:textId="77777777" w:rsidR="0030111C" w:rsidRDefault="0030111C" w:rsidP="00DD09FA">
      <w:pPr>
        <w:widowControl w:val="0"/>
        <w:pBdr>
          <w:top w:val="nil"/>
          <w:left w:val="nil"/>
          <w:bottom w:val="nil"/>
          <w:right w:val="nil"/>
          <w:between w:val="nil"/>
        </w:pBdr>
        <w:spacing w:line="276" w:lineRule="auto"/>
        <w:jc w:val="both"/>
      </w:pPr>
    </w:p>
    <w:p w14:paraId="0A84C183" w14:textId="77777777" w:rsidR="0030111C" w:rsidRDefault="00DD09FA" w:rsidP="00DD09FA">
      <w:pPr>
        <w:widowControl w:val="0"/>
        <w:pBdr>
          <w:top w:val="nil"/>
          <w:left w:val="nil"/>
          <w:bottom w:val="nil"/>
          <w:right w:val="nil"/>
          <w:between w:val="nil"/>
        </w:pBdr>
        <w:spacing w:line="276" w:lineRule="auto"/>
        <w:jc w:val="both"/>
      </w:pPr>
      <w:r>
        <w:t xml:space="preserve">Enrique </w:t>
      </w:r>
      <w:proofErr w:type="spellStart"/>
      <w:r>
        <w:t>Audaín</w:t>
      </w:r>
      <w:proofErr w:type="spellEnd"/>
      <w:r>
        <w:t xml:space="preserve">, </w:t>
      </w:r>
      <w:r w:rsidRPr="0028054D">
        <w:t>University Hospital of Schleswig-Holstein, Kiel,</w:t>
      </w:r>
    </w:p>
    <w:p w14:paraId="79951BFE" w14:textId="2200712B" w:rsidR="00DD09FA" w:rsidRDefault="00DD09FA" w:rsidP="00DD09FA">
      <w:pPr>
        <w:widowControl w:val="0"/>
        <w:pBdr>
          <w:top w:val="nil"/>
          <w:left w:val="nil"/>
          <w:bottom w:val="nil"/>
          <w:right w:val="nil"/>
          <w:between w:val="nil"/>
        </w:pBdr>
        <w:spacing w:line="276" w:lineRule="auto"/>
        <w:jc w:val="both"/>
      </w:pPr>
      <w:r w:rsidRPr="0028054D">
        <w:t>Germany</w:t>
      </w:r>
    </w:p>
    <w:p w14:paraId="5C4EF428" w14:textId="6CEABBC0" w:rsidR="00DC457C" w:rsidRDefault="00183D91" w:rsidP="00DD09FA">
      <w:pPr>
        <w:widowControl w:val="0"/>
        <w:pBdr>
          <w:top w:val="nil"/>
          <w:left w:val="nil"/>
          <w:bottom w:val="nil"/>
          <w:right w:val="nil"/>
          <w:between w:val="nil"/>
        </w:pBdr>
        <w:spacing w:line="276" w:lineRule="auto"/>
        <w:jc w:val="both"/>
      </w:pPr>
      <w:hyperlink r:id="rId103" w:history="1">
        <w:r w:rsidR="008F76B5" w:rsidRPr="00B2347A">
          <w:rPr>
            <w:rStyle w:val="Lienhypertexte"/>
          </w:rPr>
          <w:t>enrique.audain@uksh.de</w:t>
        </w:r>
      </w:hyperlink>
    </w:p>
    <w:p w14:paraId="5F9B61AC" w14:textId="77777777" w:rsidR="008F76B5" w:rsidRDefault="008F76B5" w:rsidP="00DD09FA">
      <w:pPr>
        <w:widowControl w:val="0"/>
        <w:pBdr>
          <w:top w:val="nil"/>
          <w:left w:val="nil"/>
          <w:bottom w:val="nil"/>
          <w:right w:val="nil"/>
          <w:between w:val="nil"/>
        </w:pBdr>
        <w:spacing w:line="276" w:lineRule="auto"/>
        <w:jc w:val="both"/>
      </w:pPr>
    </w:p>
    <w:p w14:paraId="78AC3BFD" w14:textId="77777777" w:rsidR="00AA53D8" w:rsidRDefault="00DD09FA" w:rsidP="00DD09FA">
      <w:pPr>
        <w:widowControl w:val="0"/>
        <w:pBdr>
          <w:top w:val="nil"/>
          <w:left w:val="nil"/>
          <w:bottom w:val="nil"/>
          <w:right w:val="nil"/>
          <w:between w:val="nil"/>
        </w:pBdr>
        <w:spacing w:line="276" w:lineRule="auto"/>
        <w:jc w:val="both"/>
      </w:pPr>
      <w:r>
        <w:t xml:space="preserve">Melanie Christine </w:t>
      </w:r>
      <w:proofErr w:type="spellStart"/>
      <w:r>
        <w:t>Föll</w:t>
      </w:r>
      <w:proofErr w:type="spellEnd"/>
      <w:r>
        <w:t xml:space="preserve">, </w:t>
      </w:r>
      <w:proofErr w:type="spellStart"/>
      <w:r>
        <w:t>Northeastern</w:t>
      </w:r>
      <w:proofErr w:type="spellEnd"/>
      <w:r>
        <w:t xml:space="preserve"> University</w:t>
      </w:r>
    </w:p>
    <w:p w14:paraId="41CDB47A" w14:textId="02865991" w:rsidR="00DD09FA" w:rsidRDefault="00DD09FA" w:rsidP="00DD09FA">
      <w:pPr>
        <w:widowControl w:val="0"/>
        <w:pBdr>
          <w:top w:val="nil"/>
          <w:left w:val="nil"/>
          <w:bottom w:val="nil"/>
          <w:right w:val="nil"/>
          <w:between w:val="nil"/>
        </w:pBdr>
        <w:spacing w:line="276" w:lineRule="auto"/>
        <w:jc w:val="both"/>
      </w:pPr>
      <w:r>
        <w:t>USA</w:t>
      </w:r>
    </w:p>
    <w:p w14:paraId="246748DD" w14:textId="38FEC8A5" w:rsidR="00AA53D8" w:rsidRDefault="00183D91" w:rsidP="00DD09FA">
      <w:pPr>
        <w:widowControl w:val="0"/>
        <w:pBdr>
          <w:top w:val="nil"/>
          <w:left w:val="nil"/>
          <w:bottom w:val="nil"/>
          <w:right w:val="nil"/>
          <w:between w:val="nil"/>
        </w:pBdr>
        <w:spacing w:line="276" w:lineRule="auto"/>
        <w:jc w:val="both"/>
      </w:pPr>
      <w:hyperlink r:id="rId104" w:history="1">
        <w:r w:rsidR="00F95E8A" w:rsidRPr="00B2347A">
          <w:rPr>
            <w:rStyle w:val="Lienhypertexte"/>
          </w:rPr>
          <w:t>melanie.foell@mol-med.uni-freiburg.de</w:t>
        </w:r>
      </w:hyperlink>
    </w:p>
    <w:p w14:paraId="3119054C" w14:textId="77777777" w:rsidR="00F95E8A" w:rsidRDefault="00F95E8A" w:rsidP="00DD09FA">
      <w:pPr>
        <w:widowControl w:val="0"/>
        <w:pBdr>
          <w:top w:val="nil"/>
          <w:left w:val="nil"/>
          <w:bottom w:val="nil"/>
          <w:right w:val="nil"/>
          <w:between w:val="nil"/>
        </w:pBdr>
        <w:spacing w:line="276" w:lineRule="auto"/>
        <w:jc w:val="both"/>
      </w:pPr>
    </w:p>
    <w:p w14:paraId="0B918C15" w14:textId="77777777" w:rsidR="00DD09FA" w:rsidRDefault="00DD09FA" w:rsidP="00DD09FA">
      <w:pPr>
        <w:spacing w:line="276" w:lineRule="auto"/>
        <w:jc w:val="both"/>
      </w:pPr>
      <w:r>
        <w:t>Pablo Moreno, EMBL-EBI, UK</w:t>
      </w:r>
    </w:p>
    <w:p w14:paraId="0F28786D" w14:textId="77777777" w:rsidR="00EA7518" w:rsidRDefault="00EA7518" w:rsidP="00EA7518">
      <w:r w:rsidRPr="00051139">
        <w:t xml:space="preserve">European Bioinformatics Institute (EMBL-EBI), </w:t>
      </w:r>
    </w:p>
    <w:p w14:paraId="74C0451E" w14:textId="1EA0B010" w:rsidR="00EA7518" w:rsidRDefault="00EA7518" w:rsidP="00EA7518">
      <w:pPr>
        <w:spacing w:line="276" w:lineRule="auto"/>
        <w:jc w:val="both"/>
      </w:pPr>
      <w:r w:rsidRPr="00051139">
        <w:t>Cambridge</w:t>
      </w:r>
      <w:r>
        <w:t xml:space="preserve">, </w:t>
      </w:r>
      <w:r w:rsidRPr="00051139">
        <w:t>United Kingdom</w:t>
      </w:r>
    </w:p>
    <w:p w14:paraId="1B8D3A0D" w14:textId="2F11602C" w:rsidR="008E7FA3" w:rsidRDefault="00183D91" w:rsidP="00EA7518">
      <w:pPr>
        <w:spacing w:line="276" w:lineRule="auto"/>
        <w:jc w:val="both"/>
      </w:pPr>
      <w:hyperlink r:id="rId105" w:history="1">
        <w:r w:rsidR="008E7FA3" w:rsidRPr="00B2347A">
          <w:rPr>
            <w:rStyle w:val="Lienhypertexte"/>
          </w:rPr>
          <w:t>pmoreno@ebi.ac.uk</w:t>
        </w:r>
      </w:hyperlink>
      <w:r w:rsidR="008E7FA3">
        <w:t xml:space="preserve"> </w:t>
      </w:r>
    </w:p>
    <w:p w14:paraId="63CEB602" w14:textId="77777777" w:rsidR="00EA7518" w:rsidRDefault="00EA7518" w:rsidP="00EA7518">
      <w:pPr>
        <w:spacing w:line="276" w:lineRule="auto"/>
        <w:jc w:val="both"/>
      </w:pPr>
    </w:p>
    <w:p w14:paraId="277751FF" w14:textId="77777777" w:rsidR="00EA7518" w:rsidRDefault="00DD09FA" w:rsidP="00DD09FA">
      <w:pPr>
        <w:widowControl w:val="0"/>
        <w:pBdr>
          <w:top w:val="nil"/>
          <w:left w:val="nil"/>
          <w:bottom w:val="nil"/>
          <w:right w:val="nil"/>
          <w:between w:val="nil"/>
        </w:pBdr>
        <w:spacing w:line="276" w:lineRule="auto"/>
        <w:jc w:val="both"/>
      </w:pPr>
      <w:r>
        <w:t xml:space="preserve">Johannes </w:t>
      </w:r>
      <w:proofErr w:type="spellStart"/>
      <w:r>
        <w:t>Griss</w:t>
      </w:r>
      <w:proofErr w:type="spellEnd"/>
      <w:r>
        <w:t>, Medical University of Vienna,</w:t>
      </w:r>
    </w:p>
    <w:p w14:paraId="69B7BA59" w14:textId="27915996" w:rsidR="00DD09FA" w:rsidRDefault="00DD09FA" w:rsidP="00DD09FA">
      <w:pPr>
        <w:widowControl w:val="0"/>
        <w:pBdr>
          <w:top w:val="nil"/>
          <w:left w:val="nil"/>
          <w:bottom w:val="nil"/>
          <w:right w:val="nil"/>
          <w:between w:val="nil"/>
        </w:pBdr>
        <w:spacing w:line="276" w:lineRule="auto"/>
        <w:jc w:val="both"/>
      </w:pPr>
      <w:r>
        <w:t>Austria</w:t>
      </w:r>
    </w:p>
    <w:p w14:paraId="3E57AAC2" w14:textId="5055757B" w:rsidR="00DE043A" w:rsidRDefault="00183D91" w:rsidP="00DD09FA">
      <w:pPr>
        <w:widowControl w:val="0"/>
        <w:pBdr>
          <w:top w:val="nil"/>
          <w:left w:val="nil"/>
          <w:bottom w:val="nil"/>
          <w:right w:val="nil"/>
          <w:between w:val="nil"/>
        </w:pBdr>
        <w:spacing w:line="276" w:lineRule="auto"/>
        <w:jc w:val="both"/>
      </w:pPr>
      <w:hyperlink r:id="rId106" w:history="1">
        <w:r w:rsidR="00EA7518" w:rsidRPr="00B2347A">
          <w:rPr>
            <w:rStyle w:val="Lienhypertexte"/>
          </w:rPr>
          <w:t>jgriss@ebi.ac.uk</w:t>
        </w:r>
      </w:hyperlink>
    </w:p>
    <w:p w14:paraId="32D4D50F" w14:textId="77777777" w:rsidR="00DE043A" w:rsidRDefault="00DE043A" w:rsidP="00DD09FA">
      <w:pPr>
        <w:widowControl w:val="0"/>
        <w:pBdr>
          <w:top w:val="nil"/>
          <w:left w:val="nil"/>
          <w:bottom w:val="nil"/>
          <w:right w:val="nil"/>
          <w:between w:val="nil"/>
        </w:pBdr>
        <w:spacing w:line="276" w:lineRule="auto"/>
        <w:jc w:val="both"/>
      </w:pPr>
    </w:p>
    <w:p w14:paraId="167EC249" w14:textId="443EA88C" w:rsidR="00BF535D" w:rsidRDefault="00DD09FA" w:rsidP="00DD09FA">
      <w:pPr>
        <w:widowControl w:val="0"/>
        <w:pBdr>
          <w:top w:val="nil"/>
          <w:left w:val="nil"/>
          <w:bottom w:val="nil"/>
          <w:right w:val="nil"/>
          <w:between w:val="nil"/>
        </w:pBdr>
        <w:spacing w:line="276" w:lineRule="auto"/>
        <w:jc w:val="both"/>
      </w:pPr>
      <w:r>
        <w:t xml:space="preserve">Timo </w:t>
      </w:r>
      <w:proofErr w:type="spellStart"/>
      <w:r>
        <w:t>Sachsenberg</w:t>
      </w:r>
      <w:proofErr w:type="spellEnd"/>
      <w:r>
        <w:t>, Tübingen University</w:t>
      </w:r>
    </w:p>
    <w:p w14:paraId="4874D56D" w14:textId="17F02CD5" w:rsidR="00DD09FA" w:rsidRDefault="00DD09FA" w:rsidP="00DD09FA">
      <w:pPr>
        <w:widowControl w:val="0"/>
        <w:pBdr>
          <w:top w:val="nil"/>
          <w:left w:val="nil"/>
          <w:bottom w:val="nil"/>
          <w:right w:val="nil"/>
          <w:between w:val="nil"/>
        </w:pBdr>
        <w:spacing w:line="276" w:lineRule="auto"/>
        <w:jc w:val="both"/>
      </w:pPr>
      <w:r>
        <w:t>Germany</w:t>
      </w:r>
    </w:p>
    <w:p w14:paraId="0E384371" w14:textId="4613B19D" w:rsidR="00BF535D" w:rsidRDefault="00183D91" w:rsidP="00DD09FA">
      <w:pPr>
        <w:widowControl w:val="0"/>
        <w:pBdr>
          <w:top w:val="nil"/>
          <w:left w:val="nil"/>
          <w:bottom w:val="nil"/>
          <w:right w:val="nil"/>
          <w:between w:val="nil"/>
        </w:pBdr>
        <w:spacing w:line="276" w:lineRule="auto"/>
        <w:jc w:val="both"/>
      </w:pPr>
      <w:hyperlink r:id="rId107" w:history="1">
        <w:r w:rsidR="00C44F5C" w:rsidRPr="00B2347A">
          <w:rPr>
            <w:rStyle w:val="Lienhypertexte"/>
          </w:rPr>
          <w:t>sachsenb@informatik.uni-tuebingen.de</w:t>
        </w:r>
      </w:hyperlink>
      <w:r w:rsidR="00C44F5C">
        <w:t xml:space="preserve"> </w:t>
      </w:r>
    </w:p>
    <w:p w14:paraId="232800D0" w14:textId="77777777" w:rsidR="005839A4" w:rsidRDefault="005839A4" w:rsidP="00DD09FA">
      <w:pPr>
        <w:spacing w:line="276" w:lineRule="auto"/>
        <w:jc w:val="both"/>
      </w:pPr>
    </w:p>
    <w:p w14:paraId="6207EA92" w14:textId="58F49365" w:rsidR="00DD09FA" w:rsidRDefault="00DD09FA" w:rsidP="00DD09FA">
      <w:pPr>
        <w:spacing w:line="276" w:lineRule="auto"/>
        <w:jc w:val="both"/>
      </w:pPr>
      <w:r>
        <w:t xml:space="preserve">Mikhail V. </w:t>
      </w:r>
      <w:proofErr w:type="spellStart"/>
      <w:r>
        <w:t>Gorshkov</w:t>
      </w:r>
      <w:proofErr w:type="spellEnd"/>
    </w:p>
    <w:p w14:paraId="4048EF08" w14:textId="77777777" w:rsidR="00C91106" w:rsidRDefault="00C91106" w:rsidP="00C91106">
      <w:r>
        <w:t>INEPCP RAS</w:t>
      </w:r>
    </w:p>
    <w:p w14:paraId="4906D10F" w14:textId="77777777" w:rsidR="00C91106" w:rsidRDefault="00C91106" w:rsidP="00C91106">
      <w:r>
        <w:t>Moscow, Russia</w:t>
      </w:r>
    </w:p>
    <w:p w14:paraId="025CCA1E" w14:textId="79ACD35B" w:rsidR="00733BEE" w:rsidRDefault="00183D91" w:rsidP="00DD09FA">
      <w:pPr>
        <w:spacing w:line="276" w:lineRule="auto"/>
        <w:jc w:val="both"/>
      </w:pPr>
      <w:hyperlink r:id="rId108" w:history="1">
        <w:r w:rsidR="008E7FA3" w:rsidRPr="00B2347A">
          <w:rPr>
            <w:rStyle w:val="Lienhypertexte"/>
          </w:rPr>
          <w:t>mikhail.v.gorshkov@gmail.com</w:t>
        </w:r>
      </w:hyperlink>
      <w:r w:rsidR="008E7FA3">
        <w:t xml:space="preserve"> </w:t>
      </w:r>
    </w:p>
    <w:p w14:paraId="6B8FF8F2" w14:textId="77777777" w:rsidR="008E7FA3" w:rsidRDefault="008E7FA3" w:rsidP="00DD09FA">
      <w:pPr>
        <w:spacing w:line="276" w:lineRule="auto"/>
        <w:jc w:val="both"/>
      </w:pPr>
    </w:p>
    <w:p w14:paraId="63527E09" w14:textId="77777777" w:rsidR="00C91106" w:rsidRDefault="00DD09FA" w:rsidP="00DD09FA">
      <w:pPr>
        <w:spacing w:line="276" w:lineRule="auto"/>
        <w:jc w:val="both"/>
        <w:rPr>
          <w:color w:val="212121"/>
        </w:rPr>
      </w:pPr>
      <w:r>
        <w:t xml:space="preserve">David </w:t>
      </w:r>
      <w:proofErr w:type="spellStart"/>
      <w:r>
        <w:t>Bouyssié</w:t>
      </w:r>
      <w:proofErr w:type="spellEnd"/>
      <w:r>
        <w:t xml:space="preserve">, IPBS, </w:t>
      </w:r>
      <w:r w:rsidRPr="1ACA6BBB">
        <w:rPr>
          <w:color w:val="212121"/>
        </w:rPr>
        <w:t>University of Toulouse, CNRS, UPS</w:t>
      </w:r>
    </w:p>
    <w:p w14:paraId="64BEBE73" w14:textId="19A4D37F" w:rsidR="00DD09FA" w:rsidRPr="00DE043A" w:rsidRDefault="00DD09FA" w:rsidP="00DD09FA">
      <w:pPr>
        <w:spacing w:line="276" w:lineRule="auto"/>
        <w:jc w:val="both"/>
        <w:rPr>
          <w:color w:val="212121"/>
          <w:lang w:val="fr-FR"/>
        </w:rPr>
      </w:pPr>
      <w:r w:rsidRPr="00DE043A">
        <w:rPr>
          <w:color w:val="212121"/>
          <w:lang w:val="fr-FR"/>
        </w:rPr>
        <w:t>Toulouse, France</w:t>
      </w:r>
    </w:p>
    <w:p w14:paraId="71204720" w14:textId="2CE7DC51" w:rsidR="00C91106" w:rsidRPr="00DE043A" w:rsidRDefault="00183D91" w:rsidP="00DD09FA">
      <w:pPr>
        <w:spacing w:line="276" w:lineRule="auto"/>
        <w:jc w:val="both"/>
        <w:rPr>
          <w:lang w:val="fr-FR"/>
        </w:rPr>
      </w:pPr>
      <w:r>
        <w:fldChar w:fldCharType="begin"/>
      </w:r>
      <w:r w:rsidRPr="000B2D07">
        <w:rPr>
          <w:lang w:val="fr-FR"/>
        </w:rPr>
        <w:instrText xml:space="preserve"> HYPERLINK "mailto:david.bouyssie@ipbs.fr" </w:instrText>
      </w:r>
      <w:r>
        <w:fldChar w:fldCharType="separate"/>
      </w:r>
      <w:r w:rsidR="004B0C79" w:rsidRPr="00DE043A">
        <w:rPr>
          <w:rStyle w:val="Lienhypertexte"/>
          <w:lang w:val="fr-FR"/>
        </w:rPr>
        <w:t>david.bouyssie@ipbs.fr</w:t>
      </w:r>
      <w:r>
        <w:rPr>
          <w:rStyle w:val="Lienhypertexte"/>
          <w:lang w:val="fr-FR"/>
        </w:rPr>
        <w:fldChar w:fldCharType="end"/>
      </w:r>
    </w:p>
    <w:p w14:paraId="402BEA05" w14:textId="77777777" w:rsidR="004B0C79" w:rsidRPr="00DE043A" w:rsidRDefault="004B0C79" w:rsidP="00DD09FA">
      <w:pPr>
        <w:spacing w:line="276" w:lineRule="auto"/>
        <w:jc w:val="both"/>
        <w:rPr>
          <w:lang w:val="fr-FR"/>
        </w:rPr>
      </w:pPr>
    </w:p>
    <w:p w14:paraId="71B34000" w14:textId="77777777" w:rsidR="004B0C79" w:rsidRDefault="00DD09FA" w:rsidP="00DD09FA">
      <w:pPr>
        <w:spacing w:line="276" w:lineRule="auto"/>
        <w:jc w:val="both"/>
        <w:rPr>
          <w:color w:val="212121"/>
        </w:rPr>
      </w:pPr>
      <w:r w:rsidRPr="1ACA6BBB">
        <w:rPr>
          <w:color w:val="212121"/>
        </w:rPr>
        <w:t xml:space="preserve">Tim Van Den </w:t>
      </w:r>
      <w:proofErr w:type="spellStart"/>
      <w:r w:rsidRPr="1ACA6BBB">
        <w:rPr>
          <w:color w:val="212121"/>
        </w:rPr>
        <w:t>Bossche</w:t>
      </w:r>
      <w:proofErr w:type="spellEnd"/>
      <w:r w:rsidRPr="1ACA6BBB">
        <w:rPr>
          <w:color w:val="212121"/>
        </w:rPr>
        <w:t>, Ghent University</w:t>
      </w:r>
    </w:p>
    <w:p w14:paraId="049D32B3" w14:textId="61E03738" w:rsidR="00DD09FA" w:rsidRPr="00DE043A" w:rsidRDefault="00DD09FA" w:rsidP="00DD09FA">
      <w:pPr>
        <w:spacing w:line="276" w:lineRule="auto"/>
        <w:jc w:val="both"/>
        <w:rPr>
          <w:color w:val="212121"/>
          <w:lang w:val="fr-FR"/>
        </w:rPr>
      </w:pPr>
      <w:proofErr w:type="spellStart"/>
      <w:r w:rsidRPr="00DE043A">
        <w:rPr>
          <w:color w:val="212121"/>
          <w:lang w:val="fr-FR"/>
        </w:rPr>
        <w:t>Ghent</w:t>
      </w:r>
      <w:proofErr w:type="spellEnd"/>
      <w:r w:rsidRPr="00DE043A">
        <w:rPr>
          <w:color w:val="212121"/>
          <w:lang w:val="fr-FR"/>
        </w:rPr>
        <w:t xml:space="preserve">, </w:t>
      </w:r>
      <w:proofErr w:type="spellStart"/>
      <w:r w:rsidRPr="00DE043A">
        <w:rPr>
          <w:color w:val="212121"/>
          <w:lang w:val="fr-FR"/>
        </w:rPr>
        <w:t>Belgium</w:t>
      </w:r>
      <w:proofErr w:type="spellEnd"/>
    </w:p>
    <w:p w14:paraId="34DCC9E7" w14:textId="2B5347AB" w:rsidR="004B0C79" w:rsidRPr="00DE043A" w:rsidRDefault="00183D91" w:rsidP="00DD09FA">
      <w:pPr>
        <w:spacing w:line="276" w:lineRule="auto"/>
        <w:jc w:val="both"/>
        <w:rPr>
          <w:color w:val="212121"/>
          <w:lang w:val="fr-FR"/>
        </w:rPr>
      </w:pPr>
      <w:r>
        <w:fldChar w:fldCharType="begin"/>
      </w:r>
      <w:r w:rsidRPr="000B2D07">
        <w:rPr>
          <w:lang w:val="fr-FR"/>
        </w:rPr>
        <w:instrText xml:space="preserve"> HYPERLINK "mailto:Tim.VanDenBossche@UGent.be" </w:instrText>
      </w:r>
      <w:r>
        <w:fldChar w:fldCharType="separate"/>
      </w:r>
      <w:r w:rsidR="00C44F5C" w:rsidRPr="00DE043A">
        <w:rPr>
          <w:rStyle w:val="Lienhypertexte"/>
          <w:lang w:val="fr-FR"/>
        </w:rPr>
        <w:t>Tim.VanDenBossche@UGent.be</w:t>
      </w:r>
      <w:r>
        <w:rPr>
          <w:rStyle w:val="Lienhypertexte"/>
          <w:lang w:val="fr-FR"/>
        </w:rPr>
        <w:fldChar w:fldCharType="end"/>
      </w:r>
      <w:r w:rsidR="00C44F5C" w:rsidRPr="00DE043A">
        <w:rPr>
          <w:color w:val="212121"/>
          <w:lang w:val="fr-FR"/>
        </w:rPr>
        <w:t xml:space="preserve"> </w:t>
      </w:r>
    </w:p>
    <w:p w14:paraId="5B8C8545" w14:textId="77777777" w:rsidR="002A7424" w:rsidRPr="00DE043A" w:rsidRDefault="002A7424" w:rsidP="00DD09FA">
      <w:pPr>
        <w:spacing w:line="276" w:lineRule="auto"/>
        <w:jc w:val="both"/>
        <w:rPr>
          <w:color w:val="212121"/>
          <w:lang w:val="fr-FR"/>
        </w:rPr>
      </w:pPr>
    </w:p>
    <w:p w14:paraId="1DAEA63E" w14:textId="77777777" w:rsidR="00DD09FA" w:rsidRDefault="00DD09FA" w:rsidP="00DD09FA">
      <w:pPr>
        <w:spacing w:line="276" w:lineRule="auto"/>
        <w:jc w:val="both"/>
        <w:rPr>
          <w:color w:val="212121"/>
        </w:rPr>
      </w:pPr>
      <w:r w:rsidRPr="18B025CB">
        <w:rPr>
          <w:color w:val="212121"/>
        </w:rPr>
        <w:t xml:space="preserve">Henry </w:t>
      </w:r>
      <w:proofErr w:type="spellStart"/>
      <w:r w:rsidRPr="18B025CB">
        <w:rPr>
          <w:color w:val="212121"/>
        </w:rPr>
        <w:t>Webel</w:t>
      </w:r>
      <w:proofErr w:type="spellEnd"/>
      <w:r w:rsidRPr="18B025CB">
        <w:rPr>
          <w:color w:val="212121"/>
        </w:rPr>
        <w:t xml:space="preserve">, Novo Nordisk Foundation </w:t>
      </w:r>
      <w:proofErr w:type="spellStart"/>
      <w:r w:rsidRPr="18B025CB">
        <w:rPr>
          <w:color w:val="212121"/>
        </w:rPr>
        <w:t>Center</w:t>
      </w:r>
      <w:proofErr w:type="spellEnd"/>
      <w:r w:rsidRPr="18B025CB">
        <w:rPr>
          <w:color w:val="212121"/>
        </w:rPr>
        <w:t xml:space="preserve"> for Protein Research, University of Copenhagen</w:t>
      </w:r>
    </w:p>
    <w:p w14:paraId="2A94049A" w14:textId="0B8140E5" w:rsidR="00503083" w:rsidRDefault="00503083" w:rsidP="00DD09FA">
      <w:pPr>
        <w:spacing w:line="276" w:lineRule="auto"/>
        <w:jc w:val="both"/>
        <w:rPr>
          <w:color w:val="212121"/>
        </w:rPr>
      </w:pPr>
      <w:r w:rsidRPr="5890466F">
        <w:rPr>
          <w:color w:val="000000" w:themeColor="text1"/>
        </w:rPr>
        <w:t>Denmark</w:t>
      </w:r>
    </w:p>
    <w:p w14:paraId="58B8B705" w14:textId="27F2307D" w:rsidR="00503083" w:rsidRDefault="00183D91" w:rsidP="00DD09FA">
      <w:pPr>
        <w:spacing w:line="276" w:lineRule="auto"/>
        <w:jc w:val="both"/>
        <w:rPr>
          <w:color w:val="212121"/>
        </w:rPr>
      </w:pPr>
      <w:hyperlink r:id="rId109" w:history="1">
        <w:r w:rsidR="00C44F5C" w:rsidRPr="00B2347A">
          <w:rPr>
            <w:rStyle w:val="Lienhypertexte"/>
          </w:rPr>
          <w:t>henry.webel@cpr.ku.dk</w:t>
        </w:r>
      </w:hyperlink>
    </w:p>
    <w:p w14:paraId="20EDEDCA" w14:textId="77777777" w:rsidR="00C44F5C" w:rsidRDefault="00C44F5C" w:rsidP="00DD09FA">
      <w:pPr>
        <w:spacing w:line="276" w:lineRule="auto"/>
        <w:jc w:val="both"/>
        <w:rPr>
          <w:color w:val="212121"/>
        </w:rPr>
      </w:pPr>
    </w:p>
    <w:p w14:paraId="17C8F97D" w14:textId="77777777" w:rsidR="00C44F5C" w:rsidRDefault="00DD09FA" w:rsidP="00DD09FA">
      <w:pPr>
        <w:widowControl w:val="0"/>
        <w:pBdr>
          <w:top w:val="nil"/>
          <w:left w:val="nil"/>
          <w:bottom w:val="nil"/>
          <w:right w:val="nil"/>
          <w:between w:val="nil"/>
        </w:pBdr>
        <w:spacing w:line="276" w:lineRule="auto"/>
        <w:jc w:val="both"/>
      </w:pPr>
      <w:r>
        <w:t xml:space="preserve">Julian </w:t>
      </w:r>
      <w:proofErr w:type="spellStart"/>
      <w:r>
        <w:t>Uszkoreit</w:t>
      </w:r>
      <w:proofErr w:type="spellEnd"/>
      <w:r>
        <w:t>, Ruhr University Bochum</w:t>
      </w:r>
    </w:p>
    <w:p w14:paraId="502C4841" w14:textId="4FDE21F1" w:rsidR="00DD09FA" w:rsidRDefault="00DD09FA" w:rsidP="00DD09FA">
      <w:pPr>
        <w:widowControl w:val="0"/>
        <w:pBdr>
          <w:top w:val="nil"/>
          <w:left w:val="nil"/>
          <w:bottom w:val="nil"/>
          <w:right w:val="nil"/>
          <w:between w:val="nil"/>
        </w:pBdr>
        <w:spacing w:line="276" w:lineRule="auto"/>
        <w:jc w:val="both"/>
      </w:pPr>
      <w:r>
        <w:t>Bochum, Germany</w:t>
      </w:r>
    </w:p>
    <w:p w14:paraId="745A63F4" w14:textId="07EE1E92" w:rsidR="00C44F5C" w:rsidRDefault="00183D91" w:rsidP="00DD09FA">
      <w:pPr>
        <w:widowControl w:val="0"/>
        <w:pBdr>
          <w:top w:val="nil"/>
          <w:left w:val="nil"/>
          <w:bottom w:val="nil"/>
          <w:right w:val="nil"/>
          <w:between w:val="nil"/>
        </w:pBdr>
        <w:spacing w:line="276" w:lineRule="auto"/>
        <w:jc w:val="both"/>
      </w:pPr>
      <w:hyperlink r:id="rId110" w:history="1">
        <w:r w:rsidR="00C44F5C" w:rsidRPr="00B2347A">
          <w:rPr>
            <w:rStyle w:val="Lienhypertexte"/>
          </w:rPr>
          <w:t>julian.uszkoreit@ruhr-uni-bochum.de</w:t>
        </w:r>
      </w:hyperlink>
      <w:r w:rsidR="00C44F5C">
        <w:t xml:space="preserve"> </w:t>
      </w:r>
    </w:p>
    <w:p w14:paraId="44FF49A9" w14:textId="77777777" w:rsidR="00DB2FCA" w:rsidRDefault="00DB2FCA" w:rsidP="00C401BB">
      <w:pPr>
        <w:widowControl w:val="0"/>
        <w:pBdr>
          <w:top w:val="nil"/>
          <w:left w:val="nil"/>
          <w:bottom w:val="nil"/>
          <w:right w:val="nil"/>
          <w:between w:val="nil"/>
        </w:pBdr>
        <w:spacing w:line="276" w:lineRule="auto"/>
        <w:jc w:val="both"/>
      </w:pPr>
    </w:p>
    <w:p w14:paraId="32A93A3A" w14:textId="4279FB32" w:rsidR="00C401BB" w:rsidRDefault="00C401BB" w:rsidP="00C401BB">
      <w:pPr>
        <w:widowControl w:val="0"/>
        <w:pBdr>
          <w:top w:val="nil"/>
          <w:left w:val="nil"/>
          <w:bottom w:val="nil"/>
          <w:right w:val="nil"/>
          <w:between w:val="nil"/>
        </w:pBdr>
        <w:spacing w:line="276" w:lineRule="auto"/>
        <w:jc w:val="both"/>
      </w:pPr>
      <w:r w:rsidRPr="00A02837">
        <w:t xml:space="preserve">Eric W. Deutsch </w:t>
      </w:r>
    </w:p>
    <w:p w14:paraId="655440D6" w14:textId="41EFF5B2" w:rsidR="00C401BB" w:rsidRDefault="00C401BB" w:rsidP="00C401BB">
      <w:pPr>
        <w:widowControl w:val="0"/>
        <w:pBdr>
          <w:top w:val="nil"/>
          <w:left w:val="nil"/>
          <w:bottom w:val="nil"/>
          <w:right w:val="nil"/>
          <w:between w:val="nil"/>
        </w:pBdr>
        <w:spacing w:line="276" w:lineRule="auto"/>
        <w:jc w:val="both"/>
      </w:pPr>
      <w:r w:rsidRPr="00A02837">
        <w:t>Institute for Systems Biology</w:t>
      </w:r>
      <w:r>
        <w:t xml:space="preserve">, USA </w:t>
      </w:r>
    </w:p>
    <w:p w14:paraId="1CBA3BA9" w14:textId="75BF2EF9" w:rsidR="00C401BB" w:rsidRDefault="00183D91" w:rsidP="00C401BB">
      <w:hyperlink r:id="rId111" w:history="1">
        <w:r w:rsidR="00DB2FCA" w:rsidRPr="00BF6738">
          <w:rPr>
            <w:rStyle w:val="Lienhypertexte"/>
          </w:rPr>
          <w:t>edeutsch@systemsbiology.org</w:t>
        </w:r>
      </w:hyperlink>
      <w:r w:rsidR="00DB2FCA">
        <w:t xml:space="preserve"> </w:t>
      </w:r>
    </w:p>
    <w:p w14:paraId="6B55EE2E" w14:textId="77777777" w:rsidR="00C401BB" w:rsidRDefault="00C401BB" w:rsidP="00C401BB"/>
    <w:p w14:paraId="2A71ADAF" w14:textId="77777777" w:rsidR="00C401BB" w:rsidRDefault="00C401BB" w:rsidP="00C401BB">
      <w:r w:rsidRPr="002232B7">
        <w:t>Nuno Bandeir</w:t>
      </w:r>
      <w:r>
        <w:t>a</w:t>
      </w:r>
    </w:p>
    <w:p w14:paraId="0E58099F" w14:textId="470A7E4A" w:rsidR="00C401BB" w:rsidRDefault="00C401BB" w:rsidP="00C401BB">
      <w:r w:rsidRPr="002232B7">
        <w:t>University of California San Diego</w:t>
      </w:r>
      <w:r>
        <w:t>, USA</w:t>
      </w:r>
    </w:p>
    <w:p w14:paraId="789BAC74" w14:textId="354ACB96" w:rsidR="00C401BB" w:rsidRDefault="00183D91" w:rsidP="00C401BB">
      <w:hyperlink r:id="rId112" w:history="1">
        <w:r w:rsidR="001F2697" w:rsidRPr="00BF6738">
          <w:rPr>
            <w:rStyle w:val="Lienhypertexte"/>
          </w:rPr>
          <w:t>bandeira@ucsd.edu</w:t>
        </w:r>
      </w:hyperlink>
      <w:r w:rsidR="001F2697">
        <w:t xml:space="preserve"> </w:t>
      </w:r>
    </w:p>
    <w:p w14:paraId="5EB87458" w14:textId="77777777" w:rsidR="00C401BB" w:rsidRDefault="00C401BB" w:rsidP="00AB6099"/>
    <w:p w14:paraId="6D6B9F0E" w14:textId="54C1DB17" w:rsidR="002436DD" w:rsidRDefault="002436DD" w:rsidP="00C664A0">
      <w:pPr>
        <w:rPr>
          <w:bCs/>
        </w:rPr>
      </w:pPr>
    </w:p>
    <w:p w14:paraId="0000038C" w14:textId="09746E25" w:rsidR="004D32AB" w:rsidRPr="00051139" w:rsidRDefault="00CA1E15" w:rsidP="00DE043A">
      <w:pPr>
        <w:spacing w:line="276" w:lineRule="auto"/>
      </w:pPr>
      <w:r w:rsidRPr="00DE043A">
        <w:rPr>
          <w:b/>
        </w:rPr>
        <w:t>Contributors</w:t>
      </w:r>
      <w:r w:rsidR="00423C36">
        <w:rPr>
          <w:b/>
        </w:rPr>
        <w:t>.</w:t>
      </w:r>
    </w:p>
    <w:p w14:paraId="5AD5E0E2" w14:textId="77777777" w:rsidR="00171054" w:rsidRDefault="0006301B" w:rsidP="00C664A0">
      <w:r>
        <w:t xml:space="preserve">A full list of contributors can be found here: </w:t>
      </w:r>
      <w:hyperlink r:id="rId113" w:anchor="core-contributors-and-collaborators">
        <w:r w:rsidR="00F13619">
          <w:rPr>
            <w:rStyle w:val="Lienhypertexte"/>
          </w:rPr>
          <w:t>https://github.com/bigbio/proteomics-sample-metadata</w:t>
        </w:r>
        <w:r w:rsidRPr="65FC1B0A">
          <w:rPr>
            <w:rStyle w:val="Lienhypertexte"/>
          </w:rPr>
          <w:t>#core-contributors-and-collaborators</w:t>
        </w:r>
      </w:hyperlink>
      <w:r>
        <w:t xml:space="preserve"> </w:t>
      </w:r>
    </w:p>
    <w:p w14:paraId="7A5B684D" w14:textId="77777777" w:rsidR="00171054" w:rsidRDefault="00171054" w:rsidP="00C664A0">
      <w:pPr>
        <w:rPr>
          <w:b/>
        </w:rPr>
      </w:pPr>
    </w:p>
    <w:p w14:paraId="101A870C" w14:textId="77777777" w:rsidR="00171054" w:rsidRDefault="00171054" w:rsidP="00C664A0">
      <w:pPr>
        <w:rPr>
          <w:b/>
        </w:rPr>
      </w:pPr>
    </w:p>
    <w:p w14:paraId="0DC3C145" w14:textId="3A1A99E8" w:rsidR="00195C76" w:rsidRPr="00051139" w:rsidRDefault="00195C76" w:rsidP="00C664A0"/>
    <w:p w14:paraId="000003AB" w14:textId="691B75AA" w:rsidR="004D32AB" w:rsidRPr="00051139" w:rsidRDefault="00CA1E15" w:rsidP="00C664A0">
      <w:r w:rsidRPr="00A03737">
        <w:rPr>
          <w:b/>
          <w:bCs/>
        </w:rPr>
        <w:t>Glossary</w:t>
      </w:r>
    </w:p>
    <w:p w14:paraId="000003AC" w14:textId="516D8D9B" w:rsidR="004D32AB" w:rsidRPr="00051139" w:rsidRDefault="00D052DF" w:rsidP="00C664A0">
      <w:r>
        <w:t>A</w:t>
      </w:r>
      <w:r w:rsidR="00CA1E15">
        <w:t>ll non-standard terms are already defined in detail in section 3.</w:t>
      </w:r>
    </w:p>
    <w:p w14:paraId="000003AD" w14:textId="77777777" w:rsidR="004D32AB" w:rsidRPr="00051139" w:rsidRDefault="004D32AB" w:rsidP="00C664A0"/>
    <w:p w14:paraId="000003AE" w14:textId="77777777" w:rsidR="004D32AB" w:rsidRPr="00051139" w:rsidRDefault="004D32AB" w:rsidP="00C664A0"/>
    <w:p w14:paraId="000003AF" w14:textId="5A7A6751" w:rsidR="004D32AB" w:rsidRPr="0055386C" w:rsidRDefault="00CA1E15" w:rsidP="000F074D">
      <w:pPr>
        <w:pStyle w:val="Titre1"/>
        <w:rPr>
          <w:rFonts w:eastAsia="Arial"/>
          <w:color w:val="000000"/>
        </w:rPr>
      </w:pPr>
      <w:bookmarkStart w:id="91" w:name="_Toc67562094"/>
      <w:bookmarkStart w:id="92" w:name="_Toc135742266"/>
      <w:r>
        <w:t>References</w:t>
      </w:r>
      <w:bookmarkEnd w:id="91"/>
      <w:r w:rsidR="00423C36">
        <w:t>.</w:t>
      </w:r>
      <w:bookmarkEnd w:id="92"/>
    </w:p>
    <w:p w14:paraId="0B0148D3" w14:textId="77777777" w:rsidR="00FF4CCA" w:rsidRDefault="00FF4CCA" w:rsidP="00C664A0"/>
    <w:p w14:paraId="41707D29" w14:textId="77777777" w:rsidR="00871735" w:rsidRPr="00871735" w:rsidRDefault="00FF4CCA" w:rsidP="00871735">
      <w:pPr>
        <w:pStyle w:val="EndNoteBibliography"/>
        <w:rPr>
          <w:noProof/>
        </w:rPr>
      </w:pPr>
      <w:r>
        <w:fldChar w:fldCharType="begin"/>
      </w:r>
      <w:r>
        <w:instrText xml:space="preserve"> ADDIN EN.REFLIST </w:instrText>
      </w:r>
      <w:r>
        <w:fldChar w:fldCharType="separate"/>
      </w:r>
      <w:r w:rsidR="00871735" w:rsidRPr="00871735">
        <w:rPr>
          <w:noProof/>
        </w:rPr>
        <w:t>[1] Y. Perez-Riverol, S. European Bioinformatics Community for Mass, Toward a Sample Metadata Standard in Public Proteomics Repositories, J Proteome Res 19(10) (2020) 3906-3909.</w:t>
      </w:r>
    </w:p>
    <w:p w14:paraId="62B2D84E" w14:textId="77777777" w:rsidR="00871735" w:rsidRPr="00871735" w:rsidRDefault="00871735" w:rsidP="00871735">
      <w:pPr>
        <w:pStyle w:val="EndNoteBibliography"/>
        <w:rPr>
          <w:noProof/>
        </w:rPr>
      </w:pPr>
      <w:r w:rsidRPr="00871735">
        <w:rPr>
          <w:noProof/>
        </w:rPr>
        <w:t>[2] A. Gonzalez-Beltran, E. Maguire, S.A. Sansone, P. Rocca-Serra, linkedISA: semantic representation of ISA-Tab experimental metadata, BMC Bioinformatics 15 Suppl 14 (2014) S4.</w:t>
      </w:r>
    </w:p>
    <w:p w14:paraId="58590219" w14:textId="77777777" w:rsidR="00871735" w:rsidRPr="00871735" w:rsidRDefault="00871735" w:rsidP="00871735">
      <w:pPr>
        <w:pStyle w:val="EndNoteBibliography"/>
        <w:rPr>
          <w:noProof/>
        </w:rPr>
      </w:pPr>
      <w:r w:rsidRPr="00871735">
        <w:rPr>
          <w:noProof/>
        </w:rPr>
        <w:t>[3] T.F. Rayner, P. Rocca-Serra, P.T. Spellman, H.C. Causton, A. Farne, E. Holloway, R.A. Irizarry, J. Liu, D.S. Maier, M. Miller, K. Petersen, J. Quackenbush, G. Sherlock, C.J. Stoeckert, Jr., J. White, P.L. Whetzel, F. Wymore, H. Parkinson, U. Sarkans, C.A. Ball, A. Brazma, A simple spreadsheet-based, MIAME-supportive format for microarray data: MAGE-TAB, BMC Bioinformatics 7 (2006) 489.</w:t>
      </w:r>
    </w:p>
    <w:p w14:paraId="0FBD45EC" w14:textId="77777777" w:rsidR="00871735" w:rsidRPr="00871735" w:rsidRDefault="00871735" w:rsidP="00871735">
      <w:pPr>
        <w:pStyle w:val="EndNoteBibliography"/>
        <w:rPr>
          <w:noProof/>
        </w:rPr>
      </w:pPr>
      <w:r w:rsidRPr="00871735">
        <w:rPr>
          <w:noProof/>
        </w:rPr>
        <w:t>[4] U. Sarkans, A. Fullgrabe, A. Ali, A. Athar, E. Behrangi, N. Diaz, S. Fexova, N. George, H. Iqbal, S. Kurri, J. Munoz, J. Rada, I. Papatheodorou, A. Brazma, From ArrayExpress to BioStudies, Nucleic Acids Res 49(D1) (2021) D1502-D1506.</w:t>
      </w:r>
    </w:p>
    <w:p w14:paraId="58392F06" w14:textId="77777777" w:rsidR="00871735" w:rsidRPr="00871735" w:rsidRDefault="00871735" w:rsidP="00871735">
      <w:pPr>
        <w:pStyle w:val="EndNoteBibliography"/>
        <w:rPr>
          <w:noProof/>
        </w:rPr>
      </w:pPr>
      <w:r w:rsidRPr="00871735">
        <w:rPr>
          <w:noProof/>
        </w:rPr>
        <w:t xml:space="preserve">[5] A. Fullgrabe, N. George, M. Green, P. Nejad, B. Aronow, S.K. Fexova, C. Fischer, M.A. Freeberg, L. Huerta, N. Morrison, R.H. Scheuermann, D. Taylor, N. Vasilevsky, L. </w:t>
      </w:r>
      <w:r w:rsidRPr="00871735">
        <w:rPr>
          <w:noProof/>
        </w:rPr>
        <w:lastRenderedPageBreak/>
        <w:t>Clarke, N. Gehlenborg, J. Kent, J. Marioni, S. Teichmann, A. Brazma, I. Papatheodorou, Guidelines for reporting single-cell RNA-seq experiments, Nat Biotechnol 38(12) (2020) 1384-1386.</w:t>
      </w:r>
    </w:p>
    <w:p w14:paraId="07CBF0FE" w14:textId="77777777" w:rsidR="00871735" w:rsidRPr="00871735" w:rsidRDefault="00871735" w:rsidP="00871735">
      <w:pPr>
        <w:pStyle w:val="EndNoteBibliography"/>
        <w:rPr>
          <w:noProof/>
        </w:rPr>
      </w:pPr>
      <w:r w:rsidRPr="00871735">
        <w:rPr>
          <w:noProof/>
        </w:rPr>
        <w:t>[6] P. Blainey, M. Krzywinski, N. Altman, Points of significance: replication, Nat Methods 11(9) (2014) 879-80.</w:t>
      </w:r>
    </w:p>
    <w:p w14:paraId="000003B7" w14:textId="24CDD75E" w:rsidR="004D32AB" w:rsidRDefault="00FF4CCA" w:rsidP="00C664A0">
      <w:r>
        <w:fldChar w:fldCharType="end"/>
      </w:r>
    </w:p>
    <w:p w14:paraId="5ADB93FE" w14:textId="77777777" w:rsidR="00535843" w:rsidRDefault="00535843" w:rsidP="00C664A0"/>
    <w:p w14:paraId="6A00B157" w14:textId="77777777" w:rsidR="00535843" w:rsidRPr="00051139" w:rsidRDefault="00535843" w:rsidP="00535843">
      <w:r w:rsidRPr="00DE043A">
        <w:rPr>
          <w:b/>
        </w:rPr>
        <w:t>Intellectual Property Statement</w:t>
      </w:r>
    </w:p>
    <w:p w14:paraId="37A0474C" w14:textId="77777777" w:rsidR="00535843" w:rsidRPr="00051139" w:rsidRDefault="00535843" w:rsidP="00535843">
      <w:pPr>
        <w:jc w:val="both"/>
      </w:pPr>
      <w:r w:rsidRPr="00051139">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1ADC0FA5" w14:textId="77777777" w:rsidR="00535843" w:rsidRPr="00051139" w:rsidRDefault="00535843" w:rsidP="00535843"/>
    <w:p w14:paraId="0750E90A" w14:textId="77777777" w:rsidR="00535843" w:rsidRPr="00051139" w:rsidRDefault="00535843" w:rsidP="00535843">
      <w:pPr>
        <w:jc w:val="both"/>
      </w:pPr>
      <w:r w:rsidRPr="00051139">
        <w:t xml:space="preserve">The PSI invites any interested party to bring to its attention any copyrights, patents or patent applications, or other proprietary rights which may cover technology that may be required to practice this recommendation. Please address the information to the PSI Chair (see </w:t>
      </w:r>
      <w:r>
        <w:t>contact</w:t>
      </w:r>
      <w:r w:rsidRPr="00051139">
        <w:t xml:space="preserve"> information at </w:t>
      </w:r>
      <w:r>
        <w:t xml:space="preserve">the </w:t>
      </w:r>
      <w:r w:rsidRPr="00051139">
        <w:t>PSI website).</w:t>
      </w:r>
    </w:p>
    <w:p w14:paraId="4608CBAC" w14:textId="77777777" w:rsidR="00535843" w:rsidRPr="00051139" w:rsidRDefault="00535843" w:rsidP="00535843"/>
    <w:p w14:paraId="5A7A514F" w14:textId="77777777" w:rsidR="00535843" w:rsidRPr="00051139" w:rsidRDefault="00535843" w:rsidP="00535843"/>
    <w:p w14:paraId="218E3D03" w14:textId="77777777" w:rsidR="00535843" w:rsidRPr="00051139" w:rsidRDefault="00535843" w:rsidP="00535843">
      <w:r w:rsidRPr="00DE043A">
        <w:rPr>
          <w:b/>
        </w:rPr>
        <w:t>Copyright Notice</w:t>
      </w:r>
    </w:p>
    <w:p w14:paraId="68C7527C" w14:textId="77777777" w:rsidR="00535843" w:rsidRPr="00051139" w:rsidRDefault="00535843" w:rsidP="00535843">
      <w:r w:rsidRPr="00051139">
        <w:t>Copyright (C) Proteomics Standards Initiative (</w:t>
      </w:r>
      <w:r>
        <w:t>2023</w:t>
      </w:r>
      <w:r w:rsidRPr="00051139">
        <w:t>). All Rights Reserved.</w:t>
      </w:r>
    </w:p>
    <w:p w14:paraId="41B45A4E" w14:textId="77777777" w:rsidR="00535843" w:rsidRPr="00051139" w:rsidRDefault="00535843" w:rsidP="00535843"/>
    <w:p w14:paraId="3EF93475" w14:textId="77777777" w:rsidR="00535843" w:rsidRPr="00051139" w:rsidRDefault="00535843" w:rsidP="00535843">
      <w:pPr>
        <w:jc w:val="both"/>
      </w:pPr>
      <w:r w:rsidRPr="00051139">
        <w:t>This document and translations of it may be copied and furnished to others, and derivative works that comment on or otherwise explain it or assist in its implementation may be prepared, copied, published</w:t>
      </w:r>
      <w:r>
        <w:t>,</w:t>
      </w:r>
      <w:r w:rsidRPr="00051139">
        <w:t xml:space="preserve"> and distributed, in whole or in part, without </w:t>
      </w:r>
      <w:r>
        <w:t xml:space="preserve">the </w:t>
      </w:r>
      <w:r w:rsidRPr="00051139">
        <w:t>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795E4956" w14:textId="77777777" w:rsidR="00535843" w:rsidRPr="00051139" w:rsidRDefault="00535843" w:rsidP="00535843"/>
    <w:p w14:paraId="31306A78" w14:textId="77777777" w:rsidR="00535843" w:rsidRPr="00051139" w:rsidRDefault="00535843" w:rsidP="00535843">
      <w:pPr>
        <w:jc w:val="both"/>
      </w:pPr>
      <w:r w:rsidRPr="00051139">
        <w:t>The limited permissions granted above are perpetual and will not be revoked by the PSI or its successors or assigns.</w:t>
      </w:r>
    </w:p>
    <w:p w14:paraId="29714BBF" w14:textId="77777777" w:rsidR="00535843" w:rsidRPr="00051139" w:rsidRDefault="00535843" w:rsidP="00535843">
      <w:pPr>
        <w:jc w:val="both"/>
      </w:pPr>
    </w:p>
    <w:p w14:paraId="7A73A32B" w14:textId="77777777" w:rsidR="00535843" w:rsidRPr="00051139" w:rsidRDefault="00535843" w:rsidP="00535843">
      <w:pPr>
        <w:jc w:val="both"/>
      </w:pPr>
      <w:r w:rsidRPr="00051139">
        <w:t xml:space="preserve">This document and the information contained herein is provided on an "AS IS" basis and THE PROTEOMICS STANDARDS INITIATIVE DISCLAIMS ALL WARRANTIES, EXPRESS OR IMPLIED, INCLUDING BUT NOT LIMITED TO ANY WARRANTY THAT THE USE OF THE INFORMATION HEREIN WILL NOT INFRINGE ANY </w:t>
      </w:r>
      <w:r w:rsidRPr="00051139">
        <w:lastRenderedPageBreak/>
        <w:t>RIGHTS OR ANY IMPLIED WARRANTIES OF MERCHANTABILITY OR FITNESS FOR A PARTICULAR PURPOSE."</w:t>
      </w:r>
    </w:p>
    <w:p w14:paraId="41479F15" w14:textId="77777777" w:rsidR="00535843" w:rsidRPr="00051139" w:rsidRDefault="00535843" w:rsidP="00535843">
      <w:pPr>
        <w:jc w:val="both"/>
      </w:pPr>
    </w:p>
    <w:p w14:paraId="73AEC935" w14:textId="77777777" w:rsidR="00535843" w:rsidRDefault="00535843" w:rsidP="00535843"/>
    <w:p w14:paraId="2A6E7163" w14:textId="3E56B5F8" w:rsidR="00535843" w:rsidRPr="00051139" w:rsidRDefault="00535843" w:rsidP="00C664A0"/>
    <w:sectPr w:rsidR="00535843" w:rsidRPr="00051139" w:rsidSect="00CA66D8">
      <w:headerReference w:type="default" r:id="rId114"/>
      <w:footerReference w:type="even" r:id="rId115"/>
      <w:footerReference w:type="default" r:id="rId116"/>
      <w:headerReference w:type="first" r:id="rId117"/>
      <w:pgSz w:w="12240" w:h="15840"/>
      <w:pgMar w:top="1440" w:right="1800" w:bottom="1440" w:left="1800" w:header="720" w:footer="720" w:gutter="0"/>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85F9A" w16cex:dateUtc="2023-05-24T09:04:00Z"/>
  <w16cex:commentExtensible w16cex:durableId="28185F8E" w16cex:dateUtc="2023-05-24T09:03:00Z"/>
  <w16cex:commentExtensible w16cex:durableId="28185F2A" w16cex:dateUtc="2023-05-24T09:02:00Z"/>
  <w16cex:commentExtensible w16cex:durableId="28185F73" w16cex:dateUtc="2023-05-24T09:03:00Z"/>
  <w16cex:commentExtensible w16cex:durableId="28186049" w16cex:dateUtc="2023-05-24T09:0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379B41" w14:textId="77777777" w:rsidR="00183D91" w:rsidRDefault="00183D91">
      <w:r>
        <w:separator/>
      </w:r>
    </w:p>
  </w:endnote>
  <w:endnote w:type="continuationSeparator" w:id="0">
    <w:p w14:paraId="46EEF7AB" w14:textId="77777777" w:rsidR="00183D91" w:rsidRDefault="00183D91">
      <w:r>
        <w:continuationSeparator/>
      </w:r>
    </w:p>
  </w:endnote>
  <w:endnote w:type="continuationNotice" w:id="1">
    <w:p w14:paraId="15EE699A" w14:textId="77777777" w:rsidR="00183D91" w:rsidRDefault="00183D9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oto Sans Symbols">
    <w:altName w:val="Cambria"/>
    <w:charset w:val="00"/>
    <w:family w:val="auto"/>
    <w:pitch w:val="default"/>
  </w:font>
  <w:font w:name="Helvetica">
    <w:panose1 w:val="020B0604020202020204"/>
    <w:charset w:val="00"/>
    <w:family w:val="swiss"/>
    <w:pitch w:val="variable"/>
    <w:sig w:usb0="E0002EFF" w:usb1="C000785B" w:usb2="00000009" w:usb3="00000000" w:csb0="000001FF" w:csb1="00000000"/>
  </w:font>
  <w:font w:name="Comic Sans MS">
    <w:altName w:val="Comic Sans MS"/>
    <w:panose1 w:val="030F0702030302020204"/>
    <w:charset w:val="00"/>
    <w:family w:val="script"/>
    <w:pitch w:val="variable"/>
    <w:sig w:usb0="00000287" w:usb1="0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pple Color Emoji">
    <w:altName w:val="Calibri"/>
    <w:charset w:val="00"/>
    <w:family w:val="auto"/>
    <w:pitch w:val="variable"/>
    <w:sig w:usb0="00000003" w:usb1="18000000" w:usb2="14000000" w:usb3="00000000" w:csb0="00000001" w:csb1="00000000"/>
  </w:font>
  <w:font w:name="Cambria Math">
    <w:panose1 w:val="02040503050406030204"/>
    <w:charset w:val="00"/>
    <w:family w:val="roman"/>
    <w:pitch w:val="variable"/>
    <w:sig w:usb0="E00006FF" w:usb1="420024FF" w:usb2="02000000" w:usb3="00000000" w:csb0="0000019F" w:csb1="00000000"/>
  </w:font>
  <w:font w:name="Arial Narrow">
    <w:altName w:val="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3CB" w14:textId="77777777" w:rsidR="00FC19F3" w:rsidRDefault="00FC19F3">
    <w:pPr>
      <w:pBdr>
        <w:top w:val="nil"/>
        <w:left w:val="nil"/>
        <w:bottom w:val="nil"/>
        <w:right w:val="nil"/>
        <w:between w:val="nil"/>
      </w:pBdr>
      <w:tabs>
        <w:tab w:val="center" w:pos="4320"/>
        <w:tab w:val="right" w:pos="8640"/>
      </w:tabs>
      <w:jc w:val="center"/>
      <w:rPr>
        <w:color w:val="000000"/>
      </w:rPr>
    </w:pPr>
  </w:p>
  <w:p w14:paraId="000003CC" w14:textId="77777777" w:rsidR="00FC19F3" w:rsidRPr="00157B27" w:rsidRDefault="00FC19F3" w:rsidP="00157B27">
    <w:pPr>
      <w:pBdr>
        <w:top w:val="nil"/>
        <w:left w:val="nil"/>
        <w:bottom w:val="nil"/>
        <w:right w:val="nil"/>
        <w:between w:val="nil"/>
      </w:pBdr>
      <w:tabs>
        <w:tab w:val="center" w:pos="4320"/>
        <w:tab w:val="right" w:pos="8640"/>
      </w:tabs>
      <w:rPr>
        <w:color w:val="000000"/>
      </w:rPr>
    </w:pPr>
    <w:r>
      <w:rPr>
        <w:color w:val="000000"/>
      </w:rPr>
      <w:fldChar w:fldCharType="begin"/>
    </w:r>
    <w:r>
      <w:rPr>
        <w:color w:val="000000"/>
      </w:rPr>
      <w:instrText>PAGE</w:instrText>
    </w:r>
    <w:r>
      <w:rPr>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3CD" w14:textId="58FC3B9C" w:rsidR="00FC19F3" w:rsidRDefault="00FC19F3">
    <w:pPr>
      <w:pBdr>
        <w:top w:val="nil"/>
        <w:left w:val="nil"/>
        <w:bottom w:val="nil"/>
        <w:right w:val="nil"/>
        <w:between w:val="nil"/>
      </w:pBdr>
      <w:tabs>
        <w:tab w:val="center" w:pos="4320"/>
        <w:tab w:val="right" w:pos="8640"/>
      </w:tabs>
      <w:jc w:val="center"/>
      <w:rPr>
        <w:color w:val="000000"/>
      </w:rPr>
    </w:pPr>
    <w:r>
      <w:rPr>
        <w:color w:val="000000"/>
      </w:rPr>
      <w:fldChar w:fldCharType="begin"/>
    </w:r>
    <w:r>
      <w:rPr>
        <w:color w:val="000000"/>
      </w:rPr>
      <w:instrText>PAGE</w:instrText>
    </w:r>
    <w:r>
      <w:rPr>
        <w:color w:val="000000"/>
      </w:rPr>
      <w:fldChar w:fldCharType="separate"/>
    </w:r>
    <w:r>
      <w:rPr>
        <w:noProof/>
        <w:color w:val="000000"/>
      </w:rPr>
      <w:t>9</w:t>
    </w:r>
    <w:r>
      <w:rPr>
        <w:color w:val="000000"/>
      </w:rPr>
      <w:fldChar w:fldCharType="end"/>
    </w:r>
  </w:p>
  <w:p w14:paraId="000003CE" w14:textId="1059857A" w:rsidR="00FC19F3" w:rsidRDefault="00FC19F3">
    <w:pPr>
      <w:pBdr>
        <w:top w:val="nil"/>
        <w:left w:val="nil"/>
        <w:bottom w:val="nil"/>
        <w:right w:val="nil"/>
        <w:between w:val="nil"/>
      </w:pBdr>
      <w:tabs>
        <w:tab w:val="center" w:pos="4320"/>
        <w:tab w:val="right" w:pos="8640"/>
      </w:tabs>
      <w:rPr>
        <w:color w:val="000000"/>
      </w:rPr>
    </w:pPr>
    <w:r w:rsidRPr="00DE043A">
      <w:t>https://github.com/bigbio/proteomics-sample-metadata</w:t>
    </w:r>
    <w:r>
      <w:rPr>
        <w:color w:val="000000"/>
      </w:rPr>
      <w:tab/>
    </w:r>
    <w:r>
      <w:rPr>
        <w:color w:val="000000"/>
      </w:rPr>
      <w:tab/>
    </w:r>
  </w:p>
  <w:p w14:paraId="000003CF" w14:textId="77777777" w:rsidR="00FC19F3" w:rsidRDefault="00FC19F3">
    <w:pPr>
      <w:widowControl w:val="0"/>
      <w:pBdr>
        <w:top w:val="nil"/>
        <w:left w:val="nil"/>
        <w:bottom w:val="nil"/>
        <w:right w:val="nil"/>
        <w:between w:val="nil"/>
      </w:pBdr>
      <w:spacing w:line="276"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86647E" w14:textId="77777777" w:rsidR="00183D91" w:rsidRDefault="00183D91">
      <w:r>
        <w:separator/>
      </w:r>
    </w:p>
  </w:footnote>
  <w:footnote w:type="continuationSeparator" w:id="0">
    <w:p w14:paraId="4F6CAFB7" w14:textId="77777777" w:rsidR="00183D91" w:rsidRDefault="00183D91">
      <w:r>
        <w:continuationSeparator/>
      </w:r>
    </w:p>
  </w:footnote>
  <w:footnote w:type="continuationNotice" w:id="1">
    <w:p w14:paraId="1F7B7B62" w14:textId="77777777" w:rsidR="00183D91" w:rsidRDefault="00183D9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3C9" w14:textId="62D99D3B" w:rsidR="00FC19F3" w:rsidRDefault="00FC19F3">
    <w:pPr>
      <w:pBdr>
        <w:top w:val="nil"/>
        <w:left w:val="nil"/>
        <w:bottom w:val="nil"/>
        <w:right w:val="nil"/>
        <w:between w:val="nil"/>
      </w:pBdr>
      <w:tabs>
        <w:tab w:val="center" w:pos="4320"/>
        <w:tab w:val="right" w:pos="8640"/>
      </w:tabs>
      <w:rPr>
        <w:color w:val="000000"/>
      </w:rPr>
    </w:pPr>
    <w:r>
      <w:rPr>
        <w:color w:val="000000"/>
      </w:rPr>
      <w:t>SDRF-Proteomics (</w:t>
    </w:r>
    <w:r w:rsidRPr="000A0302">
      <w:rPr>
        <w:color w:val="000000"/>
      </w:rPr>
      <w:t>Sample and Data Relationship Format</w:t>
    </w:r>
    <w:r>
      <w:rPr>
        <w:color w:val="000000"/>
      </w:rPr>
      <w:t>)</w:t>
    </w:r>
    <w:r>
      <w:rPr>
        <w:color w:val="000000"/>
      </w:rPr>
      <w:tab/>
    </w:r>
    <w:r w:rsidR="0039747B">
      <w:rPr>
        <w:color w:val="000000"/>
      </w:rPr>
      <w:t>May 2</w:t>
    </w:r>
    <w:r w:rsidR="00DB6EF0">
      <w:rPr>
        <w:color w:val="000000"/>
      </w:rPr>
      <w:t>4</w:t>
    </w:r>
    <w:r>
      <w:rPr>
        <w:color w:val="000000"/>
      </w:rPr>
      <w:t>, 2023</w:t>
    </w:r>
  </w:p>
  <w:p w14:paraId="000003CA" w14:textId="77777777" w:rsidR="00FC19F3" w:rsidRDefault="00FC19F3">
    <w:pPr>
      <w:pBdr>
        <w:top w:val="nil"/>
        <w:left w:val="nil"/>
        <w:bottom w:val="nil"/>
        <w:right w:val="nil"/>
        <w:between w:val="nil"/>
      </w:pBdr>
      <w:tabs>
        <w:tab w:val="center" w:pos="4320"/>
        <w:tab w:val="right" w:pos="864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3B8" w14:textId="77777777" w:rsidR="00FC19F3" w:rsidRDefault="00FC19F3">
    <w:pPr>
      <w:tabs>
        <w:tab w:val="right" w:pos="8640"/>
        <w:tab w:val="right" w:pos="10440"/>
      </w:tabs>
      <w:rPr>
        <w:rFonts w:ascii="Arial" w:eastAsia="Arial" w:hAnsi="Arial" w:cs="Arial"/>
      </w:rPr>
    </w:pPr>
    <w:r>
      <w:rPr>
        <w:rFonts w:ascii="Arial" w:eastAsia="Arial" w:hAnsi="Arial" w:cs="Arial"/>
      </w:rPr>
      <w:t>PSI Recommendation</w:t>
    </w:r>
    <w:r>
      <w:rPr>
        <w:rFonts w:ascii="Arial" w:eastAsia="Arial" w:hAnsi="Arial" w:cs="Arial"/>
      </w:rPr>
      <w:tab/>
    </w:r>
  </w:p>
  <w:p w14:paraId="000003B9" w14:textId="77777777" w:rsidR="00FC19F3" w:rsidRDefault="00FC19F3">
    <w:pPr>
      <w:tabs>
        <w:tab w:val="right" w:pos="8640"/>
        <w:tab w:val="right" w:pos="10440"/>
      </w:tabs>
      <w:rPr>
        <w:rFonts w:ascii="Arial" w:eastAsia="Arial" w:hAnsi="Arial" w:cs="Arial"/>
      </w:rPr>
    </w:pPr>
    <w:r>
      <w:rPr>
        <w:rFonts w:ascii="Arial" w:eastAsia="Arial" w:hAnsi="Arial" w:cs="Arial"/>
      </w:rPr>
      <w:t xml:space="preserve">PSI Mass Spectrometry and Proteomics Informatics Working Groups </w:t>
    </w:r>
  </w:p>
  <w:p w14:paraId="000003BA" w14:textId="77777777" w:rsidR="00FC19F3" w:rsidRDefault="00FC19F3">
    <w:pPr>
      <w:tabs>
        <w:tab w:val="right" w:pos="8640"/>
        <w:tab w:val="right" w:pos="10440"/>
      </w:tabs>
      <w:rPr>
        <w:rFonts w:ascii="Arial" w:eastAsia="Arial" w:hAnsi="Arial" w:cs="Arial"/>
      </w:rPr>
    </w:pPr>
    <w:r>
      <w:rPr>
        <w:rFonts w:ascii="Arial" w:eastAsia="Arial" w:hAnsi="Arial" w:cs="Arial"/>
      </w:rPr>
      <w:t>Status: DRAFT</w:t>
    </w:r>
  </w:p>
  <w:p w14:paraId="000003BB" w14:textId="77777777" w:rsidR="00FC19F3" w:rsidRDefault="00FC19F3">
    <w:pPr>
      <w:tabs>
        <w:tab w:val="right" w:pos="8640"/>
        <w:tab w:val="right" w:pos="10440"/>
      </w:tabs>
      <w:rPr>
        <w:rFonts w:ascii="Arial" w:eastAsia="Arial" w:hAnsi="Arial" w:cs="Arial"/>
      </w:rPr>
    </w:pPr>
  </w:p>
  <w:p w14:paraId="000003BC" w14:textId="77777777" w:rsidR="00FC19F3" w:rsidRDefault="00FC19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Narrow" w:eastAsia="Arial Narrow" w:hAnsi="Arial Narrow" w:cs="Arial Narrow"/>
      </w:rPr>
    </w:pPr>
    <w:r>
      <w:rPr>
        <w:rFonts w:ascii="Arial Narrow" w:eastAsia="Arial Narrow" w:hAnsi="Arial Narrow" w:cs="Arial Narrow"/>
      </w:rPr>
      <w:t xml:space="preserve">Juan Antonio </w:t>
    </w:r>
    <w:proofErr w:type="spellStart"/>
    <w:r>
      <w:rPr>
        <w:rFonts w:ascii="Arial Narrow" w:eastAsia="Arial Narrow" w:hAnsi="Arial Narrow" w:cs="Arial Narrow"/>
      </w:rPr>
      <w:t>Vizcaíno</w:t>
    </w:r>
    <w:proofErr w:type="spellEnd"/>
    <w:r>
      <w:rPr>
        <w:rFonts w:ascii="Arial Narrow" w:eastAsia="Arial Narrow" w:hAnsi="Arial Narrow" w:cs="Arial Narrow"/>
      </w:rPr>
      <w:t>, EMBL-EBI</w:t>
    </w:r>
  </w:p>
  <w:p w14:paraId="000003BD" w14:textId="77777777" w:rsidR="00FC19F3" w:rsidRDefault="00FC19F3">
    <w:pPr>
      <w:tabs>
        <w:tab w:val="left" w:pos="7328"/>
      </w:tabs>
      <w:jc w:val="right"/>
      <w:rPr>
        <w:rFonts w:ascii="Arial Narrow" w:eastAsia="Arial Narrow" w:hAnsi="Arial Narrow" w:cs="Arial Narrow"/>
      </w:rPr>
    </w:pPr>
    <w:r>
      <w:rPr>
        <w:rFonts w:ascii="Arial Narrow" w:eastAsia="Arial Narrow" w:hAnsi="Arial Narrow" w:cs="Arial Narrow"/>
      </w:rPr>
      <w:t>Eric W. Deutsch, Institute for Systems Biology</w:t>
    </w:r>
  </w:p>
  <w:p w14:paraId="000003BE" w14:textId="77777777" w:rsidR="00FC19F3" w:rsidRDefault="00FC19F3">
    <w:pPr>
      <w:tabs>
        <w:tab w:val="left" w:pos="7328"/>
      </w:tabs>
      <w:jc w:val="right"/>
      <w:rPr>
        <w:rFonts w:ascii="Arial Narrow" w:eastAsia="Arial Narrow" w:hAnsi="Arial Narrow" w:cs="Arial Narrow"/>
      </w:rPr>
    </w:pPr>
    <w:r>
      <w:rPr>
        <w:rFonts w:ascii="Arial Narrow" w:eastAsia="Arial Narrow" w:hAnsi="Arial Narrow" w:cs="Arial Narrow"/>
      </w:rPr>
      <w:t xml:space="preserve">Ryan Fellers, </w:t>
    </w:r>
    <w:proofErr w:type="spellStart"/>
    <w:r>
      <w:rPr>
        <w:rFonts w:ascii="Arial Narrow" w:eastAsia="Arial Narrow" w:hAnsi="Arial Narrow" w:cs="Arial Narrow"/>
      </w:rPr>
      <w:t>Northwestern</w:t>
    </w:r>
    <w:proofErr w:type="spellEnd"/>
    <w:r>
      <w:rPr>
        <w:rFonts w:ascii="Arial Narrow" w:eastAsia="Arial Narrow" w:hAnsi="Arial Narrow" w:cs="Arial Narrow"/>
      </w:rPr>
      <w:t xml:space="preserve"> University</w:t>
    </w:r>
  </w:p>
  <w:p w14:paraId="000003BF" w14:textId="77777777" w:rsidR="00FC19F3" w:rsidRDefault="00FC19F3">
    <w:pPr>
      <w:tabs>
        <w:tab w:val="left" w:pos="7328"/>
      </w:tabs>
      <w:jc w:val="right"/>
      <w:rPr>
        <w:rFonts w:ascii="Arial Narrow" w:eastAsia="Arial Narrow" w:hAnsi="Arial Narrow" w:cs="Arial Narrow"/>
      </w:rPr>
    </w:pPr>
    <w:r>
      <w:rPr>
        <w:rFonts w:ascii="Arial Narrow" w:eastAsia="Arial Narrow" w:hAnsi="Arial Narrow" w:cs="Arial Narrow"/>
      </w:rPr>
      <w:t xml:space="preserve">Tim Van Den </w:t>
    </w:r>
    <w:proofErr w:type="spellStart"/>
    <w:r>
      <w:rPr>
        <w:rFonts w:ascii="Arial Narrow" w:eastAsia="Arial Narrow" w:hAnsi="Arial Narrow" w:cs="Arial Narrow"/>
      </w:rPr>
      <w:t>Bossche</w:t>
    </w:r>
    <w:proofErr w:type="spellEnd"/>
    <w:r>
      <w:rPr>
        <w:rFonts w:ascii="Arial Narrow" w:eastAsia="Arial Narrow" w:hAnsi="Arial Narrow" w:cs="Arial Narrow"/>
      </w:rPr>
      <w:t>, Ghent University</w:t>
    </w:r>
  </w:p>
  <w:p w14:paraId="000003C0" w14:textId="77777777" w:rsidR="00FC19F3" w:rsidRDefault="00FC19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Narrow" w:eastAsia="Arial Narrow" w:hAnsi="Arial Narrow" w:cs="Arial Narrow"/>
      </w:rPr>
    </w:pPr>
    <w:proofErr w:type="spellStart"/>
    <w:r>
      <w:rPr>
        <w:rFonts w:ascii="Arial Narrow" w:eastAsia="Arial Narrow" w:hAnsi="Arial Narrow" w:cs="Arial Narrow"/>
      </w:rPr>
      <w:t>Yasset</w:t>
    </w:r>
    <w:proofErr w:type="spellEnd"/>
    <w:r>
      <w:rPr>
        <w:rFonts w:ascii="Arial Narrow" w:eastAsia="Arial Narrow" w:hAnsi="Arial Narrow" w:cs="Arial Narrow"/>
      </w:rPr>
      <w:t xml:space="preserve"> Perez-</w:t>
    </w:r>
    <w:proofErr w:type="spellStart"/>
    <w:r>
      <w:rPr>
        <w:rFonts w:ascii="Arial Narrow" w:eastAsia="Arial Narrow" w:hAnsi="Arial Narrow" w:cs="Arial Narrow"/>
      </w:rPr>
      <w:t>Riverol</w:t>
    </w:r>
    <w:proofErr w:type="spellEnd"/>
    <w:r>
      <w:rPr>
        <w:rFonts w:ascii="Arial Narrow" w:eastAsia="Arial Narrow" w:hAnsi="Arial Narrow" w:cs="Arial Narrow"/>
      </w:rPr>
      <w:t>, EMBL-EBI</w:t>
    </w:r>
  </w:p>
  <w:p w14:paraId="000003C1" w14:textId="77777777" w:rsidR="00FC19F3" w:rsidRDefault="00FC19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Narrow" w:eastAsia="Arial Narrow" w:hAnsi="Arial Narrow" w:cs="Arial Narrow"/>
      </w:rPr>
    </w:pPr>
    <w:r>
      <w:rPr>
        <w:rFonts w:ascii="Arial Narrow" w:eastAsia="Arial Narrow" w:hAnsi="Arial Narrow" w:cs="Arial Narrow"/>
      </w:rPr>
      <w:t>Jeremy Carver, University of California San Diego</w:t>
    </w:r>
  </w:p>
  <w:p w14:paraId="000003C2" w14:textId="77777777" w:rsidR="00FC19F3" w:rsidRDefault="00FC19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Narrow" w:eastAsia="Arial Narrow" w:hAnsi="Arial Narrow" w:cs="Arial Narrow"/>
      </w:rPr>
    </w:pPr>
    <w:r>
      <w:rPr>
        <w:rFonts w:ascii="Arial Narrow" w:eastAsia="Arial Narrow" w:hAnsi="Arial Narrow" w:cs="Arial Narrow"/>
      </w:rPr>
      <w:t xml:space="preserve">Shin Kawano, Database </w:t>
    </w:r>
    <w:proofErr w:type="spellStart"/>
    <w:r>
      <w:rPr>
        <w:rFonts w:ascii="Arial Narrow" w:eastAsia="Arial Narrow" w:hAnsi="Arial Narrow" w:cs="Arial Narrow"/>
      </w:rPr>
      <w:t>Center</w:t>
    </w:r>
    <w:proofErr w:type="spellEnd"/>
    <w:r>
      <w:rPr>
        <w:rFonts w:ascii="Arial Narrow" w:eastAsia="Arial Narrow" w:hAnsi="Arial Narrow" w:cs="Arial Narrow"/>
      </w:rPr>
      <w:t xml:space="preserve"> for Life Science</w:t>
    </w:r>
  </w:p>
  <w:p w14:paraId="000003C3" w14:textId="77777777" w:rsidR="00FC19F3" w:rsidRDefault="00FC19F3">
    <w:pPr>
      <w:tabs>
        <w:tab w:val="right" w:pos="8640"/>
        <w:tab w:val="right" w:pos="10440"/>
      </w:tabs>
      <w:rPr>
        <w:rFonts w:ascii="Arial Narrow" w:eastAsia="Arial Narrow" w:hAnsi="Arial Narrow" w:cs="Arial Narrow"/>
      </w:rPr>
    </w:pPr>
    <w:r>
      <w:rPr>
        <w:rFonts w:ascii="Arial Narrow" w:eastAsia="Arial Narrow" w:hAnsi="Arial Narrow" w:cs="Arial Narrow"/>
      </w:rPr>
      <w:tab/>
      <w:t>Benjamin Pullman, University of California San Diego</w:t>
    </w:r>
  </w:p>
  <w:p w14:paraId="000003C4" w14:textId="77777777" w:rsidR="00FC19F3" w:rsidRDefault="00FC19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Narrow" w:eastAsia="Arial Narrow" w:hAnsi="Arial Narrow" w:cs="Arial Narrow"/>
      </w:rPr>
    </w:pPr>
    <w:r>
      <w:rPr>
        <w:rFonts w:ascii="Arial Narrow" w:eastAsia="Arial Narrow" w:hAnsi="Arial Narrow" w:cs="Arial Narrow"/>
      </w:rPr>
      <w:t>Nuno Bandeira, University of California San Diego</w:t>
    </w:r>
  </w:p>
  <w:p w14:paraId="000003C5" w14:textId="77777777" w:rsidR="00FC19F3" w:rsidRDefault="00FC19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Narrow" w:eastAsia="Arial Narrow" w:hAnsi="Arial Narrow" w:cs="Arial Narrow"/>
      </w:rPr>
    </w:pPr>
    <w:r>
      <w:rPr>
        <w:rFonts w:ascii="Arial Narrow" w:eastAsia="Arial Narrow" w:hAnsi="Arial Narrow" w:cs="Arial Narrow"/>
      </w:rPr>
      <w:t xml:space="preserve">Paul Martin Thomas, </w:t>
    </w:r>
    <w:proofErr w:type="spellStart"/>
    <w:r>
      <w:rPr>
        <w:rFonts w:ascii="Arial Narrow" w:eastAsia="Arial Narrow" w:hAnsi="Arial Narrow" w:cs="Arial Narrow"/>
      </w:rPr>
      <w:t>Northwestern</w:t>
    </w:r>
    <w:proofErr w:type="spellEnd"/>
    <w:r>
      <w:rPr>
        <w:rFonts w:ascii="Arial Narrow" w:eastAsia="Arial Narrow" w:hAnsi="Arial Narrow" w:cs="Arial Narrow"/>
      </w:rPr>
      <w:t xml:space="preserve"> University</w:t>
    </w:r>
  </w:p>
  <w:p w14:paraId="000003C6" w14:textId="77777777" w:rsidR="00FC19F3" w:rsidRDefault="00FC19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Narrow" w:eastAsia="Arial Narrow" w:hAnsi="Arial Narrow" w:cs="Arial Narrow"/>
      </w:rPr>
    </w:pPr>
    <w:r>
      <w:rPr>
        <w:rFonts w:ascii="Arial Narrow" w:eastAsia="Arial Narrow" w:hAnsi="Arial Narrow" w:cs="Arial Narrow"/>
      </w:rPr>
      <w:t xml:space="preserve">Richard Leduc, </w:t>
    </w:r>
    <w:proofErr w:type="spellStart"/>
    <w:r>
      <w:rPr>
        <w:rFonts w:ascii="Arial Narrow" w:eastAsia="Arial Narrow" w:hAnsi="Arial Narrow" w:cs="Arial Narrow"/>
      </w:rPr>
      <w:t>Northwestern</w:t>
    </w:r>
    <w:proofErr w:type="spellEnd"/>
    <w:r>
      <w:rPr>
        <w:rFonts w:ascii="Arial Narrow" w:eastAsia="Arial Narrow" w:hAnsi="Arial Narrow" w:cs="Arial Narrow"/>
      </w:rPr>
      <w:t xml:space="preserve"> University</w:t>
    </w:r>
  </w:p>
  <w:p w14:paraId="000003C7" w14:textId="77777777" w:rsidR="00FC19F3" w:rsidRDefault="00FC19F3">
    <w:pPr>
      <w:tabs>
        <w:tab w:val="left" w:pos="7328"/>
      </w:tabs>
      <w:rPr>
        <w:rFonts w:ascii="Arial Narrow" w:eastAsia="Arial Narrow" w:hAnsi="Arial Narrow" w:cs="Arial Narrow"/>
      </w:rPr>
    </w:pPr>
  </w:p>
  <w:p w14:paraId="000003C8" w14:textId="77777777" w:rsidR="00FC19F3" w:rsidRPr="00157B27" w:rsidRDefault="00FC19F3" w:rsidP="00157B27">
    <w:pPr>
      <w:pBdr>
        <w:top w:val="nil"/>
        <w:left w:val="nil"/>
        <w:bottom w:val="nil"/>
        <w:right w:val="nil"/>
        <w:between w:val="nil"/>
      </w:pBdr>
      <w:tabs>
        <w:tab w:val="left" w:pos="7025"/>
      </w:tabs>
      <w:jc w:val="right"/>
      <w:rPr>
        <w:rFonts w:ascii="Arial Narrow" w:eastAsia="Arial Narrow" w:hAnsi="Arial Narrow"/>
        <w:color w:val="000000"/>
      </w:rPr>
    </w:pPr>
    <w:r>
      <w:rPr>
        <w:rFonts w:ascii="Arial Narrow" w:eastAsia="Arial Narrow" w:hAnsi="Arial Narrow" w:cs="Arial Narrow"/>
        <w:color w:val="000000"/>
      </w:rPr>
      <w:t>March 9, 2020</w:t>
    </w: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95868"/>
    <w:multiLevelType w:val="hybridMultilevel"/>
    <w:tmpl w:val="B3EE4A1C"/>
    <w:lvl w:ilvl="0" w:tplc="E9C24664">
      <w:start w:val="1"/>
      <w:numFmt w:val="bullet"/>
      <w:pStyle w:val="Listepuces"/>
      <w:lvlText w:val="●"/>
      <w:lvlJc w:val="left"/>
      <w:pPr>
        <w:ind w:left="720" w:hanging="360"/>
      </w:pPr>
      <w:rPr>
        <w:u w:val="none"/>
      </w:rPr>
    </w:lvl>
    <w:lvl w:ilvl="1" w:tplc="EA58E1B4">
      <w:start w:val="1"/>
      <w:numFmt w:val="bullet"/>
      <w:lvlText w:val="○"/>
      <w:lvlJc w:val="left"/>
      <w:pPr>
        <w:ind w:left="1440" w:hanging="360"/>
      </w:pPr>
      <w:rPr>
        <w:u w:val="none"/>
      </w:rPr>
    </w:lvl>
    <w:lvl w:ilvl="2" w:tplc="5E683740">
      <w:start w:val="1"/>
      <w:numFmt w:val="bullet"/>
      <w:lvlText w:val="■"/>
      <w:lvlJc w:val="left"/>
      <w:pPr>
        <w:ind w:left="2160" w:hanging="360"/>
      </w:pPr>
      <w:rPr>
        <w:u w:val="none"/>
      </w:rPr>
    </w:lvl>
    <w:lvl w:ilvl="3" w:tplc="E0828118">
      <w:start w:val="1"/>
      <w:numFmt w:val="bullet"/>
      <w:lvlText w:val="●"/>
      <w:lvlJc w:val="left"/>
      <w:pPr>
        <w:ind w:left="2880" w:hanging="360"/>
      </w:pPr>
      <w:rPr>
        <w:u w:val="none"/>
      </w:rPr>
    </w:lvl>
    <w:lvl w:ilvl="4" w:tplc="1AC2CFF0">
      <w:start w:val="1"/>
      <w:numFmt w:val="bullet"/>
      <w:lvlText w:val="○"/>
      <w:lvlJc w:val="left"/>
      <w:pPr>
        <w:ind w:left="3600" w:hanging="360"/>
      </w:pPr>
      <w:rPr>
        <w:u w:val="none"/>
      </w:rPr>
    </w:lvl>
    <w:lvl w:ilvl="5" w:tplc="E6722DCE">
      <w:start w:val="1"/>
      <w:numFmt w:val="bullet"/>
      <w:lvlText w:val="■"/>
      <w:lvlJc w:val="left"/>
      <w:pPr>
        <w:ind w:left="4320" w:hanging="360"/>
      </w:pPr>
      <w:rPr>
        <w:u w:val="none"/>
      </w:rPr>
    </w:lvl>
    <w:lvl w:ilvl="6" w:tplc="8E8C2632">
      <w:start w:val="1"/>
      <w:numFmt w:val="bullet"/>
      <w:lvlText w:val="●"/>
      <w:lvlJc w:val="left"/>
      <w:pPr>
        <w:ind w:left="5040" w:hanging="360"/>
      </w:pPr>
      <w:rPr>
        <w:u w:val="none"/>
      </w:rPr>
    </w:lvl>
    <w:lvl w:ilvl="7" w:tplc="8F007B10">
      <w:start w:val="1"/>
      <w:numFmt w:val="bullet"/>
      <w:lvlText w:val="○"/>
      <w:lvlJc w:val="left"/>
      <w:pPr>
        <w:ind w:left="5760" w:hanging="360"/>
      </w:pPr>
      <w:rPr>
        <w:u w:val="none"/>
      </w:rPr>
    </w:lvl>
    <w:lvl w:ilvl="8" w:tplc="A2E01BA0">
      <w:start w:val="1"/>
      <w:numFmt w:val="bullet"/>
      <w:lvlText w:val="■"/>
      <w:lvlJc w:val="left"/>
      <w:pPr>
        <w:ind w:left="6480" w:hanging="360"/>
      </w:pPr>
      <w:rPr>
        <w:u w:val="none"/>
      </w:rPr>
    </w:lvl>
  </w:abstractNum>
  <w:abstractNum w:abstractNumId="1" w15:restartNumberingAfterBreak="0">
    <w:nsid w:val="0B2E148D"/>
    <w:multiLevelType w:val="hybridMultilevel"/>
    <w:tmpl w:val="111EEC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0163EAA"/>
    <w:multiLevelType w:val="hybridMultilevel"/>
    <w:tmpl w:val="97307F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040A15"/>
    <w:multiLevelType w:val="hybridMultilevel"/>
    <w:tmpl w:val="D3F644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DD36FE7"/>
    <w:multiLevelType w:val="multilevel"/>
    <w:tmpl w:val="63922E5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217D75AB"/>
    <w:multiLevelType w:val="multilevel"/>
    <w:tmpl w:val="A2CAC5D4"/>
    <w:lvl w:ilvl="0">
      <w:start w:val="1"/>
      <w:numFmt w:val="decimal"/>
      <w:pStyle w:val="Titre1"/>
      <w:lvlText w:val="%1."/>
      <w:lvlJc w:val="left"/>
      <w:pPr>
        <w:ind w:left="3054" w:hanging="360"/>
      </w:pPr>
      <w:rPr>
        <w:b/>
        <w:bCs/>
        <w:sz w:val="24"/>
        <w:szCs w:val="24"/>
      </w:rPr>
    </w:lvl>
    <w:lvl w:ilvl="1">
      <w:start w:val="4"/>
      <w:numFmt w:val="decimal"/>
      <w:lvlText w:val="%2."/>
      <w:lvlJc w:val="left"/>
      <w:pPr>
        <w:ind w:left="360" w:hanging="360"/>
      </w:pPr>
      <w:rPr>
        <w:b/>
        <w:sz w:val="24"/>
        <w:szCs w:val="24"/>
      </w:rPr>
    </w:lvl>
    <w:lvl w:ilvl="2">
      <w:start w:val="5"/>
      <w:numFmt w:val="decimal"/>
      <w:lvlText w:val="%3."/>
      <w:lvlJc w:val="left"/>
      <w:pPr>
        <w:ind w:left="360" w:hanging="360"/>
      </w:pPr>
      <w:rPr>
        <w:b/>
        <w:bCs/>
        <w:color w:val="auto"/>
      </w:rPr>
    </w:lvl>
    <w:lvl w:ilvl="3">
      <w:start w:val="1"/>
      <w:numFmt w:val="decimal"/>
      <w:pStyle w:val="Titre4"/>
      <w:lvlText w:val="%1.%2.%3.%4"/>
      <w:lvlJc w:val="left"/>
      <w:pPr>
        <w:ind w:left="864" w:hanging="864"/>
      </w:pPr>
      <w:rPr>
        <w:b/>
        <w:bCs/>
      </w:r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6" w15:restartNumberingAfterBreak="0">
    <w:nsid w:val="29833C4B"/>
    <w:multiLevelType w:val="hybridMultilevel"/>
    <w:tmpl w:val="71D6B39A"/>
    <w:lvl w:ilvl="0" w:tplc="8D403916">
      <w:start w:val="1"/>
      <w:numFmt w:val="bullet"/>
      <w:pStyle w:val="Listepuces5"/>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9E44A89"/>
    <w:multiLevelType w:val="hybridMultilevel"/>
    <w:tmpl w:val="5576F4D8"/>
    <w:lvl w:ilvl="0" w:tplc="3CD2BD8E">
      <w:start w:val="2"/>
      <w:numFmt w:val="bullet"/>
      <w:pStyle w:val="Listepuces4"/>
      <w:lvlText w:val="-"/>
      <w:lvlJc w:val="left"/>
      <w:pPr>
        <w:ind w:left="720" w:hanging="360"/>
      </w:pPr>
      <w:rPr>
        <w:rFonts w:ascii="Times New Roman" w:eastAsia="Times New Roman" w:hAnsi="Times New Roman" w:cs="Times New Roman"/>
      </w:rPr>
    </w:lvl>
    <w:lvl w:ilvl="1" w:tplc="9E243E16">
      <w:start w:val="2"/>
      <w:numFmt w:val="bullet"/>
      <w:lvlText w:val="-"/>
      <w:lvlJc w:val="left"/>
      <w:pPr>
        <w:ind w:left="1440" w:hanging="360"/>
      </w:pPr>
      <w:rPr>
        <w:rFonts w:ascii="Times New Roman" w:eastAsia="Times New Roman" w:hAnsi="Times New Roman" w:cs="Times New Roman"/>
      </w:rPr>
    </w:lvl>
    <w:lvl w:ilvl="2" w:tplc="39E8DFEC">
      <w:start w:val="1"/>
      <w:numFmt w:val="bullet"/>
      <w:lvlText w:val="▪"/>
      <w:lvlJc w:val="left"/>
      <w:pPr>
        <w:ind w:left="2160" w:hanging="360"/>
      </w:pPr>
      <w:rPr>
        <w:rFonts w:ascii="Noto Sans Symbols" w:eastAsia="Noto Sans Symbols" w:hAnsi="Noto Sans Symbols" w:cs="Noto Sans Symbols"/>
      </w:rPr>
    </w:lvl>
    <w:lvl w:ilvl="3" w:tplc="F2DEE5E6">
      <w:start w:val="1"/>
      <w:numFmt w:val="bullet"/>
      <w:lvlText w:val="●"/>
      <w:lvlJc w:val="left"/>
      <w:pPr>
        <w:ind w:left="2880" w:hanging="360"/>
      </w:pPr>
      <w:rPr>
        <w:rFonts w:ascii="Noto Sans Symbols" w:eastAsia="Noto Sans Symbols" w:hAnsi="Noto Sans Symbols" w:cs="Noto Sans Symbols"/>
      </w:rPr>
    </w:lvl>
    <w:lvl w:ilvl="4" w:tplc="6D2C8BCC">
      <w:start w:val="1"/>
      <w:numFmt w:val="bullet"/>
      <w:lvlText w:val="o"/>
      <w:lvlJc w:val="left"/>
      <w:pPr>
        <w:ind w:left="3600" w:hanging="360"/>
      </w:pPr>
      <w:rPr>
        <w:rFonts w:ascii="Courier New" w:eastAsia="Courier New" w:hAnsi="Courier New" w:cs="Courier New"/>
      </w:rPr>
    </w:lvl>
    <w:lvl w:ilvl="5" w:tplc="A1C8284C">
      <w:start w:val="1"/>
      <w:numFmt w:val="bullet"/>
      <w:lvlText w:val="▪"/>
      <w:lvlJc w:val="left"/>
      <w:pPr>
        <w:ind w:left="4320" w:hanging="360"/>
      </w:pPr>
      <w:rPr>
        <w:rFonts w:ascii="Noto Sans Symbols" w:eastAsia="Noto Sans Symbols" w:hAnsi="Noto Sans Symbols" w:cs="Noto Sans Symbols"/>
      </w:rPr>
    </w:lvl>
    <w:lvl w:ilvl="6" w:tplc="45F66DCE">
      <w:start w:val="1"/>
      <w:numFmt w:val="bullet"/>
      <w:lvlText w:val="●"/>
      <w:lvlJc w:val="left"/>
      <w:pPr>
        <w:ind w:left="5040" w:hanging="360"/>
      </w:pPr>
      <w:rPr>
        <w:rFonts w:ascii="Noto Sans Symbols" w:eastAsia="Noto Sans Symbols" w:hAnsi="Noto Sans Symbols" w:cs="Noto Sans Symbols"/>
      </w:rPr>
    </w:lvl>
    <w:lvl w:ilvl="7" w:tplc="0B842A4C">
      <w:start w:val="1"/>
      <w:numFmt w:val="bullet"/>
      <w:lvlText w:val="o"/>
      <w:lvlJc w:val="left"/>
      <w:pPr>
        <w:ind w:left="5760" w:hanging="360"/>
      </w:pPr>
      <w:rPr>
        <w:rFonts w:ascii="Courier New" w:eastAsia="Courier New" w:hAnsi="Courier New" w:cs="Courier New"/>
      </w:rPr>
    </w:lvl>
    <w:lvl w:ilvl="8" w:tplc="EEBEA736">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2B8E0FCE"/>
    <w:multiLevelType w:val="hybridMultilevel"/>
    <w:tmpl w:val="F76EF420"/>
    <w:lvl w:ilvl="0" w:tplc="7696E5A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C224FBD"/>
    <w:multiLevelType w:val="hybridMultilevel"/>
    <w:tmpl w:val="1C74F72A"/>
    <w:lvl w:ilvl="0" w:tplc="9A9E1EC2">
      <w:start w:val="1"/>
      <w:numFmt w:val="decimal"/>
      <w:lvlText w:val="%1."/>
      <w:lvlJc w:val="left"/>
      <w:pPr>
        <w:ind w:left="644" w:hanging="360"/>
      </w:pPr>
      <w:rPr>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00F3539"/>
    <w:multiLevelType w:val="hybridMultilevel"/>
    <w:tmpl w:val="F20406DE"/>
    <w:lvl w:ilvl="0" w:tplc="D71A84D6">
      <w:start w:val="1"/>
      <w:numFmt w:val="bullet"/>
      <w:pStyle w:val="Listepuces2"/>
      <w:lvlText w:val="●"/>
      <w:lvlJc w:val="left"/>
      <w:pPr>
        <w:ind w:left="720" w:hanging="360"/>
      </w:pPr>
      <w:rPr>
        <w:u w:val="none"/>
      </w:rPr>
    </w:lvl>
    <w:lvl w:ilvl="1" w:tplc="70F027AE">
      <w:start w:val="1"/>
      <w:numFmt w:val="bullet"/>
      <w:lvlText w:val="○"/>
      <w:lvlJc w:val="left"/>
      <w:pPr>
        <w:ind w:left="1440" w:hanging="360"/>
      </w:pPr>
      <w:rPr>
        <w:u w:val="none"/>
      </w:rPr>
    </w:lvl>
    <w:lvl w:ilvl="2" w:tplc="8D429FBC">
      <w:start w:val="1"/>
      <w:numFmt w:val="bullet"/>
      <w:lvlText w:val="■"/>
      <w:lvlJc w:val="left"/>
      <w:pPr>
        <w:ind w:left="2160" w:hanging="360"/>
      </w:pPr>
      <w:rPr>
        <w:u w:val="none"/>
      </w:rPr>
    </w:lvl>
    <w:lvl w:ilvl="3" w:tplc="61A6735A">
      <w:start w:val="1"/>
      <w:numFmt w:val="bullet"/>
      <w:lvlText w:val="●"/>
      <w:lvlJc w:val="left"/>
      <w:pPr>
        <w:ind w:left="2880" w:hanging="360"/>
      </w:pPr>
      <w:rPr>
        <w:u w:val="none"/>
      </w:rPr>
    </w:lvl>
    <w:lvl w:ilvl="4" w:tplc="B4BC1844">
      <w:start w:val="1"/>
      <w:numFmt w:val="bullet"/>
      <w:lvlText w:val="○"/>
      <w:lvlJc w:val="left"/>
      <w:pPr>
        <w:ind w:left="3600" w:hanging="360"/>
      </w:pPr>
      <w:rPr>
        <w:u w:val="none"/>
      </w:rPr>
    </w:lvl>
    <w:lvl w:ilvl="5" w:tplc="3A9E14BE">
      <w:start w:val="1"/>
      <w:numFmt w:val="bullet"/>
      <w:lvlText w:val="■"/>
      <w:lvlJc w:val="left"/>
      <w:pPr>
        <w:ind w:left="4320" w:hanging="360"/>
      </w:pPr>
      <w:rPr>
        <w:u w:val="none"/>
      </w:rPr>
    </w:lvl>
    <w:lvl w:ilvl="6" w:tplc="227065B2">
      <w:start w:val="1"/>
      <w:numFmt w:val="bullet"/>
      <w:lvlText w:val="●"/>
      <w:lvlJc w:val="left"/>
      <w:pPr>
        <w:ind w:left="5040" w:hanging="360"/>
      </w:pPr>
      <w:rPr>
        <w:u w:val="none"/>
      </w:rPr>
    </w:lvl>
    <w:lvl w:ilvl="7" w:tplc="C91022EA">
      <w:start w:val="1"/>
      <w:numFmt w:val="bullet"/>
      <w:lvlText w:val="○"/>
      <w:lvlJc w:val="left"/>
      <w:pPr>
        <w:ind w:left="5760" w:hanging="360"/>
      </w:pPr>
      <w:rPr>
        <w:u w:val="none"/>
      </w:rPr>
    </w:lvl>
    <w:lvl w:ilvl="8" w:tplc="D6AE64F4">
      <w:start w:val="1"/>
      <w:numFmt w:val="bullet"/>
      <w:lvlText w:val="■"/>
      <w:lvlJc w:val="left"/>
      <w:pPr>
        <w:ind w:left="6480" w:hanging="360"/>
      </w:pPr>
      <w:rPr>
        <w:u w:val="none"/>
      </w:rPr>
    </w:lvl>
  </w:abstractNum>
  <w:abstractNum w:abstractNumId="11" w15:restartNumberingAfterBreak="0">
    <w:nsid w:val="488F50FC"/>
    <w:multiLevelType w:val="hybridMultilevel"/>
    <w:tmpl w:val="32D2FD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B704B80"/>
    <w:multiLevelType w:val="hybridMultilevel"/>
    <w:tmpl w:val="5F6872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CDD065E"/>
    <w:multiLevelType w:val="hybridMultilevel"/>
    <w:tmpl w:val="F34C5B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D084C10"/>
    <w:multiLevelType w:val="hybridMultilevel"/>
    <w:tmpl w:val="1472AF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DF2628F"/>
    <w:multiLevelType w:val="hybridMultilevel"/>
    <w:tmpl w:val="FFFFFFFF"/>
    <w:lvl w:ilvl="0" w:tplc="8D989230">
      <w:start w:val="1"/>
      <w:numFmt w:val="bullet"/>
      <w:lvlText w:val="-"/>
      <w:lvlJc w:val="left"/>
      <w:pPr>
        <w:ind w:left="720" w:hanging="360"/>
      </w:pPr>
      <w:rPr>
        <w:rFonts w:ascii="Calibri" w:hAnsi="Calibri" w:hint="default"/>
      </w:rPr>
    </w:lvl>
    <w:lvl w:ilvl="1" w:tplc="AD0068F4">
      <w:start w:val="1"/>
      <w:numFmt w:val="bullet"/>
      <w:lvlText w:val="o"/>
      <w:lvlJc w:val="left"/>
      <w:pPr>
        <w:ind w:left="1440" w:hanging="360"/>
      </w:pPr>
      <w:rPr>
        <w:rFonts w:ascii="Courier New" w:hAnsi="Courier New" w:hint="default"/>
      </w:rPr>
    </w:lvl>
    <w:lvl w:ilvl="2" w:tplc="DE9CC47A">
      <w:start w:val="1"/>
      <w:numFmt w:val="bullet"/>
      <w:lvlText w:val=""/>
      <w:lvlJc w:val="left"/>
      <w:pPr>
        <w:ind w:left="2160" w:hanging="360"/>
      </w:pPr>
      <w:rPr>
        <w:rFonts w:ascii="Wingdings" w:hAnsi="Wingdings" w:hint="default"/>
      </w:rPr>
    </w:lvl>
    <w:lvl w:ilvl="3" w:tplc="226C06A8">
      <w:start w:val="1"/>
      <w:numFmt w:val="bullet"/>
      <w:lvlText w:val=""/>
      <w:lvlJc w:val="left"/>
      <w:pPr>
        <w:ind w:left="2880" w:hanging="360"/>
      </w:pPr>
      <w:rPr>
        <w:rFonts w:ascii="Symbol" w:hAnsi="Symbol" w:hint="default"/>
      </w:rPr>
    </w:lvl>
    <w:lvl w:ilvl="4" w:tplc="C2327CBC">
      <w:start w:val="1"/>
      <w:numFmt w:val="bullet"/>
      <w:lvlText w:val="o"/>
      <w:lvlJc w:val="left"/>
      <w:pPr>
        <w:ind w:left="3600" w:hanging="360"/>
      </w:pPr>
      <w:rPr>
        <w:rFonts w:ascii="Courier New" w:hAnsi="Courier New" w:hint="default"/>
      </w:rPr>
    </w:lvl>
    <w:lvl w:ilvl="5" w:tplc="AF60897E">
      <w:start w:val="1"/>
      <w:numFmt w:val="bullet"/>
      <w:lvlText w:val=""/>
      <w:lvlJc w:val="left"/>
      <w:pPr>
        <w:ind w:left="4320" w:hanging="360"/>
      </w:pPr>
      <w:rPr>
        <w:rFonts w:ascii="Wingdings" w:hAnsi="Wingdings" w:hint="default"/>
      </w:rPr>
    </w:lvl>
    <w:lvl w:ilvl="6" w:tplc="2BFA6C1A">
      <w:start w:val="1"/>
      <w:numFmt w:val="bullet"/>
      <w:lvlText w:val=""/>
      <w:lvlJc w:val="left"/>
      <w:pPr>
        <w:ind w:left="5040" w:hanging="360"/>
      </w:pPr>
      <w:rPr>
        <w:rFonts w:ascii="Symbol" w:hAnsi="Symbol" w:hint="default"/>
      </w:rPr>
    </w:lvl>
    <w:lvl w:ilvl="7" w:tplc="829C0BCC">
      <w:start w:val="1"/>
      <w:numFmt w:val="bullet"/>
      <w:lvlText w:val="o"/>
      <w:lvlJc w:val="left"/>
      <w:pPr>
        <w:ind w:left="5760" w:hanging="360"/>
      </w:pPr>
      <w:rPr>
        <w:rFonts w:ascii="Courier New" w:hAnsi="Courier New" w:hint="default"/>
      </w:rPr>
    </w:lvl>
    <w:lvl w:ilvl="8" w:tplc="FEBC2C48">
      <w:start w:val="1"/>
      <w:numFmt w:val="bullet"/>
      <w:lvlText w:val=""/>
      <w:lvlJc w:val="left"/>
      <w:pPr>
        <w:ind w:left="6480" w:hanging="360"/>
      </w:pPr>
      <w:rPr>
        <w:rFonts w:ascii="Wingdings" w:hAnsi="Wingdings" w:hint="default"/>
      </w:rPr>
    </w:lvl>
  </w:abstractNum>
  <w:abstractNum w:abstractNumId="16" w15:restartNumberingAfterBreak="0">
    <w:nsid w:val="629A0A3D"/>
    <w:multiLevelType w:val="multilevel"/>
    <w:tmpl w:val="FC5E2D7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7" w15:restartNumberingAfterBreak="0">
    <w:nsid w:val="63A90AE0"/>
    <w:multiLevelType w:val="hybridMultilevel"/>
    <w:tmpl w:val="A5380350"/>
    <w:lvl w:ilvl="0" w:tplc="4BE8966A">
      <w:start w:val="1"/>
      <w:numFmt w:val="bullet"/>
      <w:pStyle w:val="Listepuces3"/>
      <w:lvlText w:val="●"/>
      <w:lvlJc w:val="left"/>
      <w:pPr>
        <w:ind w:left="720" w:hanging="360"/>
      </w:pPr>
      <w:rPr>
        <w:u w:val="none"/>
      </w:rPr>
    </w:lvl>
    <w:lvl w:ilvl="1" w:tplc="C6A0A4E4">
      <w:start w:val="1"/>
      <w:numFmt w:val="bullet"/>
      <w:lvlText w:val="○"/>
      <w:lvlJc w:val="left"/>
      <w:pPr>
        <w:ind w:left="1440" w:hanging="360"/>
      </w:pPr>
      <w:rPr>
        <w:u w:val="none"/>
      </w:rPr>
    </w:lvl>
    <w:lvl w:ilvl="2" w:tplc="4A90EC18">
      <w:start w:val="1"/>
      <w:numFmt w:val="bullet"/>
      <w:lvlText w:val="■"/>
      <w:lvlJc w:val="left"/>
      <w:pPr>
        <w:ind w:left="2160" w:hanging="360"/>
      </w:pPr>
      <w:rPr>
        <w:u w:val="none"/>
      </w:rPr>
    </w:lvl>
    <w:lvl w:ilvl="3" w:tplc="1492989A">
      <w:start w:val="1"/>
      <w:numFmt w:val="bullet"/>
      <w:lvlText w:val="●"/>
      <w:lvlJc w:val="left"/>
      <w:pPr>
        <w:ind w:left="2880" w:hanging="360"/>
      </w:pPr>
      <w:rPr>
        <w:u w:val="none"/>
      </w:rPr>
    </w:lvl>
    <w:lvl w:ilvl="4" w:tplc="F3AA4F38">
      <w:start w:val="1"/>
      <w:numFmt w:val="bullet"/>
      <w:lvlText w:val="○"/>
      <w:lvlJc w:val="left"/>
      <w:pPr>
        <w:ind w:left="3600" w:hanging="360"/>
      </w:pPr>
      <w:rPr>
        <w:u w:val="none"/>
      </w:rPr>
    </w:lvl>
    <w:lvl w:ilvl="5" w:tplc="7B7E05CC">
      <w:start w:val="1"/>
      <w:numFmt w:val="bullet"/>
      <w:lvlText w:val="■"/>
      <w:lvlJc w:val="left"/>
      <w:pPr>
        <w:ind w:left="4320" w:hanging="360"/>
      </w:pPr>
      <w:rPr>
        <w:u w:val="none"/>
      </w:rPr>
    </w:lvl>
    <w:lvl w:ilvl="6" w:tplc="E0A0ED6E">
      <w:start w:val="1"/>
      <w:numFmt w:val="bullet"/>
      <w:lvlText w:val="●"/>
      <w:lvlJc w:val="left"/>
      <w:pPr>
        <w:ind w:left="5040" w:hanging="360"/>
      </w:pPr>
      <w:rPr>
        <w:u w:val="none"/>
      </w:rPr>
    </w:lvl>
    <w:lvl w:ilvl="7" w:tplc="4CF0054E">
      <w:start w:val="1"/>
      <w:numFmt w:val="bullet"/>
      <w:lvlText w:val="○"/>
      <w:lvlJc w:val="left"/>
      <w:pPr>
        <w:ind w:left="5760" w:hanging="360"/>
      </w:pPr>
      <w:rPr>
        <w:u w:val="none"/>
      </w:rPr>
    </w:lvl>
    <w:lvl w:ilvl="8" w:tplc="BC90951A">
      <w:start w:val="1"/>
      <w:numFmt w:val="bullet"/>
      <w:lvlText w:val="■"/>
      <w:lvlJc w:val="left"/>
      <w:pPr>
        <w:ind w:left="6480" w:hanging="360"/>
      </w:pPr>
      <w:rPr>
        <w:u w:val="none"/>
      </w:rPr>
    </w:lvl>
  </w:abstractNum>
  <w:abstractNum w:abstractNumId="18" w15:restartNumberingAfterBreak="0">
    <w:nsid w:val="7E4F67B9"/>
    <w:multiLevelType w:val="hybridMultilevel"/>
    <w:tmpl w:val="05747C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10"/>
  </w:num>
  <w:num w:numId="4">
    <w:abstractNumId w:val="17"/>
  </w:num>
  <w:num w:numId="5">
    <w:abstractNumId w:val="7"/>
  </w:num>
  <w:num w:numId="6">
    <w:abstractNumId w:val="13"/>
  </w:num>
  <w:num w:numId="7">
    <w:abstractNumId w:val="14"/>
  </w:num>
  <w:num w:numId="8">
    <w:abstractNumId w:val="11"/>
  </w:num>
  <w:num w:numId="9">
    <w:abstractNumId w:val="1"/>
  </w:num>
  <w:num w:numId="10">
    <w:abstractNumId w:val="3"/>
  </w:num>
  <w:num w:numId="11">
    <w:abstractNumId w:val="18"/>
  </w:num>
  <w:num w:numId="12">
    <w:abstractNumId w:val="2"/>
  </w:num>
  <w:num w:numId="13">
    <w:abstractNumId w:val="12"/>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6"/>
  </w:num>
  <w:num w:numId="16">
    <w:abstractNumId w:val="8"/>
  </w:num>
  <w:num w:numId="17">
    <w:abstractNumId w:val="9"/>
  </w:num>
  <w:num w:numId="18">
    <w:abstractNumId w:val="15"/>
  </w:num>
  <w:num w:numId="19">
    <w:abstractNumId w:val="16"/>
  </w:num>
  <w:num w:numId="2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0" w:nlCheck="1" w:checkStyle="0"/>
  <w:activeWritingStyle w:appName="MSWord" w:lang="en-GB" w:vendorID="64" w:dllVersion="0" w:nlCheck="1" w:checkStyle="0"/>
  <w:activeWritingStyle w:appName="MSWord" w:lang="en-GB" w:vendorID="64" w:dllVersion="4096" w:nlCheck="1" w:checkStyle="0"/>
  <w:activeWritingStyle w:appName="MSWord" w:lang="en-US" w:vendorID="64" w:dllVersion="0" w:nlCheck="1" w:checkStyle="0"/>
  <w:proofState w:spelling="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roteom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D32AB"/>
    <w:rsid w:val="00000686"/>
    <w:rsid w:val="00000DBD"/>
    <w:rsid w:val="00001C33"/>
    <w:rsid w:val="00001F59"/>
    <w:rsid w:val="0000338C"/>
    <w:rsid w:val="00005403"/>
    <w:rsid w:val="00006CC6"/>
    <w:rsid w:val="0000716C"/>
    <w:rsid w:val="00007F25"/>
    <w:rsid w:val="00007F52"/>
    <w:rsid w:val="00010A9D"/>
    <w:rsid w:val="0001129C"/>
    <w:rsid w:val="00012285"/>
    <w:rsid w:val="00013789"/>
    <w:rsid w:val="000202F6"/>
    <w:rsid w:val="00020B55"/>
    <w:rsid w:val="0002106F"/>
    <w:rsid w:val="000211AA"/>
    <w:rsid w:val="0002140C"/>
    <w:rsid w:val="0002151B"/>
    <w:rsid w:val="00021936"/>
    <w:rsid w:val="000226BD"/>
    <w:rsid w:val="00022EDF"/>
    <w:rsid w:val="00025448"/>
    <w:rsid w:val="000263E2"/>
    <w:rsid w:val="000270F0"/>
    <w:rsid w:val="0002762B"/>
    <w:rsid w:val="0003092C"/>
    <w:rsid w:val="00033A1D"/>
    <w:rsid w:val="000365BE"/>
    <w:rsid w:val="00037129"/>
    <w:rsid w:val="00040239"/>
    <w:rsid w:val="00041175"/>
    <w:rsid w:val="000438F0"/>
    <w:rsid w:val="000439B1"/>
    <w:rsid w:val="000440F2"/>
    <w:rsid w:val="00044234"/>
    <w:rsid w:val="00044633"/>
    <w:rsid w:val="00046618"/>
    <w:rsid w:val="00046B3C"/>
    <w:rsid w:val="00047976"/>
    <w:rsid w:val="00051139"/>
    <w:rsid w:val="00051B17"/>
    <w:rsid w:val="00051FEB"/>
    <w:rsid w:val="00052964"/>
    <w:rsid w:val="00052A64"/>
    <w:rsid w:val="00052C23"/>
    <w:rsid w:val="00054595"/>
    <w:rsid w:val="00054DEB"/>
    <w:rsid w:val="000561A2"/>
    <w:rsid w:val="0005645E"/>
    <w:rsid w:val="00056563"/>
    <w:rsid w:val="00056652"/>
    <w:rsid w:val="00056E21"/>
    <w:rsid w:val="000577E6"/>
    <w:rsid w:val="00057C75"/>
    <w:rsid w:val="000603CF"/>
    <w:rsid w:val="00060821"/>
    <w:rsid w:val="00061EA1"/>
    <w:rsid w:val="0006301B"/>
    <w:rsid w:val="000631C6"/>
    <w:rsid w:val="00065455"/>
    <w:rsid w:val="00065E40"/>
    <w:rsid w:val="00067DC8"/>
    <w:rsid w:val="00071A65"/>
    <w:rsid w:val="00071F2A"/>
    <w:rsid w:val="0007676F"/>
    <w:rsid w:val="00077805"/>
    <w:rsid w:val="00081623"/>
    <w:rsid w:val="00081C06"/>
    <w:rsid w:val="00081E35"/>
    <w:rsid w:val="000868F2"/>
    <w:rsid w:val="000931EF"/>
    <w:rsid w:val="0009455B"/>
    <w:rsid w:val="0009474F"/>
    <w:rsid w:val="00094808"/>
    <w:rsid w:val="00095E6D"/>
    <w:rsid w:val="00096EE3"/>
    <w:rsid w:val="000A0302"/>
    <w:rsid w:val="000A0967"/>
    <w:rsid w:val="000A0E01"/>
    <w:rsid w:val="000A2AF4"/>
    <w:rsid w:val="000A38DE"/>
    <w:rsid w:val="000A4F70"/>
    <w:rsid w:val="000A5E74"/>
    <w:rsid w:val="000A6ED5"/>
    <w:rsid w:val="000A76B5"/>
    <w:rsid w:val="000B015F"/>
    <w:rsid w:val="000B0D55"/>
    <w:rsid w:val="000B121C"/>
    <w:rsid w:val="000B2564"/>
    <w:rsid w:val="000B25E3"/>
    <w:rsid w:val="000B2D07"/>
    <w:rsid w:val="000B36FB"/>
    <w:rsid w:val="000B3998"/>
    <w:rsid w:val="000B6290"/>
    <w:rsid w:val="000C02F4"/>
    <w:rsid w:val="000C191E"/>
    <w:rsid w:val="000C275E"/>
    <w:rsid w:val="000C339E"/>
    <w:rsid w:val="000C58C6"/>
    <w:rsid w:val="000C64B6"/>
    <w:rsid w:val="000C6EBB"/>
    <w:rsid w:val="000C7C88"/>
    <w:rsid w:val="000D3915"/>
    <w:rsid w:val="000D3EB2"/>
    <w:rsid w:val="000D409D"/>
    <w:rsid w:val="000D52EF"/>
    <w:rsid w:val="000D63F6"/>
    <w:rsid w:val="000D7846"/>
    <w:rsid w:val="000E08CC"/>
    <w:rsid w:val="000E0A9F"/>
    <w:rsid w:val="000E3881"/>
    <w:rsid w:val="000E3D50"/>
    <w:rsid w:val="000E4FA4"/>
    <w:rsid w:val="000E56BF"/>
    <w:rsid w:val="000E7516"/>
    <w:rsid w:val="000E7AC0"/>
    <w:rsid w:val="000E7FAF"/>
    <w:rsid w:val="000F0400"/>
    <w:rsid w:val="000F074D"/>
    <w:rsid w:val="000F0AD7"/>
    <w:rsid w:val="000F3725"/>
    <w:rsid w:val="00100451"/>
    <w:rsid w:val="00100E5D"/>
    <w:rsid w:val="00102C5D"/>
    <w:rsid w:val="00104605"/>
    <w:rsid w:val="001074AF"/>
    <w:rsid w:val="001103FA"/>
    <w:rsid w:val="00110CA8"/>
    <w:rsid w:val="001110FD"/>
    <w:rsid w:val="00111EEB"/>
    <w:rsid w:val="00111FF3"/>
    <w:rsid w:val="00114ECD"/>
    <w:rsid w:val="0011610B"/>
    <w:rsid w:val="0012090B"/>
    <w:rsid w:val="00121F20"/>
    <w:rsid w:val="001224EA"/>
    <w:rsid w:val="00122EEF"/>
    <w:rsid w:val="001255C3"/>
    <w:rsid w:val="0012686D"/>
    <w:rsid w:val="00127021"/>
    <w:rsid w:val="001301FC"/>
    <w:rsid w:val="001338B9"/>
    <w:rsid w:val="00133E36"/>
    <w:rsid w:val="00133FFD"/>
    <w:rsid w:val="00136371"/>
    <w:rsid w:val="00136FD2"/>
    <w:rsid w:val="00140B66"/>
    <w:rsid w:val="0014161A"/>
    <w:rsid w:val="0014179B"/>
    <w:rsid w:val="001428AB"/>
    <w:rsid w:val="00142DC0"/>
    <w:rsid w:val="00142EA5"/>
    <w:rsid w:val="00147280"/>
    <w:rsid w:val="00147C29"/>
    <w:rsid w:val="00154FD8"/>
    <w:rsid w:val="001550C4"/>
    <w:rsid w:val="00156208"/>
    <w:rsid w:val="00156796"/>
    <w:rsid w:val="00156B0C"/>
    <w:rsid w:val="00157750"/>
    <w:rsid w:val="00157B27"/>
    <w:rsid w:val="0016164F"/>
    <w:rsid w:val="00163088"/>
    <w:rsid w:val="00163B73"/>
    <w:rsid w:val="00163E01"/>
    <w:rsid w:val="00166AA6"/>
    <w:rsid w:val="00166C5A"/>
    <w:rsid w:val="001673FD"/>
    <w:rsid w:val="00167A9E"/>
    <w:rsid w:val="00170565"/>
    <w:rsid w:val="00171054"/>
    <w:rsid w:val="001737DF"/>
    <w:rsid w:val="00173EE1"/>
    <w:rsid w:val="001759FC"/>
    <w:rsid w:val="00176394"/>
    <w:rsid w:val="0017D355"/>
    <w:rsid w:val="001818E1"/>
    <w:rsid w:val="00183D91"/>
    <w:rsid w:val="0018477E"/>
    <w:rsid w:val="00184E99"/>
    <w:rsid w:val="00185223"/>
    <w:rsid w:val="0018562B"/>
    <w:rsid w:val="00185A55"/>
    <w:rsid w:val="001874EA"/>
    <w:rsid w:val="0019097A"/>
    <w:rsid w:val="00190D1A"/>
    <w:rsid w:val="00193296"/>
    <w:rsid w:val="00194304"/>
    <w:rsid w:val="00194BF2"/>
    <w:rsid w:val="00195752"/>
    <w:rsid w:val="00195C76"/>
    <w:rsid w:val="00197529"/>
    <w:rsid w:val="00197779"/>
    <w:rsid w:val="001A4BDD"/>
    <w:rsid w:val="001A4C35"/>
    <w:rsid w:val="001A4FAD"/>
    <w:rsid w:val="001A5A34"/>
    <w:rsid w:val="001A602A"/>
    <w:rsid w:val="001A6067"/>
    <w:rsid w:val="001A659E"/>
    <w:rsid w:val="001A6DD2"/>
    <w:rsid w:val="001B0E8F"/>
    <w:rsid w:val="001B1A90"/>
    <w:rsid w:val="001B1BF8"/>
    <w:rsid w:val="001B25BC"/>
    <w:rsid w:val="001B27CD"/>
    <w:rsid w:val="001B3133"/>
    <w:rsid w:val="001B35CE"/>
    <w:rsid w:val="001B4160"/>
    <w:rsid w:val="001B4D64"/>
    <w:rsid w:val="001B5E13"/>
    <w:rsid w:val="001B7C0D"/>
    <w:rsid w:val="001C1C8C"/>
    <w:rsid w:val="001C3A6C"/>
    <w:rsid w:val="001C3D61"/>
    <w:rsid w:val="001C5774"/>
    <w:rsid w:val="001C626C"/>
    <w:rsid w:val="001C6338"/>
    <w:rsid w:val="001C66C2"/>
    <w:rsid w:val="001C72E6"/>
    <w:rsid w:val="001C7C34"/>
    <w:rsid w:val="001D0940"/>
    <w:rsid w:val="001D1FBF"/>
    <w:rsid w:val="001D21CA"/>
    <w:rsid w:val="001D2459"/>
    <w:rsid w:val="001D2B99"/>
    <w:rsid w:val="001D2E80"/>
    <w:rsid w:val="001D49CB"/>
    <w:rsid w:val="001D4BC4"/>
    <w:rsid w:val="001D533F"/>
    <w:rsid w:val="001D6DA1"/>
    <w:rsid w:val="001D72C6"/>
    <w:rsid w:val="001D7CF7"/>
    <w:rsid w:val="001E0516"/>
    <w:rsid w:val="001E1420"/>
    <w:rsid w:val="001E2B32"/>
    <w:rsid w:val="001E5EE5"/>
    <w:rsid w:val="001E602E"/>
    <w:rsid w:val="001E7E90"/>
    <w:rsid w:val="001F0858"/>
    <w:rsid w:val="001F2697"/>
    <w:rsid w:val="001F37BD"/>
    <w:rsid w:val="001F3C98"/>
    <w:rsid w:val="001F7D77"/>
    <w:rsid w:val="002010C7"/>
    <w:rsid w:val="0020193B"/>
    <w:rsid w:val="00202097"/>
    <w:rsid w:val="00202314"/>
    <w:rsid w:val="00206449"/>
    <w:rsid w:val="00211CDE"/>
    <w:rsid w:val="00212C54"/>
    <w:rsid w:val="002144DD"/>
    <w:rsid w:val="00214F65"/>
    <w:rsid w:val="00216457"/>
    <w:rsid w:val="0021745E"/>
    <w:rsid w:val="00221080"/>
    <w:rsid w:val="002232B7"/>
    <w:rsid w:val="002239C1"/>
    <w:rsid w:val="002259C4"/>
    <w:rsid w:val="00225A25"/>
    <w:rsid w:val="0022716E"/>
    <w:rsid w:val="002303CE"/>
    <w:rsid w:val="00231955"/>
    <w:rsid w:val="00232DB9"/>
    <w:rsid w:val="00233350"/>
    <w:rsid w:val="002341F9"/>
    <w:rsid w:val="00234B58"/>
    <w:rsid w:val="00235C52"/>
    <w:rsid w:val="00236435"/>
    <w:rsid w:val="0023660C"/>
    <w:rsid w:val="002368FA"/>
    <w:rsid w:val="00237013"/>
    <w:rsid w:val="002378FB"/>
    <w:rsid w:val="00240055"/>
    <w:rsid w:val="00240443"/>
    <w:rsid w:val="00240715"/>
    <w:rsid w:val="002412A6"/>
    <w:rsid w:val="0024228B"/>
    <w:rsid w:val="002422DB"/>
    <w:rsid w:val="002431BF"/>
    <w:rsid w:val="002436DD"/>
    <w:rsid w:val="00246D37"/>
    <w:rsid w:val="00247C9F"/>
    <w:rsid w:val="0025573E"/>
    <w:rsid w:val="00255937"/>
    <w:rsid w:val="00255F0B"/>
    <w:rsid w:val="00257A1A"/>
    <w:rsid w:val="0026385E"/>
    <w:rsid w:val="0026522F"/>
    <w:rsid w:val="002664EC"/>
    <w:rsid w:val="00267149"/>
    <w:rsid w:val="00267448"/>
    <w:rsid w:val="00270430"/>
    <w:rsid w:val="0027214A"/>
    <w:rsid w:val="00272CA7"/>
    <w:rsid w:val="00273F75"/>
    <w:rsid w:val="00275466"/>
    <w:rsid w:val="00276517"/>
    <w:rsid w:val="00277F50"/>
    <w:rsid w:val="0028054D"/>
    <w:rsid w:val="002809AC"/>
    <w:rsid w:val="002836F1"/>
    <w:rsid w:val="0028376A"/>
    <w:rsid w:val="0028424E"/>
    <w:rsid w:val="00284F32"/>
    <w:rsid w:val="00285495"/>
    <w:rsid w:val="00285983"/>
    <w:rsid w:val="00286A9C"/>
    <w:rsid w:val="00286BD9"/>
    <w:rsid w:val="002923AC"/>
    <w:rsid w:val="00293078"/>
    <w:rsid w:val="002940F8"/>
    <w:rsid w:val="00294D6D"/>
    <w:rsid w:val="00297329"/>
    <w:rsid w:val="002A2F0C"/>
    <w:rsid w:val="002A36B9"/>
    <w:rsid w:val="002A49FF"/>
    <w:rsid w:val="002A7424"/>
    <w:rsid w:val="002B0253"/>
    <w:rsid w:val="002B1452"/>
    <w:rsid w:val="002B1698"/>
    <w:rsid w:val="002B1DC6"/>
    <w:rsid w:val="002B2338"/>
    <w:rsid w:val="002B23C1"/>
    <w:rsid w:val="002B7600"/>
    <w:rsid w:val="002B7650"/>
    <w:rsid w:val="002BC8FA"/>
    <w:rsid w:val="002C0E4A"/>
    <w:rsid w:val="002C1233"/>
    <w:rsid w:val="002C1E50"/>
    <w:rsid w:val="002C29C8"/>
    <w:rsid w:val="002C3326"/>
    <w:rsid w:val="002C49F0"/>
    <w:rsid w:val="002C5450"/>
    <w:rsid w:val="002C6ADB"/>
    <w:rsid w:val="002C7AEF"/>
    <w:rsid w:val="002D00D9"/>
    <w:rsid w:val="002D1E57"/>
    <w:rsid w:val="002D509A"/>
    <w:rsid w:val="002D51F9"/>
    <w:rsid w:val="002D6CCC"/>
    <w:rsid w:val="002E021E"/>
    <w:rsid w:val="002E0C0D"/>
    <w:rsid w:val="002E0DFA"/>
    <w:rsid w:val="002E1A7E"/>
    <w:rsid w:val="002E1B35"/>
    <w:rsid w:val="002E235F"/>
    <w:rsid w:val="002E27EB"/>
    <w:rsid w:val="002E3DF0"/>
    <w:rsid w:val="002E722E"/>
    <w:rsid w:val="002F0247"/>
    <w:rsid w:val="002F1A8A"/>
    <w:rsid w:val="002F2AEE"/>
    <w:rsid w:val="002F425F"/>
    <w:rsid w:val="002F47BC"/>
    <w:rsid w:val="002F5579"/>
    <w:rsid w:val="002F5FC9"/>
    <w:rsid w:val="0030111C"/>
    <w:rsid w:val="00301E2C"/>
    <w:rsid w:val="003038A8"/>
    <w:rsid w:val="003042B1"/>
    <w:rsid w:val="0030471E"/>
    <w:rsid w:val="00305845"/>
    <w:rsid w:val="00305A3A"/>
    <w:rsid w:val="00306A23"/>
    <w:rsid w:val="00307CE4"/>
    <w:rsid w:val="00310349"/>
    <w:rsid w:val="00311241"/>
    <w:rsid w:val="0031157B"/>
    <w:rsid w:val="00312B54"/>
    <w:rsid w:val="00312B91"/>
    <w:rsid w:val="00312FE3"/>
    <w:rsid w:val="00313C29"/>
    <w:rsid w:val="00314583"/>
    <w:rsid w:val="003147DD"/>
    <w:rsid w:val="00314CA5"/>
    <w:rsid w:val="00317618"/>
    <w:rsid w:val="0031791C"/>
    <w:rsid w:val="00317EE0"/>
    <w:rsid w:val="00317F27"/>
    <w:rsid w:val="0032015B"/>
    <w:rsid w:val="00323692"/>
    <w:rsid w:val="00324DA2"/>
    <w:rsid w:val="00330364"/>
    <w:rsid w:val="003306BB"/>
    <w:rsid w:val="00332234"/>
    <w:rsid w:val="003345A7"/>
    <w:rsid w:val="00334F21"/>
    <w:rsid w:val="00337C17"/>
    <w:rsid w:val="003428A0"/>
    <w:rsid w:val="00343008"/>
    <w:rsid w:val="00343F20"/>
    <w:rsid w:val="00345DD0"/>
    <w:rsid w:val="00347011"/>
    <w:rsid w:val="003474FA"/>
    <w:rsid w:val="0035147C"/>
    <w:rsid w:val="003546F3"/>
    <w:rsid w:val="003574CA"/>
    <w:rsid w:val="00357DF9"/>
    <w:rsid w:val="0036076D"/>
    <w:rsid w:val="00361EC5"/>
    <w:rsid w:val="00362DCA"/>
    <w:rsid w:val="0036695B"/>
    <w:rsid w:val="003712D8"/>
    <w:rsid w:val="00372004"/>
    <w:rsid w:val="003722D2"/>
    <w:rsid w:val="00372E73"/>
    <w:rsid w:val="00372EA2"/>
    <w:rsid w:val="003731E3"/>
    <w:rsid w:val="00373505"/>
    <w:rsid w:val="00374379"/>
    <w:rsid w:val="0037512B"/>
    <w:rsid w:val="003763EA"/>
    <w:rsid w:val="003765EE"/>
    <w:rsid w:val="00380CD8"/>
    <w:rsid w:val="0038108F"/>
    <w:rsid w:val="00382E46"/>
    <w:rsid w:val="00382E4D"/>
    <w:rsid w:val="00384204"/>
    <w:rsid w:val="003843F3"/>
    <w:rsid w:val="00387D44"/>
    <w:rsid w:val="00391F30"/>
    <w:rsid w:val="00392EA3"/>
    <w:rsid w:val="003943BF"/>
    <w:rsid w:val="003945F7"/>
    <w:rsid w:val="0039521E"/>
    <w:rsid w:val="003958FE"/>
    <w:rsid w:val="00395AA2"/>
    <w:rsid w:val="0039601E"/>
    <w:rsid w:val="00396075"/>
    <w:rsid w:val="00396991"/>
    <w:rsid w:val="00396E7D"/>
    <w:rsid w:val="0039747B"/>
    <w:rsid w:val="003978F9"/>
    <w:rsid w:val="003A0618"/>
    <w:rsid w:val="003A27FE"/>
    <w:rsid w:val="003A40B0"/>
    <w:rsid w:val="003A7D5F"/>
    <w:rsid w:val="003B0CB6"/>
    <w:rsid w:val="003B0F32"/>
    <w:rsid w:val="003B15A2"/>
    <w:rsid w:val="003B2A38"/>
    <w:rsid w:val="003B3BF7"/>
    <w:rsid w:val="003B5B2B"/>
    <w:rsid w:val="003B7158"/>
    <w:rsid w:val="003B7278"/>
    <w:rsid w:val="003B7AB0"/>
    <w:rsid w:val="003C00EC"/>
    <w:rsid w:val="003C02DE"/>
    <w:rsid w:val="003C0763"/>
    <w:rsid w:val="003C239E"/>
    <w:rsid w:val="003C249D"/>
    <w:rsid w:val="003C34F0"/>
    <w:rsid w:val="003C3EE1"/>
    <w:rsid w:val="003C44DE"/>
    <w:rsid w:val="003C476B"/>
    <w:rsid w:val="003C48FD"/>
    <w:rsid w:val="003C502E"/>
    <w:rsid w:val="003C50FD"/>
    <w:rsid w:val="003C5199"/>
    <w:rsid w:val="003C5903"/>
    <w:rsid w:val="003D31EB"/>
    <w:rsid w:val="003D4013"/>
    <w:rsid w:val="003D4F3C"/>
    <w:rsid w:val="003E1B1D"/>
    <w:rsid w:val="003E6637"/>
    <w:rsid w:val="003E681A"/>
    <w:rsid w:val="003E714F"/>
    <w:rsid w:val="003E75CA"/>
    <w:rsid w:val="003F0E0F"/>
    <w:rsid w:val="003F12CB"/>
    <w:rsid w:val="003F3845"/>
    <w:rsid w:val="003F3EFC"/>
    <w:rsid w:val="003F4452"/>
    <w:rsid w:val="003F658D"/>
    <w:rsid w:val="003F6CFB"/>
    <w:rsid w:val="003F6DBF"/>
    <w:rsid w:val="00400570"/>
    <w:rsid w:val="00402D6C"/>
    <w:rsid w:val="00407585"/>
    <w:rsid w:val="00410A16"/>
    <w:rsid w:val="00411C14"/>
    <w:rsid w:val="00412B78"/>
    <w:rsid w:val="00413B3D"/>
    <w:rsid w:val="00414E7F"/>
    <w:rsid w:val="0041608F"/>
    <w:rsid w:val="00416F90"/>
    <w:rsid w:val="004214A0"/>
    <w:rsid w:val="004221F9"/>
    <w:rsid w:val="004223F0"/>
    <w:rsid w:val="00422D98"/>
    <w:rsid w:val="004233B8"/>
    <w:rsid w:val="00423C36"/>
    <w:rsid w:val="00423ECB"/>
    <w:rsid w:val="0043098D"/>
    <w:rsid w:val="0043447C"/>
    <w:rsid w:val="00437302"/>
    <w:rsid w:val="00437EBE"/>
    <w:rsid w:val="004414AA"/>
    <w:rsid w:val="004418A1"/>
    <w:rsid w:val="00443B36"/>
    <w:rsid w:val="00445A98"/>
    <w:rsid w:val="004465C6"/>
    <w:rsid w:val="00446E2E"/>
    <w:rsid w:val="004474EF"/>
    <w:rsid w:val="00451DCE"/>
    <w:rsid w:val="00454CDA"/>
    <w:rsid w:val="00454D8D"/>
    <w:rsid w:val="00460784"/>
    <w:rsid w:val="00460944"/>
    <w:rsid w:val="00460C8F"/>
    <w:rsid w:val="0046137D"/>
    <w:rsid w:val="00462C20"/>
    <w:rsid w:val="0046375D"/>
    <w:rsid w:val="00465C74"/>
    <w:rsid w:val="00466009"/>
    <w:rsid w:val="004660F1"/>
    <w:rsid w:val="004676C3"/>
    <w:rsid w:val="004700AC"/>
    <w:rsid w:val="0047014E"/>
    <w:rsid w:val="00471B8E"/>
    <w:rsid w:val="00472EC5"/>
    <w:rsid w:val="0047461D"/>
    <w:rsid w:val="004747CE"/>
    <w:rsid w:val="00474D60"/>
    <w:rsid w:val="0048125F"/>
    <w:rsid w:val="004813E4"/>
    <w:rsid w:val="004817BB"/>
    <w:rsid w:val="00483D31"/>
    <w:rsid w:val="00483D48"/>
    <w:rsid w:val="00483D99"/>
    <w:rsid w:val="004841D3"/>
    <w:rsid w:val="0048439E"/>
    <w:rsid w:val="00485577"/>
    <w:rsid w:val="00486BD8"/>
    <w:rsid w:val="004872EF"/>
    <w:rsid w:val="00490CAC"/>
    <w:rsid w:val="004910DC"/>
    <w:rsid w:val="00491E3E"/>
    <w:rsid w:val="00491EB9"/>
    <w:rsid w:val="00492386"/>
    <w:rsid w:val="00495562"/>
    <w:rsid w:val="00495887"/>
    <w:rsid w:val="00497186"/>
    <w:rsid w:val="004973CF"/>
    <w:rsid w:val="004A0CDB"/>
    <w:rsid w:val="004A2AF6"/>
    <w:rsid w:val="004A30DA"/>
    <w:rsid w:val="004A4336"/>
    <w:rsid w:val="004A5A93"/>
    <w:rsid w:val="004A6031"/>
    <w:rsid w:val="004A6BAD"/>
    <w:rsid w:val="004B0C79"/>
    <w:rsid w:val="004B3C0F"/>
    <w:rsid w:val="004B4374"/>
    <w:rsid w:val="004B4D85"/>
    <w:rsid w:val="004B5396"/>
    <w:rsid w:val="004B59F1"/>
    <w:rsid w:val="004B6037"/>
    <w:rsid w:val="004B6091"/>
    <w:rsid w:val="004B6280"/>
    <w:rsid w:val="004B6859"/>
    <w:rsid w:val="004B6CE4"/>
    <w:rsid w:val="004B756D"/>
    <w:rsid w:val="004B7F5C"/>
    <w:rsid w:val="004C020C"/>
    <w:rsid w:val="004C1EF0"/>
    <w:rsid w:val="004C31F3"/>
    <w:rsid w:val="004C3790"/>
    <w:rsid w:val="004C39FF"/>
    <w:rsid w:val="004C403C"/>
    <w:rsid w:val="004C5326"/>
    <w:rsid w:val="004C607C"/>
    <w:rsid w:val="004D062B"/>
    <w:rsid w:val="004D18B8"/>
    <w:rsid w:val="004D25BE"/>
    <w:rsid w:val="004D2E36"/>
    <w:rsid w:val="004D32AB"/>
    <w:rsid w:val="004D5786"/>
    <w:rsid w:val="004D5A1D"/>
    <w:rsid w:val="004D7CEA"/>
    <w:rsid w:val="004E2DAA"/>
    <w:rsid w:val="004E5088"/>
    <w:rsid w:val="004E5496"/>
    <w:rsid w:val="004F0A07"/>
    <w:rsid w:val="004F2397"/>
    <w:rsid w:val="004F2AC1"/>
    <w:rsid w:val="004F4097"/>
    <w:rsid w:val="004F415B"/>
    <w:rsid w:val="004F41BA"/>
    <w:rsid w:val="004F498C"/>
    <w:rsid w:val="004F5101"/>
    <w:rsid w:val="004F6450"/>
    <w:rsid w:val="00501687"/>
    <w:rsid w:val="00501AFF"/>
    <w:rsid w:val="00503083"/>
    <w:rsid w:val="005030C3"/>
    <w:rsid w:val="00503782"/>
    <w:rsid w:val="00504F1E"/>
    <w:rsid w:val="005077DB"/>
    <w:rsid w:val="00510036"/>
    <w:rsid w:val="00511E2B"/>
    <w:rsid w:val="00512A1E"/>
    <w:rsid w:val="00512D17"/>
    <w:rsid w:val="00517A9E"/>
    <w:rsid w:val="005200CD"/>
    <w:rsid w:val="005210BC"/>
    <w:rsid w:val="0052147B"/>
    <w:rsid w:val="00523883"/>
    <w:rsid w:val="00523EAC"/>
    <w:rsid w:val="00523ECB"/>
    <w:rsid w:val="005245D7"/>
    <w:rsid w:val="00524E7E"/>
    <w:rsid w:val="005276F6"/>
    <w:rsid w:val="005305C6"/>
    <w:rsid w:val="005318DB"/>
    <w:rsid w:val="00531E49"/>
    <w:rsid w:val="005323E5"/>
    <w:rsid w:val="00533223"/>
    <w:rsid w:val="00534DCA"/>
    <w:rsid w:val="00535843"/>
    <w:rsid w:val="00536453"/>
    <w:rsid w:val="00536C8A"/>
    <w:rsid w:val="005402E6"/>
    <w:rsid w:val="00540327"/>
    <w:rsid w:val="005416A0"/>
    <w:rsid w:val="0054173D"/>
    <w:rsid w:val="005423F8"/>
    <w:rsid w:val="005427DF"/>
    <w:rsid w:val="005435B2"/>
    <w:rsid w:val="005437DE"/>
    <w:rsid w:val="005453A4"/>
    <w:rsid w:val="00545F9F"/>
    <w:rsid w:val="00550090"/>
    <w:rsid w:val="00550246"/>
    <w:rsid w:val="0055074D"/>
    <w:rsid w:val="0055137C"/>
    <w:rsid w:val="00551B62"/>
    <w:rsid w:val="00551E22"/>
    <w:rsid w:val="0055386C"/>
    <w:rsid w:val="00554938"/>
    <w:rsid w:val="00556CA6"/>
    <w:rsid w:val="005607A7"/>
    <w:rsid w:val="00562A5B"/>
    <w:rsid w:val="00565208"/>
    <w:rsid w:val="00567FDF"/>
    <w:rsid w:val="00570C1D"/>
    <w:rsid w:val="00571E24"/>
    <w:rsid w:val="00572B4B"/>
    <w:rsid w:val="0057372B"/>
    <w:rsid w:val="005746F0"/>
    <w:rsid w:val="0057638A"/>
    <w:rsid w:val="00577D05"/>
    <w:rsid w:val="00577E9B"/>
    <w:rsid w:val="005832A1"/>
    <w:rsid w:val="005839A4"/>
    <w:rsid w:val="00584791"/>
    <w:rsid w:val="005875F4"/>
    <w:rsid w:val="00587BFF"/>
    <w:rsid w:val="00595046"/>
    <w:rsid w:val="005A04C2"/>
    <w:rsid w:val="005A16AF"/>
    <w:rsid w:val="005A35F3"/>
    <w:rsid w:val="005A3E33"/>
    <w:rsid w:val="005A51FC"/>
    <w:rsid w:val="005A5BB0"/>
    <w:rsid w:val="005B1643"/>
    <w:rsid w:val="005B2C7F"/>
    <w:rsid w:val="005B3336"/>
    <w:rsid w:val="005B684F"/>
    <w:rsid w:val="005C1515"/>
    <w:rsid w:val="005C1772"/>
    <w:rsid w:val="005C2F28"/>
    <w:rsid w:val="005C3ECE"/>
    <w:rsid w:val="005C4611"/>
    <w:rsid w:val="005C4EA4"/>
    <w:rsid w:val="005C5CB6"/>
    <w:rsid w:val="005C776A"/>
    <w:rsid w:val="005D2A45"/>
    <w:rsid w:val="005D30D3"/>
    <w:rsid w:val="005D5364"/>
    <w:rsid w:val="005D58E1"/>
    <w:rsid w:val="005D5B21"/>
    <w:rsid w:val="005D5E40"/>
    <w:rsid w:val="005E0A9A"/>
    <w:rsid w:val="005E26BE"/>
    <w:rsid w:val="005E4CD5"/>
    <w:rsid w:val="005E628B"/>
    <w:rsid w:val="005E6B5C"/>
    <w:rsid w:val="005E71A1"/>
    <w:rsid w:val="005E73AD"/>
    <w:rsid w:val="005E7B48"/>
    <w:rsid w:val="005F159E"/>
    <w:rsid w:val="006026EE"/>
    <w:rsid w:val="0060309A"/>
    <w:rsid w:val="006031D1"/>
    <w:rsid w:val="00604505"/>
    <w:rsid w:val="006059F2"/>
    <w:rsid w:val="00605C74"/>
    <w:rsid w:val="00610F92"/>
    <w:rsid w:val="00611E04"/>
    <w:rsid w:val="006128C0"/>
    <w:rsid w:val="00612962"/>
    <w:rsid w:val="0061433E"/>
    <w:rsid w:val="006144D2"/>
    <w:rsid w:val="00615317"/>
    <w:rsid w:val="00615CA7"/>
    <w:rsid w:val="006175EB"/>
    <w:rsid w:val="0061776D"/>
    <w:rsid w:val="0062100F"/>
    <w:rsid w:val="0062104D"/>
    <w:rsid w:val="00626259"/>
    <w:rsid w:val="006278A0"/>
    <w:rsid w:val="00630530"/>
    <w:rsid w:val="00630955"/>
    <w:rsid w:val="00631050"/>
    <w:rsid w:val="0063130A"/>
    <w:rsid w:val="00632665"/>
    <w:rsid w:val="0063316A"/>
    <w:rsid w:val="00633E04"/>
    <w:rsid w:val="00634719"/>
    <w:rsid w:val="00636F0D"/>
    <w:rsid w:val="0063778C"/>
    <w:rsid w:val="00637DCD"/>
    <w:rsid w:val="00640157"/>
    <w:rsid w:val="006408EC"/>
    <w:rsid w:val="00642C86"/>
    <w:rsid w:val="00642E9A"/>
    <w:rsid w:val="00647569"/>
    <w:rsid w:val="00647BFE"/>
    <w:rsid w:val="00650A54"/>
    <w:rsid w:val="006519F9"/>
    <w:rsid w:val="00651BD6"/>
    <w:rsid w:val="00651F24"/>
    <w:rsid w:val="006525B1"/>
    <w:rsid w:val="00653987"/>
    <w:rsid w:val="00656FD6"/>
    <w:rsid w:val="0065743F"/>
    <w:rsid w:val="00657DB1"/>
    <w:rsid w:val="006600ED"/>
    <w:rsid w:val="0066049F"/>
    <w:rsid w:val="0066329D"/>
    <w:rsid w:val="00663A3F"/>
    <w:rsid w:val="00664F07"/>
    <w:rsid w:val="006708B6"/>
    <w:rsid w:val="006719E4"/>
    <w:rsid w:val="00671FAB"/>
    <w:rsid w:val="00672682"/>
    <w:rsid w:val="00672F77"/>
    <w:rsid w:val="00674551"/>
    <w:rsid w:val="00675DDC"/>
    <w:rsid w:val="00676171"/>
    <w:rsid w:val="00681C12"/>
    <w:rsid w:val="00681C8A"/>
    <w:rsid w:val="0068333E"/>
    <w:rsid w:val="00684D9B"/>
    <w:rsid w:val="00686628"/>
    <w:rsid w:val="00686D26"/>
    <w:rsid w:val="00687621"/>
    <w:rsid w:val="00690108"/>
    <w:rsid w:val="00690C20"/>
    <w:rsid w:val="006912E6"/>
    <w:rsid w:val="0069309E"/>
    <w:rsid w:val="00696BE7"/>
    <w:rsid w:val="0069790B"/>
    <w:rsid w:val="006A17E5"/>
    <w:rsid w:val="006A244A"/>
    <w:rsid w:val="006A3C62"/>
    <w:rsid w:val="006A513F"/>
    <w:rsid w:val="006A6A08"/>
    <w:rsid w:val="006A7162"/>
    <w:rsid w:val="006A7C89"/>
    <w:rsid w:val="006A7D5C"/>
    <w:rsid w:val="006A7EA7"/>
    <w:rsid w:val="006B33F3"/>
    <w:rsid w:val="006B4414"/>
    <w:rsid w:val="006B4BAA"/>
    <w:rsid w:val="006B71CC"/>
    <w:rsid w:val="006B7E48"/>
    <w:rsid w:val="006C31F9"/>
    <w:rsid w:val="006C6283"/>
    <w:rsid w:val="006C66F3"/>
    <w:rsid w:val="006C6C3B"/>
    <w:rsid w:val="006C6FD3"/>
    <w:rsid w:val="006C7B8B"/>
    <w:rsid w:val="006D10D3"/>
    <w:rsid w:val="006D33F9"/>
    <w:rsid w:val="006D3C4A"/>
    <w:rsid w:val="006D402C"/>
    <w:rsid w:val="006D46D7"/>
    <w:rsid w:val="006D680E"/>
    <w:rsid w:val="006D6D31"/>
    <w:rsid w:val="006E1938"/>
    <w:rsid w:val="006E224D"/>
    <w:rsid w:val="006E2353"/>
    <w:rsid w:val="006E3CFE"/>
    <w:rsid w:val="006E4C59"/>
    <w:rsid w:val="006E4D55"/>
    <w:rsid w:val="006E5479"/>
    <w:rsid w:val="006E6206"/>
    <w:rsid w:val="006E7938"/>
    <w:rsid w:val="006F0528"/>
    <w:rsid w:val="006F2035"/>
    <w:rsid w:val="006F2280"/>
    <w:rsid w:val="006F36F9"/>
    <w:rsid w:val="006F39E5"/>
    <w:rsid w:val="006F408B"/>
    <w:rsid w:val="006F5104"/>
    <w:rsid w:val="006F5684"/>
    <w:rsid w:val="006F5EE4"/>
    <w:rsid w:val="006F615C"/>
    <w:rsid w:val="006F6255"/>
    <w:rsid w:val="007010A8"/>
    <w:rsid w:val="007028E9"/>
    <w:rsid w:val="007029B9"/>
    <w:rsid w:val="00702D13"/>
    <w:rsid w:val="00702F59"/>
    <w:rsid w:val="0070350E"/>
    <w:rsid w:val="00706553"/>
    <w:rsid w:val="0071032F"/>
    <w:rsid w:val="007133FF"/>
    <w:rsid w:val="00713AFC"/>
    <w:rsid w:val="007148BF"/>
    <w:rsid w:val="00716112"/>
    <w:rsid w:val="00716245"/>
    <w:rsid w:val="00717D3A"/>
    <w:rsid w:val="00720F94"/>
    <w:rsid w:val="007215EC"/>
    <w:rsid w:val="007223A3"/>
    <w:rsid w:val="007229B3"/>
    <w:rsid w:val="0072311E"/>
    <w:rsid w:val="00723799"/>
    <w:rsid w:val="00723BE9"/>
    <w:rsid w:val="00725200"/>
    <w:rsid w:val="00725C8C"/>
    <w:rsid w:val="00727531"/>
    <w:rsid w:val="00730706"/>
    <w:rsid w:val="00732229"/>
    <w:rsid w:val="00733BEE"/>
    <w:rsid w:val="007352F1"/>
    <w:rsid w:val="00736138"/>
    <w:rsid w:val="007378A6"/>
    <w:rsid w:val="007403D4"/>
    <w:rsid w:val="007418A2"/>
    <w:rsid w:val="00743286"/>
    <w:rsid w:val="007432F9"/>
    <w:rsid w:val="007446B0"/>
    <w:rsid w:val="0074592D"/>
    <w:rsid w:val="0074625E"/>
    <w:rsid w:val="007468F0"/>
    <w:rsid w:val="00746F4E"/>
    <w:rsid w:val="00747464"/>
    <w:rsid w:val="007508AE"/>
    <w:rsid w:val="0075120B"/>
    <w:rsid w:val="0075153A"/>
    <w:rsid w:val="0075419C"/>
    <w:rsid w:val="00755FEF"/>
    <w:rsid w:val="00760D7E"/>
    <w:rsid w:val="00761B1D"/>
    <w:rsid w:val="00762B75"/>
    <w:rsid w:val="007634B2"/>
    <w:rsid w:val="007658E6"/>
    <w:rsid w:val="00766513"/>
    <w:rsid w:val="00766860"/>
    <w:rsid w:val="007675E9"/>
    <w:rsid w:val="0077177F"/>
    <w:rsid w:val="00771B53"/>
    <w:rsid w:val="00773A75"/>
    <w:rsid w:val="00773CE8"/>
    <w:rsid w:val="0077738E"/>
    <w:rsid w:val="00777D9E"/>
    <w:rsid w:val="007808DF"/>
    <w:rsid w:val="00780A4A"/>
    <w:rsid w:val="00780FF4"/>
    <w:rsid w:val="00784764"/>
    <w:rsid w:val="0078745E"/>
    <w:rsid w:val="00787504"/>
    <w:rsid w:val="0078762A"/>
    <w:rsid w:val="007906C6"/>
    <w:rsid w:val="00793D18"/>
    <w:rsid w:val="00794019"/>
    <w:rsid w:val="007940F7"/>
    <w:rsid w:val="007943C4"/>
    <w:rsid w:val="00794D9C"/>
    <w:rsid w:val="007961E2"/>
    <w:rsid w:val="00796704"/>
    <w:rsid w:val="007970FA"/>
    <w:rsid w:val="00797542"/>
    <w:rsid w:val="007A1AD2"/>
    <w:rsid w:val="007A2664"/>
    <w:rsid w:val="007A2F96"/>
    <w:rsid w:val="007A4B6C"/>
    <w:rsid w:val="007A62A2"/>
    <w:rsid w:val="007A69BB"/>
    <w:rsid w:val="007A6E40"/>
    <w:rsid w:val="007A6F66"/>
    <w:rsid w:val="007B02BD"/>
    <w:rsid w:val="007B05CD"/>
    <w:rsid w:val="007B2D98"/>
    <w:rsid w:val="007B5E95"/>
    <w:rsid w:val="007C145C"/>
    <w:rsid w:val="007C212B"/>
    <w:rsid w:val="007C2ED6"/>
    <w:rsid w:val="007C521C"/>
    <w:rsid w:val="007C6E92"/>
    <w:rsid w:val="007C743A"/>
    <w:rsid w:val="007D0A90"/>
    <w:rsid w:val="007D0D6B"/>
    <w:rsid w:val="007D1095"/>
    <w:rsid w:val="007D1132"/>
    <w:rsid w:val="007D2858"/>
    <w:rsid w:val="007D29C6"/>
    <w:rsid w:val="007D3C1D"/>
    <w:rsid w:val="007D570E"/>
    <w:rsid w:val="007D6D8F"/>
    <w:rsid w:val="007D6E2E"/>
    <w:rsid w:val="007D750C"/>
    <w:rsid w:val="007E0C22"/>
    <w:rsid w:val="007E1D10"/>
    <w:rsid w:val="007E2B24"/>
    <w:rsid w:val="007E2EC6"/>
    <w:rsid w:val="007E3670"/>
    <w:rsid w:val="007E61D1"/>
    <w:rsid w:val="007E6343"/>
    <w:rsid w:val="007E6884"/>
    <w:rsid w:val="007E698A"/>
    <w:rsid w:val="007E75BD"/>
    <w:rsid w:val="007E7791"/>
    <w:rsid w:val="007F030D"/>
    <w:rsid w:val="007F08E3"/>
    <w:rsid w:val="007F0EB0"/>
    <w:rsid w:val="007F191B"/>
    <w:rsid w:val="007F1975"/>
    <w:rsid w:val="007F3859"/>
    <w:rsid w:val="007F3C79"/>
    <w:rsid w:val="007F4087"/>
    <w:rsid w:val="007F4E79"/>
    <w:rsid w:val="007F6B78"/>
    <w:rsid w:val="007F6D5F"/>
    <w:rsid w:val="00800D13"/>
    <w:rsid w:val="008038CF"/>
    <w:rsid w:val="008062FD"/>
    <w:rsid w:val="008104F3"/>
    <w:rsid w:val="00810738"/>
    <w:rsid w:val="00811A06"/>
    <w:rsid w:val="008124D5"/>
    <w:rsid w:val="0081327C"/>
    <w:rsid w:val="008152D0"/>
    <w:rsid w:val="0081639D"/>
    <w:rsid w:val="0081772B"/>
    <w:rsid w:val="00817B08"/>
    <w:rsid w:val="00822157"/>
    <w:rsid w:val="00822762"/>
    <w:rsid w:val="00822BEB"/>
    <w:rsid w:val="00822FE1"/>
    <w:rsid w:val="00825A19"/>
    <w:rsid w:val="008263FD"/>
    <w:rsid w:val="008277B2"/>
    <w:rsid w:val="008304F1"/>
    <w:rsid w:val="00830526"/>
    <w:rsid w:val="00830906"/>
    <w:rsid w:val="00832136"/>
    <w:rsid w:val="008348EF"/>
    <w:rsid w:val="008352DB"/>
    <w:rsid w:val="00835698"/>
    <w:rsid w:val="00837080"/>
    <w:rsid w:val="00837217"/>
    <w:rsid w:val="00837B68"/>
    <w:rsid w:val="0084065F"/>
    <w:rsid w:val="00842212"/>
    <w:rsid w:val="008454D8"/>
    <w:rsid w:val="00850529"/>
    <w:rsid w:val="00850CAD"/>
    <w:rsid w:val="00851A23"/>
    <w:rsid w:val="00857364"/>
    <w:rsid w:val="00860CDB"/>
    <w:rsid w:val="00861440"/>
    <w:rsid w:val="00862628"/>
    <w:rsid w:val="00864D9A"/>
    <w:rsid w:val="00866990"/>
    <w:rsid w:val="00871735"/>
    <w:rsid w:val="008726D4"/>
    <w:rsid w:val="00874193"/>
    <w:rsid w:val="008756E5"/>
    <w:rsid w:val="00876C49"/>
    <w:rsid w:val="00883061"/>
    <w:rsid w:val="00884260"/>
    <w:rsid w:val="00884458"/>
    <w:rsid w:val="00885054"/>
    <w:rsid w:val="008853F2"/>
    <w:rsid w:val="00886F80"/>
    <w:rsid w:val="00890F15"/>
    <w:rsid w:val="00891394"/>
    <w:rsid w:val="00891804"/>
    <w:rsid w:val="00891B08"/>
    <w:rsid w:val="00891DDA"/>
    <w:rsid w:val="008932F4"/>
    <w:rsid w:val="00895CCB"/>
    <w:rsid w:val="0089671C"/>
    <w:rsid w:val="00896D85"/>
    <w:rsid w:val="00897925"/>
    <w:rsid w:val="00897A16"/>
    <w:rsid w:val="00897B07"/>
    <w:rsid w:val="008A07A6"/>
    <w:rsid w:val="008A11DB"/>
    <w:rsid w:val="008A1B8E"/>
    <w:rsid w:val="008A25EC"/>
    <w:rsid w:val="008A2FB0"/>
    <w:rsid w:val="008A353B"/>
    <w:rsid w:val="008A3EF7"/>
    <w:rsid w:val="008A56A8"/>
    <w:rsid w:val="008A761F"/>
    <w:rsid w:val="008B0479"/>
    <w:rsid w:val="008B3260"/>
    <w:rsid w:val="008B4148"/>
    <w:rsid w:val="008B41E9"/>
    <w:rsid w:val="008B427E"/>
    <w:rsid w:val="008B6C0C"/>
    <w:rsid w:val="008B7CDF"/>
    <w:rsid w:val="008BEA7E"/>
    <w:rsid w:val="008C023B"/>
    <w:rsid w:val="008C09A1"/>
    <w:rsid w:val="008C0D7E"/>
    <w:rsid w:val="008C1814"/>
    <w:rsid w:val="008C36F6"/>
    <w:rsid w:val="008C3C25"/>
    <w:rsid w:val="008C447B"/>
    <w:rsid w:val="008C4A0E"/>
    <w:rsid w:val="008C79AA"/>
    <w:rsid w:val="008D02D2"/>
    <w:rsid w:val="008D0BC2"/>
    <w:rsid w:val="008D16FD"/>
    <w:rsid w:val="008D1A99"/>
    <w:rsid w:val="008D1EC9"/>
    <w:rsid w:val="008D266B"/>
    <w:rsid w:val="008D26E9"/>
    <w:rsid w:val="008D29C5"/>
    <w:rsid w:val="008D5FCC"/>
    <w:rsid w:val="008D6A68"/>
    <w:rsid w:val="008D6BD4"/>
    <w:rsid w:val="008D6DD3"/>
    <w:rsid w:val="008D7CAB"/>
    <w:rsid w:val="008D7EC9"/>
    <w:rsid w:val="008E28D2"/>
    <w:rsid w:val="008E2B38"/>
    <w:rsid w:val="008E46C3"/>
    <w:rsid w:val="008E5903"/>
    <w:rsid w:val="008E5AF9"/>
    <w:rsid w:val="008E5F50"/>
    <w:rsid w:val="008E7FA3"/>
    <w:rsid w:val="008F2FAA"/>
    <w:rsid w:val="008F3094"/>
    <w:rsid w:val="008F3679"/>
    <w:rsid w:val="008F6B1F"/>
    <w:rsid w:val="008F708E"/>
    <w:rsid w:val="008F76B5"/>
    <w:rsid w:val="008F79FA"/>
    <w:rsid w:val="00900087"/>
    <w:rsid w:val="009007A9"/>
    <w:rsid w:val="00900EC1"/>
    <w:rsid w:val="00901217"/>
    <w:rsid w:val="00901DE6"/>
    <w:rsid w:val="00902E4F"/>
    <w:rsid w:val="009045CF"/>
    <w:rsid w:val="00904D5B"/>
    <w:rsid w:val="00905A3F"/>
    <w:rsid w:val="00906E94"/>
    <w:rsid w:val="00907D7F"/>
    <w:rsid w:val="00910724"/>
    <w:rsid w:val="00914479"/>
    <w:rsid w:val="00914A83"/>
    <w:rsid w:val="009151B1"/>
    <w:rsid w:val="00916932"/>
    <w:rsid w:val="0091795C"/>
    <w:rsid w:val="009208D2"/>
    <w:rsid w:val="00921E59"/>
    <w:rsid w:val="00922F7C"/>
    <w:rsid w:val="00924A8B"/>
    <w:rsid w:val="00924F94"/>
    <w:rsid w:val="00926777"/>
    <w:rsid w:val="009307B4"/>
    <w:rsid w:val="00933885"/>
    <w:rsid w:val="00934282"/>
    <w:rsid w:val="009353B3"/>
    <w:rsid w:val="00935C74"/>
    <w:rsid w:val="0093629A"/>
    <w:rsid w:val="00936884"/>
    <w:rsid w:val="00937CDC"/>
    <w:rsid w:val="009412B8"/>
    <w:rsid w:val="00941E12"/>
    <w:rsid w:val="00944FE4"/>
    <w:rsid w:val="0094695B"/>
    <w:rsid w:val="00950B64"/>
    <w:rsid w:val="0095178B"/>
    <w:rsid w:val="009525EB"/>
    <w:rsid w:val="0095775B"/>
    <w:rsid w:val="00957A41"/>
    <w:rsid w:val="009606E7"/>
    <w:rsid w:val="00961E92"/>
    <w:rsid w:val="009623B6"/>
    <w:rsid w:val="00964CA9"/>
    <w:rsid w:val="00966B3A"/>
    <w:rsid w:val="00966CAB"/>
    <w:rsid w:val="00967570"/>
    <w:rsid w:val="00970769"/>
    <w:rsid w:val="00971783"/>
    <w:rsid w:val="00972364"/>
    <w:rsid w:val="00972F3F"/>
    <w:rsid w:val="00973766"/>
    <w:rsid w:val="00975DFC"/>
    <w:rsid w:val="00976C3B"/>
    <w:rsid w:val="00980677"/>
    <w:rsid w:val="009817A5"/>
    <w:rsid w:val="0098549C"/>
    <w:rsid w:val="009862D5"/>
    <w:rsid w:val="00986A23"/>
    <w:rsid w:val="009902CF"/>
    <w:rsid w:val="00990428"/>
    <w:rsid w:val="0099260E"/>
    <w:rsid w:val="00994391"/>
    <w:rsid w:val="0099552B"/>
    <w:rsid w:val="00995FB6"/>
    <w:rsid w:val="0099632A"/>
    <w:rsid w:val="00996A52"/>
    <w:rsid w:val="009A0D8B"/>
    <w:rsid w:val="009A0DE8"/>
    <w:rsid w:val="009A2330"/>
    <w:rsid w:val="009A2629"/>
    <w:rsid w:val="009A59E2"/>
    <w:rsid w:val="009A698C"/>
    <w:rsid w:val="009A7090"/>
    <w:rsid w:val="009A7CC5"/>
    <w:rsid w:val="009B04F1"/>
    <w:rsid w:val="009B3F56"/>
    <w:rsid w:val="009B6370"/>
    <w:rsid w:val="009B72DA"/>
    <w:rsid w:val="009C015C"/>
    <w:rsid w:val="009C16DD"/>
    <w:rsid w:val="009C213E"/>
    <w:rsid w:val="009C215E"/>
    <w:rsid w:val="009C2A88"/>
    <w:rsid w:val="009C494C"/>
    <w:rsid w:val="009C610C"/>
    <w:rsid w:val="009C6777"/>
    <w:rsid w:val="009C798B"/>
    <w:rsid w:val="009D2D01"/>
    <w:rsid w:val="009D2D25"/>
    <w:rsid w:val="009D34F9"/>
    <w:rsid w:val="009D4A53"/>
    <w:rsid w:val="009D50F3"/>
    <w:rsid w:val="009D5F80"/>
    <w:rsid w:val="009E0BFA"/>
    <w:rsid w:val="009E18FC"/>
    <w:rsid w:val="009E2BD9"/>
    <w:rsid w:val="009E2DDA"/>
    <w:rsid w:val="009E3871"/>
    <w:rsid w:val="009E3E38"/>
    <w:rsid w:val="009E52B6"/>
    <w:rsid w:val="009E54FC"/>
    <w:rsid w:val="009E788F"/>
    <w:rsid w:val="009F165F"/>
    <w:rsid w:val="009F22C9"/>
    <w:rsid w:val="009F24A9"/>
    <w:rsid w:val="009F261F"/>
    <w:rsid w:val="009F4FDB"/>
    <w:rsid w:val="009F607B"/>
    <w:rsid w:val="009F67C3"/>
    <w:rsid w:val="00A005A2"/>
    <w:rsid w:val="00A00A49"/>
    <w:rsid w:val="00A0161C"/>
    <w:rsid w:val="00A02837"/>
    <w:rsid w:val="00A02AE3"/>
    <w:rsid w:val="00A02C63"/>
    <w:rsid w:val="00A02F86"/>
    <w:rsid w:val="00A03737"/>
    <w:rsid w:val="00A04317"/>
    <w:rsid w:val="00A043A6"/>
    <w:rsid w:val="00A0441C"/>
    <w:rsid w:val="00A05249"/>
    <w:rsid w:val="00A05ED5"/>
    <w:rsid w:val="00A06E65"/>
    <w:rsid w:val="00A06F73"/>
    <w:rsid w:val="00A0782B"/>
    <w:rsid w:val="00A078A5"/>
    <w:rsid w:val="00A07963"/>
    <w:rsid w:val="00A09CBC"/>
    <w:rsid w:val="00A109A8"/>
    <w:rsid w:val="00A10EA7"/>
    <w:rsid w:val="00A1110F"/>
    <w:rsid w:val="00A1420D"/>
    <w:rsid w:val="00A14F1A"/>
    <w:rsid w:val="00A1684C"/>
    <w:rsid w:val="00A16AA8"/>
    <w:rsid w:val="00A17729"/>
    <w:rsid w:val="00A20902"/>
    <w:rsid w:val="00A2109C"/>
    <w:rsid w:val="00A241B9"/>
    <w:rsid w:val="00A246F1"/>
    <w:rsid w:val="00A25AA8"/>
    <w:rsid w:val="00A263AF"/>
    <w:rsid w:val="00A32F8B"/>
    <w:rsid w:val="00A33949"/>
    <w:rsid w:val="00A34034"/>
    <w:rsid w:val="00A36A77"/>
    <w:rsid w:val="00A36C59"/>
    <w:rsid w:val="00A37BB8"/>
    <w:rsid w:val="00A41482"/>
    <w:rsid w:val="00A44E69"/>
    <w:rsid w:val="00A50098"/>
    <w:rsid w:val="00A51098"/>
    <w:rsid w:val="00A56511"/>
    <w:rsid w:val="00A56518"/>
    <w:rsid w:val="00A566CA"/>
    <w:rsid w:val="00A575EB"/>
    <w:rsid w:val="00A57FD1"/>
    <w:rsid w:val="00A600A1"/>
    <w:rsid w:val="00A60566"/>
    <w:rsid w:val="00A6125A"/>
    <w:rsid w:val="00A613AE"/>
    <w:rsid w:val="00A619A5"/>
    <w:rsid w:val="00A61FFD"/>
    <w:rsid w:val="00A6277A"/>
    <w:rsid w:val="00A63609"/>
    <w:rsid w:val="00A64C62"/>
    <w:rsid w:val="00A64F98"/>
    <w:rsid w:val="00A65037"/>
    <w:rsid w:val="00A664C7"/>
    <w:rsid w:val="00A673F7"/>
    <w:rsid w:val="00A70B2E"/>
    <w:rsid w:val="00A714A3"/>
    <w:rsid w:val="00A729AA"/>
    <w:rsid w:val="00A739CB"/>
    <w:rsid w:val="00A744F5"/>
    <w:rsid w:val="00A7638A"/>
    <w:rsid w:val="00A763D1"/>
    <w:rsid w:val="00A76B81"/>
    <w:rsid w:val="00A7785C"/>
    <w:rsid w:val="00A814F7"/>
    <w:rsid w:val="00A82713"/>
    <w:rsid w:val="00A82730"/>
    <w:rsid w:val="00A85DEB"/>
    <w:rsid w:val="00A85F51"/>
    <w:rsid w:val="00A8706C"/>
    <w:rsid w:val="00A877DE"/>
    <w:rsid w:val="00A91B98"/>
    <w:rsid w:val="00A91F2C"/>
    <w:rsid w:val="00A92D87"/>
    <w:rsid w:val="00A93864"/>
    <w:rsid w:val="00A95FD8"/>
    <w:rsid w:val="00A97126"/>
    <w:rsid w:val="00AA03ED"/>
    <w:rsid w:val="00AA15BA"/>
    <w:rsid w:val="00AA18AD"/>
    <w:rsid w:val="00AA3ED4"/>
    <w:rsid w:val="00AA40B3"/>
    <w:rsid w:val="00AA42AC"/>
    <w:rsid w:val="00AA4CDE"/>
    <w:rsid w:val="00AA53D8"/>
    <w:rsid w:val="00AA5452"/>
    <w:rsid w:val="00AA6B37"/>
    <w:rsid w:val="00AB0026"/>
    <w:rsid w:val="00AB1F55"/>
    <w:rsid w:val="00AB2215"/>
    <w:rsid w:val="00AB2C46"/>
    <w:rsid w:val="00AB44AE"/>
    <w:rsid w:val="00AB50CD"/>
    <w:rsid w:val="00AB5C07"/>
    <w:rsid w:val="00AB6099"/>
    <w:rsid w:val="00AB7227"/>
    <w:rsid w:val="00AC01B1"/>
    <w:rsid w:val="00AC1695"/>
    <w:rsid w:val="00AC1BE8"/>
    <w:rsid w:val="00AC2457"/>
    <w:rsid w:val="00AC327B"/>
    <w:rsid w:val="00AC3B98"/>
    <w:rsid w:val="00AC4AF2"/>
    <w:rsid w:val="00AC4C52"/>
    <w:rsid w:val="00AC772A"/>
    <w:rsid w:val="00AD066F"/>
    <w:rsid w:val="00AD3841"/>
    <w:rsid w:val="00AD570B"/>
    <w:rsid w:val="00AD67D3"/>
    <w:rsid w:val="00AE094A"/>
    <w:rsid w:val="00AE5684"/>
    <w:rsid w:val="00AE57EB"/>
    <w:rsid w:val="00AE6BB7"/>
    <w:rsid w:val="00AF04B6"/>
    <w:rsid w:val="00AF0F87"/>
    <w:rsid w:val="00AF48E0"/>
    <w:rsid w:val="00AF73AC"/>
    <w:rsid w:val="00AF7D7C"/>
    <w:rsid w:val="00B00752"/>
    <w:rsid w:val="00B01B7A"/>
    <w:rsid w:val="00B020EC"/>
    <w:rsid w:val="00B02A1E"/>
    <w:rsid w:val="00B030DB"/>
    <w:rsid w:val="00B06E32"/>
    <w:rsid w:val="00B10265"/>
    <w:rsid w:val="00B1111D"/>
    <w:rsid w:val="00B112F9"/>
    <w:rsid w:val="00B14A64"/>
    <w:rsid w:val="00B1577F"/>
    <w:rsid w:val="00B160C3"/>
    <w:rsid w:val="00B20589"/>
    <w:rsid w:val="00B22829"/>
    <w:rsid w:val="00B24E0F"/>
    <w:rsid w:val="00B259D3"/>
    <w:rsid w:val="00B26CF6"/>
    <w:rsid w:val="00B275B2"/>
    <w:rsid w:val="00B27ADB"/>
    <w:rsid w:val="00B312A4"/>
    <w:rsid w:val="00B32C1A"/>
    <w:rsid w:val="00B33D7C"/>
    <w:rsid w:val="00B3691F"/>
    <w:rsid w:val="00B371D4"/>
    <w:rsid w:val="00B37950"/>
    <w:rsid w:val="00B4143A"/>
    <w:rsid w:val="00B41DA6"/>
    <w:rsid w:val="00B458A0"/>
    <w:rsid w:val="00B474AE"/>
    <w:rsid w:val="00B51042"/>
    <w:rsid w:val="00B52FDF"/>
    <w:rsid w:val="00B544C0"/>
    <w:rsid w:val="00B55628"/>
    <w:rsid w:val="00B55F9B"/>
    <w:rsid w:val="00B564B6"/>
    <w:rsid w:val="00B61F09"/>
    <w:rsid w:val="00B66489"/>
    <w:rsid w:val="00B704EF"/>
    <w:rsid w:val="00B70C0F"/>
    <w:rsid w:val="00B712BF"/>
    <w:rsid w:val="00B7188B"/>
    <w:rsid w:val="00B74974"/>
    <w:rsid w:val="00B7559C"/>
    <w:rsid w:val="00B7596F"/>
    <w:rsid w:val="00B75FDC"/>
    <w:rsid w:val="00B76121"/>
    <w:rsid w:val="00B76976"/>
    <w:rsid w:val="00B7741C"/>
    <w:rsid w:val="00B77B03"/>
    <w:rsid w:val="00B8080A"/>
    <w:rsid w:val="00B8092A"/>
    <w:rsid w:val="00B80D28"/>
    <w:rsid w:val="00B82871"/>
    <w:rsid w:val="00B849CD"/>
    <w:rsid w:val="00B85F15"/>
    <w:rsid w:val="00B86701"/>
    <w:rsid w:val="00B8760B"/>
    <w:rsid w:val="00B90AB1"/>
    <w:rsid w:val="00B91612"/>
    <w:rsid w:val="00B91C3C"/>
    <w:rsid w:val="00B94CDE"/>
    <w:rsid w:val="00B950E5"/>
    <w:rsid w:val="00B95ED2"/>
    <w:rsid w:val="00B97BFE"/>
    <w:rsid w:val="00BA0DD3"/>
    <w:rsid w:val="00BA11D7"/>
    <w:rsid w:val="00BA168E"/>
    <w:rsid w:val="00BA2BA9"/>
    <w:rsid w:val="00BA3DBF"/>
    <w:rsid w:val="00BA43DC"/>
    <w:rsid w:val="00BA5BC5"/>
    <w:rsid w:val="00BA6E06"/>
    <w:rsid w:val="00BB014A"/>
    <w:rsid w:val="00BB08F1"/>
    <w:rsid w:val="00BB152F"/>
    <w:rsid w:val="00BB2186"/>
    <w:rsid w:val="00BB2BF7"/>
    <w:rsid w:val="00BB3BA8"/>
    <w:rsid w:val="00BB41C3"/>
    <w:rsid w:val="00BB60DD"/>
    <w:rsid w:val="00BC07F6"/>
    <w:rsid w:val="00BC1539"/>
    <w:rsid w:val="00BC1F0D"/>
    <w:rsid w:val="00BC280F"/>
    <w:rsid w:val="00BC3A4F"/>
    <w:rsid w:val="00BC565D"/>
    <w:rsid w:val="00BC6AE5"/>
    <w:rsid w:val="00BC7AF7"/>
    <w:rsid w:val="00BD0872"/>
    <w:rsid w:val="00BD1E48"/>
    <w:rsid w:val="00BD4922"/>
    <w:rsid w:val="00BD6BC8"/>
    <w:rsid w:val="00BE1C4E"/>
    <w:rsid w:val="00BE34C1"/>
    <w:rsid w:val="00BE4AF4"/>
    <w:rsid w:val="00BE53EA"/>
    <w:rsid w:val="00BE6654"/>
    <w:rsid w:val="00BE718A"/>
    <w:rsid w:val="00BE795E"/>
    <w:rsid w:val="00BE7E68"/>
    <w:rsid w:val="00BE7FC4"/>
    <w:rsid w:val="00BF11B7"/>
    <w:rsid w:val="00BF1A5A"/>
    <w:rsid w:val="00BF2353"/>
    <w:rsid w:val="00BF2C4C"/>
    <w:rsid w:val="00BF32F2"/>
    <w:rsid w:val="00BF430B"/>
    <w:rsid w:val="00BF462C"/>
    <w:rsid w:val="00BF535D"/>
    <w:rsid w:val="00BF6CC6"/>
    <w:rsid w:val="00C01453"/>
    <w:rsid w:val="00C04C14"/>
    <w:rsid w:val="00C05B56"/>
    <w:rsid w:val="00C0788C"/>
    <w:rsid w:val="00C07F40"/>
    <w:rsid w:val="00C108C3"/>
    <w:rsid w:val="00C1246B"/>
    <w:rsid w:val="00C13155"/>
    <w:rsid w:val="00C13192"/>
    <w:rsid w:val="00C1327B"/>
    <w:rsid w:val="00C137D2"/>
    <w:rsid w:val="00C13C63"/>
    <w:rsid w:val="00C16681"/>
    <w:rsid w:val="00C170C5"/>
    <w:rsid w:val="00C179A8"/>
    <w:rsid w:val="00C17D1E"/>
    <w:rsid w:val="00C20EBE"/>
    <w:rsid w:val="00C21B2F"/>
    <w:rsid w:val="00C21D63"/>
    <w:rsid w:val="00C22852"/>
    <w:rsid w:val="00C22C28"/>
    <w:rsid w:val="00C22EA3"/>
    <w:rsid w:val="00C2485E"/>
    <w:rsid w:val="00C2534B"/>
    <w:rsid w:val="00C25F4B"/>
    <w:rsid w:val="00C26EEA"/>
    <w:rsid w:val="00C27882"/>
    <w:rsid w:val="00C30EC2"/>
    <w:rsid w:val="00C3253E"/>
    <w:rsid w:val="00C32669"/>
    <w:rsid w:val="00C351E6"/>
    <w:rsid w:val="00C36982"/>
    <w:rsid w:val="00C401BB"/>
    <w:rsid w:val="00C4250C"/>
    <w:rsid w:val="00C43630"/>
    <w:rsid w:val="00C44F5C"/>
    <w:rsid w:val="00C51320"/>
    <w:rsid w:val="00C5266A"/>
    <w:rsid w:val="00C57125"/>
    <w:rsid w:val="00C57B23"/>
    <w:rsid w:val="00C60122"/>
    <w:rsid w:val="00C61CB9"/>
    <w:rsid w:val="00C61CE1"/>
    <w:rsid w:val="00C62B31"/>
    <w:rsid w:val="00C62D32"/>
    <w:rsid w:val="00C62FB2"/>
    <w:rsid w:val="00C64DF6"/>
    <w:rsid w:val="00C64F8A"/>
    <w:rsid w:val="00C652F6"/>
    <w:rsid w:val="00C664A0"/>
    <w:rsid w:val="00C669C7"/>
    <w:rsid w:val="00C70123"/>
    <w:rsid w:val="00C71D37"/>
    <w:rsid w:val="00C722D1"/>
    <w:rsid w:val="00C72E48"/>
    <w:rsid w:val="00C7413A"/>
    <w:rsid w:val="00C74817"/>
    <w:rsid w:val="00C74DBE"/>
    <w:rsid w:val="00C74EC8"/>
    <w:rsid w:val="00C74F63"/>
    <w:rsid w:val="00C75299"/>
    <w:rsid w:val="00C75A75"/>
    <w:rsid w:val="00C75E10"/>
    <w:rsid w:val="00C76C4E"/>
    <w:rsid w:val="00C76D6C"/>
    <w:rsid w:val="00C80205"/>
    <w:rsid w:val="00C8172C"/>
    <w:rsid w:val="00C833C3"/>
    <w:rsid w:val="00C860D6"/>
    <w:rsid w:val="00C868BC"/>
    <w:rsid w:val="00C90BB2"/>
    <w:rsid w:val="00C91106"/>
    <w:rsid w:val="00C92851"/>
    <w:rsid w:val="00C94257"/>
    <w:rsid w:val="00C94FCA"/>
    <w:rsid w:val="00C9595F"/>
    <w:rsid w:val="00C960CB"/>
    <w:rsid w:val="00C96FFD"/>
    <w:rsid w:val="00CA0146"/>
    <w:rsid w:val="00CA1E15"/>
    <w:rsid w:val="00CA2DAE"/>
    <w:rsid w:val="00CA2E3A"/>
    <w:rsid w:val="00CA3ADB"/>
    <w:rsid w:val="00CA4EC0"/>
    <w:rsid w:val="00CA571B"/>
    <w:rsid w:val="00CA5DC8"/>
    <w:rsid w:val="00CA66D8"/>
    <w:rsid w:val="00CB16D0"/>
    <w:rsid w:val="00CB2101"/>
    <w:rsid w:val="00CB2DE5"/>
    <w:rsid w:val="00CB397C"/>
    <w:rsid w:val="00CB4057"/>
    <w:rsid w:val="00CB5FC8"/>
    <w:rsid w:val="00CC0081"/>
    <w:rsid w:val="00CC3219"/>
    <w:rsid w:val="00CC413E"/>
    <w:rsid w:val="00CC41F0"/>
    <w:rsid w:val="00CC621E"/>
    <w:rsid w:val="00CC69FB"/>
    <w:rsid w:val="00CC77D0"/>
    <w:rsid w:val="00CD3054"/>
    <w:rsid w:val="00CD40A7"/>
    <w:rsid w:val="00CD5363"/>
    <w:rsid w:val="00CD614A"/>
    <w:rsid w:val="00CE452E"/>
    <w:rsid w:val="00CE6577"/>
    <w:rsid w:val="00CE7F67"/>
    <w:rsid w:val="00CF0FCE"/>
    <w:rsid w:val="00CF1D4D"/>
    <w:rsid w:val="00CF3893"/>
    <w:rsid w:val="00CF4C58"/>
    <w:rsid w:val="00CF67DE"/>
    <w:rsid w:val="00D00F28"/>
    <w:rsid w:val="00D01042"/>
    <w:rsid w:val="00D01245"/>
    <w:rsid w:val="00D01290"/>
    <w:rsid w:val="00D04F58"/>
    <w:rsid w:val="00D052DF"/>
    <w:rsid w:val="00D06A57"/>
    <w:rsid w:val="00D073E5"/>
    <w:rsid w:val="00D11E38"/>
    <w:rsid w:val="00D12083"/>
    <w:rsid w:val="00D1299B"/>
    <w:rsid w:val="00D145B9"/>
    <w:rsid w:val="00D154F0"/>
    <w:rsid w:val="00D15C2C"/>
    <w:rsid w:val="00D177E6"/>
    <w:rsid w:val="00D20312"/>
    <w:rsid w:val="00D210C7"/>
    <w:rsid w:val="00D21363"/>
    <w:rsid w:val="00D21A94"/>
    <w:rsid w:val="00D21C6B"/>
    <w:rsid w:val="00D22012"/>
    <w:rsid w:val="00D223F4"/>
    <w:rsid w:val="00D22848"/>
    <w:rsid w:val="00D22BB0"/>
    <w:rsid w:val="00D238CC"/>
    <w:rsid w:val="00D244FC"/>
    <w:rsid w:val="00D2468E"/>
    <w:rsid w:val="00D25363"/>
    <w:rsid w:val="00D2554C"/>
    <w:rsid w:val="00D2640A"/>
    <w:rsid w:val="00D268FA"/>
    <w:rsid w:val="00D26E47"/>
    <w:rsid w:val="00D30E39"/>
    <w:rsid w:val="00D31700"/>
    <w:rsid w:val="00D3254A"/>
    <w:rsid w:val="00D32F8B"/>
    <w:rsid w:val="00D336EC"/>
    <w:rsid w:val="00D341FD"/>
    <w:rsid w:val="00D35B01"/>
    <w:rsid w:val="00D363CB"/>
    <w:rsid w:val="00D36858"/>
    <w:rsid w:val="00D36F7F"/>
    <w:rsid w:val="00D4024A"/>
    <w:rsid w:val="00D41551"/>
    <w:rsid w:val="00D43A26"/>
    <w:rsid w:val="00D44D3A"/>
    <w:rsid w:val="00D45CB7"/>
    <w:rsid w:val="00D463AC"/>
    <w:rsid w:val="00D465A5"/>
    <w:rsid w:val="00D466E5"/>
    <w:rsid w:val="00D46E98"/>
    <w:rsid w:val="00D51205"/>
    <w:rsid w:val="00D544DE"/>
    <w:rsid w:val="00D55353"/>
    <w:rsid w:val="00D55E9F"/>
    <w:rsid w:val="00D61121"/>
    <w:rsid w:val="00D6182A"/>
    <w:rsid w:val="00D61D18"/>
    <w:rsid w:val="00D62FCC"/>
    <w:rsid w:val="00D642FB"/>
    <w:rsid w:val="00D737D3"/>
    <w:rsid w:val="00D739CA"/>
    <w:rsid w:val="00D7418F"/>
    <w:rsid w:val="00D76389"/>
    <w:rsid w:val="00D800CC"/>
    <w:rsid w:val="00D80EEB"/>
    <w:rsid w:val="00D82009"/>
    <w:rsid w:val="00D82125"/>
    <w:rsid w:val="00D82804"/>
    <w:rsid w:val="00D83586"/>
    <w:rsid w:val="00D8426E"/>
    <w:rsid w:val="00D84888"/>
    <w:rsid w:val="00D85D61"/>
    <w:rsid w:val="00D87EAE"/>
    <w:rsid w:val="00D91882"/>
    <w:rsid w:val="00D919F8"/>
    <w:rsid w:val="00D930AD"/>
    <w:rsid w:val="00D93BED"/>
    <w:rsid w:val="00DA0B2A"/>
    <w:rsid w:val="00DA133C"/>
    <w:rsid w:val="00DA3210"/>
    <w:rsid w:val="00DA5CF2"/>
    <w:rsid w:val="00DA6052"/>
    <w:rsid w:val="00DA647A"/>
    <w:rsid w:val="00DA6549"/>
    <w:rsid w:val="00DA69FE"/>
    <w:rsid w:val="00DB0206"/>
    <w:rsid w:val="00DB1319"/>
    <w:rsid w:val="00DB1E48"/>
    <w:rsid w:val="00DB2640"/>
    <w:rsid w:val="00DB29F1"/>
    <w:rsid w:val="00DB2FCA"/>
    <w:rsid w:val="00DB3BAC"/>
    <w:rsid w:val="00DB5A47"/>
    <w:rsid w:val="00DB6EF0"/>
    <w:rsid w:val="00DB7CFB"/>
    <w:rsid w:val="00DC00E8"/>
    <w:rsid w:val="00DC0450"/>
    <w:rsid w:val="00DC0802"/>
    <w:rsid w:val="00DC4422"/>
    <w:rsid w:val="00DC457C"/>
    <w:rsid w:val="00DC4EE5"/>
    <w:rsid w:val="00DD09FA"/>
    <w:rsid w:val="00DD21CA"/>
    <w:rsid w:val="00DD21F6"/>
    <w:rsid w:val="00DD4588"/>
    <w:rsid w:val="00DD504C"/>
    <w:rsid w:val="00DD765D"/>
    <w:rsid w:val="00DE043A"/>
    <w:rsid w:val="00DE2597"/>
    <w:rsid w:val="00DE2E86"/>
    <w:rsid w:val="00DE4A77"/>
    <w:rsid w:val="00DF013B"/>
    <w:rsid w:val="00DF1956"/>
    <w:rsid w:val="00DF623C"/>
    <w:rsid w:val="00DF6B9C"/>
    <w:rsid w:val="00DF6F3C"/>
    <w:rsid w:val="00DF7723"/>
    <w:rsid w:val="00DF77F0"/>
    <w:rsid w:val="00DF7A84"/>
    <w:rsid w:val="00E01666"/>
    <w:rsid w:val="00E0211B"/>
    <w:rsid w:val="00E02B57"/>
    <w:rsid w:val="00E03EC0"/>
    <w:rsid w:val="00E06094"/>
    <w:rsid w:val="00E078D2"/>
    <w:rsid w:val="00E1022D"/>
    <w:rsid w:val="00E121A6"/>
    <w:rsid w:val="00E1267A"/>
    <w:rsid w:val="00E14D14"/>
    <w:rsid w:val="00E15728"/>
    <w:rsid w:val="00E21192"/>
    <w:rsid w:val="00E21A3D"/>
    <w:rsid w:val="00E22269"/>
    <w:rsid w:val="00E22CE3"/>
    <w:rsid w:val="00E2332B"/>
    <w:rsid w:val="00E248C2"/>
    <w:rsid w:val="00E263F5"/>
    <w:rsid w:val="00E27407"/>
    <w:rsid w:val="00E3042C"/>
    <w:rsid w:val="00E350B5"/>
    <w:rsid w:val="00E35336"/>
    <w:rsid w:val="00E363B5"/>
    <w:rsid w:val="00E37320"/>
    <w:rsid w:val="00E40260"/>
    <w:rsid w:val="00E42DD8"/>
    <w:rsid w:val="00E44C69"/>
    <w:rsid w:val="00E45E3E"/>
    <w:rsid w:val="00E46A2D"/>
    <w:rsid w:val="00E503E6"/>
    <w:rsid w:val="00E51364"/>
    <w:rsid w:val="00E521A5"/>
    <w:rsid w:val="00E5261A"/>
    <w:rsid w:val="00E53354"/>
    <w:rsid w:val="00E53F0D"/>
    <w:rsid w:val="00E553FA"/>
    <w:rsid w:val="00E55F92"/>
    <w:rsid w:val="00E5F047"/>
    <w:rsid w:val="00E63102"/>
    <w:rsid w:val="00E658E8"/>
    <w:rsid w:val="00E659E9"/>
    <w:rsid w:val="00E661DB"/>
    <w:rsid w:val="00E66AE5"/>
    <w:rsid w:val="00E66CF9"/>
    <w:rsid w:val="00E70227"/>
    <w:rsid w:val="00E71616"/>
    <w:rsid w:val="00E72C2F"/>
    <w:rsid w:val="00E73CBC"/>
    <w:rsid w:val="00E7441F"/>
    <w:rsid w:val="00E7565E"/>
    <w:rsid w:val="00E76760"/>
    <w:rsid w:val="00E76C07"/>
    <w:rsid w:val="00E77508"/>
    <w:rsid w:val="00E77FE5"/>
    <w:rsid w:val="00E801CC"/>
    <w:rsid w:val="00E80E61"/>
    <w:rsid w:val="00E819AD"/>
    <w:rsid w:val="00E82459"/>
    <w:rsid w:val="00E83687"/>
    <w:rsid w:val="00E84C4A"/>
    <w:rsid w:val="00E84F11"/>
    <w:rsid w:val="00E84F28"/>
    <w:rsid w:val="00E85617"/>
    <w:rsid w:val="00E8629E"/>
    <w:rsid w:val="00E8678F"/>
    <w:rsid w:val="00E8749B"/>
    <w:rsid w:val="00E91A6F"/>
    <w:rsid w:val="00E92011"/>
    <w:rsid w:val="00E92736"/>
    <w:rsid w:val="00E93273"/>
    <w:rsid w:val="00E94E4C"/>
    <w:rsid w:val="00E96655"/>
    <w:rsid w:val="00E97CC6"/>
    <w:rsid w:val="00EA0D60"/>
    <w:rsid w:val="00EA1A81"/>
    <w:rsid w:val="00EA2E8D"/>
    <w:rsid w:val="00EA564E"/>
    <w:rsid w:val="00EA73D1"/>
    <w:rsid w:val="00EA7518"/>
    <w:rsid w:val="00EA7D71"/>
    <w:rsid w:val="00EB013A"/>
    <w:rsid w:val="00EB0618"/>
    <w:rsid w:val="00EB1AA8"/>
    <w:rsid w:val="00EB7F63"/>
    <w:rsid w:val="00EC00A9"/>
    <w:rsid w:val="00EC149A"/>
    <w:rsid w:val="00EC1E82"/>
    <w:rsid w:val="00EC1FC7"/>
    <w:rsid w:val="00EC44A6"/>
    <w:rsid w:val="00EC7CEB"/>
    <w:rsid w:val="00ED177D"/>
    <w:rsid w:val="00ED2E36"/>
    <w:rsid w:val="00ED6D8E"/>
    <w:rsid w:val="00ED7691"/>
    <w:rsid w:val="00EE3CC2"/>
    <w:rsid w:val="00EE4BD0"/>
    <w:rsid w:val="00EE58EF"/>
    <w:rsid w:val="00EE79C8"/>
    <w:rsid w:val="00EE7A2C"/>
    <w:rsid w:val="00EF1792"/>
    <w:rsid w:val="00EF183E"/>
    <w:rsid w:val="00EF2222"/>
    <w:rsid w:val="00EF2422"/>
    <w:rsid w:val="00EF36EB"/>
    <w:rsid w:val="00EF7A3A"/>
    <w:rsid w:val="00F0060E"/>
    <w:rsid w:val="00F00DD0"/>
    <w:rsid w:val="00F00E37"/>
    <w:rsid w:val="00F03948"/>
    <w:rsid w:val="00F045CE"/>
    <w:rsid w:val="00F0546C"/>
    <w:rsid w:val="00F0577B"/>
    <w:rsid w:val="00F0649D"/>
    <w:rsid w:val="00F06606"/>
    <w:rsid w:val="00F1174C"/>
    <w:rsid w:val="00F12C60"/>
    <w:rsid w:val="00F130F7"/>
    <w:rsid w:val="00F13619"/>
    <w:rsid w:val="00F139A8"/>
    <w:rsid w:val="00F143FA"/>
    <w:rsid w:val="00F14FF6"/>
    <w:rsid w:val="00F15BD3"/>
    <w:rsid w:val="00F177DC"/>
    <w:rsid w:val="00F17A25"/>
    <w:rsid w:val="00F20321"/>
    <w:rsid w:val="00F208AE"/>
    <w:rsid w:val="00F20A82"/>
    <w:rsid w:val="00F24F9C"/>
    <w:rsid w:val="00F251FA"/>
    <w:rsid w:val="00F26069"/>
    <w:rsid w:val="00F2765C"/>
    <w:rsid w:val="00F277DC"/>
    <w:rsid w:val="00F27F1D"/>
    <w:rsid w:val="00F34671"/>
    <w:rsid w:val="00F348FC"/>
    <w:rsid w:val="00F35C48"/>
    <w:rsid w:val="00F42CA3"/>
    <w:rsid w:val="00F45883"/>
    <w:rsid w:val="00F464C7"/>
    <w:rsid w:val="00F4707C"/>
    <w:rsid w:val="00F50CBF"/>
    <w:rsid w:val="00F521DB"/>
    <w:rsid w:val="00F52AEE"/>
    <w:rsid w:val="00F537A4"/>
    <w:rsid w:val="00F53A35"/>
    <w:rsid w:val="00F548A5"/>
    <w:rsid w:val="00F54FB0"/>
    <w:rsid w:val="00F55DA8"/>
    <w:rsid w:val="00F55E9A"/>
    <w:rsid w:val="00F601B7"/>
    <w:rsid w:val="00F6045C"/>
    <w:rsid w:val="00F625E7"/>
    <w:rsid w:val="00F62654"/>
    <w:rsid w:val="00F62991"/>
    <w:rsid w:val="00F64500"/>
    <w:rsid w:val="00F65408"/>
    <w:rsid w:val="00F66141"/>
    <w:rsid w:val="00F67163"/>
    <w:rsid w:val="00F672C1"/>
    <w:rsid w:val="00F67DFB"/>
    <w:rsid w:val="00F709DE"/>
    <w:rsid w:val="00F71AC0"/>
    <w:rsid w:val="00F72788"/>
    <w:rsid w:val="00F73EE1"/>
    <w:rsid w:val="00F740CC"/>
    <w:rsid w:val="00F801A2"/>
    <w:rsid w:val="00F80823"/>
    <w:rsid w:val="00F81F62"/>
    <w:rsid w:val="00F822FE"/>
    <w:rsid w:val="00F83C57"/>
    <w:rsid w:val="00F83D4C"/>
    <w:rsid w:val="00F840C8"/>
    <w:rsid w:val="00F842F6"/>
    <w:rsid w:val="00F90254"/>
    <w:rsid w:val="00F92021"/>
    <w:rsid w:val="00F9208D"/>
    <w:rsid w:val="00F92E64"/>
    <w:rsid w:val="00F93C3E"/>
    <w:rsid w:val="00F943BC"/>
    <w:rsid w:val="00F94FB7"/>
    <w:rsid w:val="00F95E8A"/>
    <w:rsid w:val="00F9721F"/>
    <w:rsid w:val="00F9770C"/>
    <w:rsid w:val="00FA010C"/>
    <w:rsid w:val="00FA026C"/>
    <w:rsid w:val="00FA0AB0"/>
    <w:rsid w:val="00FA1444"/>
    <w:rsid w:val="00FA2074"/>
    <w:rsid w:val="00FA2080"/>
    <w:rsid w:val="00FA3B52"/>
    <w:rsid w:val="00FA440B"/>
    <w:rsid w:val="00FA4487"/>
    <w:rsid w:val="00FA7155"/>
    <w:rsid w:val="00FA7213"/>
    <w:rsid w:val="00FA7C34"/>
    <w:rsid w:val="00FB1877"/>
    <w:rsid w:val="00FB1D4C"/>
    <w:rsid w:val="00FB35F5"/>
    <w:rsid w:val="00FB38B8"/>
    <w:rsid w:val="00FB41DF"/>
    <w:rsid w:val="00FB56A0"/>
    <w:rsid w:val="00FB5F17"/>
    <w:rsid w:val="00FB60B1"/>
    <w:rsid w:val="00FB66FA"/>
    <w:rsid w:val="00FB6A14"/>
    <w:rsid w:val="00FB6D9C"/>
    <w:rsid w:val="00FB6FD9"/>
    <w:rsid w:val="00FB73FC"/>
    <w:rsid w:val="00FB7E2F"/>
    <w:rsid w:val="00FC00C8"/>
    <w:rsid w:val="00FC05A7"/>
    <w:rsid w:val="00FC08B9"/>
    <w:rsid w:val="00FC19F3"/>
    <w:rsid w:val="00FC1EAC"/>
    <w:rsid w:val="00FC236E"/>
    <w:rsid w:val="00FC2A94"/>
    <w:rsid w:val="00FC48FE"/>
    <w:rsid w:val="00FC5DF6"/>
    <w:rsid w:val="00FC64B1"/>
    <w:rsid w:val="00FC756F"/>
    <w:rsid w:val="00FD0413"/>
    <w:rsid w:val="00FD068D"/>
    <w:rsid w:val="00FD198A"/>
    <w:rsid w:val="00FD1B39"/>
    <w:rsid w:val="00FD32EF"/>
    <w:rsid w:val="00FD4E68"/>
    <w:rsid w:val="00FD756E"/>
    <w:rsid w:val="00FE1ADE"/>
    <w:rsid w:val="00FE24A8"/>
    <w:rsid w:val="00FE2572"/>
    <w:rsid w:val="00FE3071"/>
    <w:rsid w:val="00FE3166"/>
    <w:rsid w:val="00FE3C7A"/>
    <w:rsid w:val="00FE4F4D"/>
    <w:rsid w:val="00FE7C43"/>
    <w:rsid w:val="00FF1733"/>
    <w:rsid w:val="00FF2928"/>
    <w:rsid w:val="00FF3627"/>
    <w:rsid w:val="00FF3758"/>
    <w:rsid w:val="00FF4CCA"/>
    <w:rsid w:val="00FF5261"/>
    <w:rsid w:val="00FF55AA"/>
    <w:rsid w:val="010ACA35"/>
    <w:rsid w:val="011343A8"/>
    <w:rsid w:val="01191675"/>
    <w:rsid w:val="0123DB02"/>
    <w:rsid w:val="0136E375"/>
    <w:rsid w:val="014607B9"/>
    <w:rsid w:val="014E2283"/>
    <w:rsid w:val="01602656"/>
    <w:rsid w:val="01661182"/>
    <w:rsid w:val="01968C93"/>
    <w:rsid w:val="019DBA82"/>
    <w:rsid w:val="019DEA69"/>
    <w:rsid w:val="01AD0F0C"/>
    <w:rsid w:val="01C56799"/>
    <w:rsid w:val="01C9941C"/>
    <w:rsid w:val="01E1B7D5"/>
    <w:rsid w:val="01E7B5A6"/>
    <w:rsid w:val="02099CF4"/>
    <w:rsid w:val="021DAA82"/>
    <w:rsid w:val="021F8660"/>
    <w:rsid w:val="02382DC6"/>
    <w:rsid w:val="0247BDF3"/>
    <w:rsid w:val="024DB9F7"/>
    <w:rsid w:val="0257972B"/>
    <w:rsid w:val="027E17EE"/>
    <w:rsid w:val="028E9A3B"/>
    <w:rsid w:val="03034DB8"/>
    <w:rsid w:val="030D4C57"/>
    <w:rsid w:val="032199CA"/>
    <w:rsid w:val="0327EEF6"/>
    <w:rsid w:val="032D2238"/>
    <w:rsid w:val="0347487A"/>
    <w:rsid w:val="034D8557"/>
    <w:rsid w:val="0374EB76"/>
    <w:rsid w:val="037942C6"/>
    <w:rsid w:val="037F7181"/>
    <w:rsid w:val="038EF7FE"/>
    <w:rsid w:val="03998F53"/>
    <w:rsid w:val="039A284C"/>
    <w:rsid w:val="03B7637E"/>
    <w:rsid w:val="043BBA66"/>
    <w:rsid w:val="044F601B"/>
    <w:rsid w:val="0460E178"/>
    <w:rsid w:val="0466758B"/>
    <w:rsid w:val="0478457C"/>
    <w:rsid w:val="047A62F9"/>
    <w:rsid w:val="048665C7"/>
    <w:rsid w:val="048D08AD"/>
    <w:rsid w:val="049163B3"/>
    <w:rsid w:val="049D4EAC"/>
    <w:rsid w:val="04C01B15"/>
    <w:rsid w:val="04D2FBFB"/>
    <w:rsid w:val="04E9370B"/>
    <w:rsid w:val="04F77299"/>
    <w:rsid w:val="050E9550"/>
    <w:rsid w:val="05104204"/>
    <w:rsid w:val="051A2CB4"/>
    <w:rsid w:val="05222664"/>
    <w:rsid w:val="052B4A72"/>
    <w:rsid w:val="05362E9A"/>
    <w:rsid w:val="05395D55"/>
    <w:rsid w:val="0543F371"/>
    <w:rsid w:val="054E6491"/>
    <w:rsid w:val="056E7E39"/>
    <w:rsid w:val="056F7D8F"/>
    <w:rsid w:val="05A1E661"/>
    <w:rsid w:val="05A3744C"/>
    <w:rsid w:val="05A99649"/>
    <w:rsid w:val="05E12640"/>
    <w:rsid w:val="05F0A785"/>
    <w:rsid w:val="05F1F67D"/>
    <w:rsid w:val="05F60F32"/>
    <w:rsid w:val="05F74346"/>
    <w:rsid w:val="05FC1B7D"/>
    <w:rsid w:val="0605AEBA"/>
    <w:rsid w:val="06079019"/>
    <w:rsid w:val="061AEA18"/>
    <w:rsid w:val="06204D28"/>
    <w:rsid w:val="062A04D9"/>
    <w:rsid w:val="064CEF8C"/>
    <w:rsid w:val="065B8A23"/>
    <w:rsid w:val="06676366"/>
    <w:rsid w:val="06725D5D"/>
    <w:rsid w:val="0688799D"/>
    <w:rsid w:val="069039E4"/>
    <w:rsid w:val="069FECA5"/>
    <w:rsid w:val="06D10D74"/>
    <w:rsid w:val="06D94610"/>
    <w:rsid w:val="06E3F7AB"/>
    <w:rsid w:val="06F10DFA"/>
    <w:rsid w:val="0722B746"/>
    <w:rsid w:val="07234426"/>
    <w:rsid w:val="0725208D"/>
    <w:rsid w:val="072C4AF7"/>
    <w:rsid w:val="073A734A"/>
    <w:rsid w:val="07548B9F"/>
    <w:rsid w:val="075EB839"/>
    <w:rsid w:val="076A93DD"/>
    <w:rsid w:val="0773C9E6"/>
    <w:rsid w:val="0787E9C1"/>
    <w:rsid w:val="078F6415"/>
    <w:rsid w:val="079663C1"/>
    <w:rsid w:val="07A43CFC"/>
    <w:rsid w:val="07C3B82E"/>
    <w:rsid w:val="07C3C070"/>
    <w:rsid w:val="07C99974"/>
    <w:rsid w:val="07CACF22"/>
    <w:rsid w:val="07CF4728"/>
    <w:rsid w:val="07E916B1"/>
    <w:rsid w:val="07EF548F"/>
    <w:rsid w:val="07EFF0BF"/>
    <w:rsid w:val="08264F4B"/>
    <w:rsid w:val="082C4491"/>
    <w:rsid w:val="082E8C46"/>
    <w:rsid w:val="083921B3"/>
    <w:rsid w:val="086140B6"/>
    <w:rsid w:val="08879ADF"/>
    <w:rsid w:val="0888114A"/>
    <w:rsid w:val="088C9E8A"/>
    <w:rsid w:val="0891975E"/>
    <w:rsid w:val="08999EE9"/>
    <w:rsid w:val="08C5A121"/>
    <w:rsid w:val="08D2130C"/>
    <w:rsid w:val="08D355E0"/>
    <w:rsid w:val="08E90F8C"/>
    <w:rsid w:val="08F2CD6D"/>
    <w:rsid w:val="08FB4363"/>
    <w:rsid w:val="08FBB15B"/>
    <w:rsid w:val="08FBE546"/>
    <w:rsid w:val="09317837"/>
    <w:rsid w:val="0931B0A1"/>
    <w:rsid w:val="09320323"/>
    <w:rsid w:val="093C183B"/>
    <w:rsid w:val="093F2739"/>
    <w:rsid w:val="0948A709"/>
    <w:rsid w:val="09564B10"/>
    <w:rsid w:val="0962E1E9"/>
    <w:rsid w:val="0968CA42"/>
    <w:rsid w:val="09743FA5"/>
    <w:rsid w:val="09828234"/>
    <w:rsid w:val="0986FB7D"/>
    <w:rsid w:val="099BB529"/>
    <w:rsid w:val="09ACF440"/>
    <w:rsid w:val="09B09DCD"/>
    <w:rsid w:val="09C66862"/>
    <w:rsid w:val="09C66EF3"/>
    <w:rsid w:val="09CF681C"/>
    <w:rsid w:val="09E101FE"/>
    <w:rsid w:val="09E9B69B"/>
    <w:rsid w:val="09F97ED1"/>
    <w:rsid w:val="0A06405A"/>
    <w:rsid w:val="0A1DCD91"/>
    <w:rsid w:val="0A266A1A"/>
    <w:rsid w:val="0A3734B7"/>
    <w:rsid w:val="0A49654A"/>
    <w:rsid w:val="0A7EC080"/>
    <w:rsid w:val="0A7F3675"/>
    <w:rsid w:val="0A88B917"/>
    <w:rsid w:val="0A9095FD"/>
    <w:rsid w:val="0A952BCA"/>
    <w:rsid w:val="0AAB6AA8"/>
    <w:rsid w:val="0AD12162"/>
    <w:rsid w:val="0AE63E24"/>
    <w:rsid w:val="0AE74FD2"/>
    <w:rsid w:val="0AEF0F5D"/>
    <w:rsid w:val="0B05820C"/>
    <w:rsid w:val="0B33601A"/>
    <w:rsid w:val="0B364086"/>
    <w:rsid w:val="0B4183E8"/>
    <w:rsid w:val="0B480DCC"/>
    <w:rsid w:val="0B4A1091"/>
    <w:rsid w:val="0B61CCD8"/>
    <w:rsid w:val="0BA5004D"/>
    <w:rsid w:val="0BC14749"/>
    <w:rsid w:val="0BC32D77"/>
    <w:rsid w:val="0BDACA3B"/>
    <w:rsid w:val="0BEA0266"/>
    <w:rsid w:val="0BF31131"/>
    <w:rsid w:val="0BF79584"/>
    <w:rsid w:val="0C07BEA4"/>
    <w:rsid w:val="0C189E17"/>
    <w:rsid w:val="0C21FD4E"/>
    <w:rsid w:val="0C27A4BD"/>
    <w:rsid w:val="0C2A9210"/>
    <w:rsid w:val="0C33652D"/>
    <w:rsid w:val="0C59AB75"/>
    <w:rsid w:val="0C727EEC"/>
    <w:rsid w:val="0C779274"/>
    <w:rsid w:val="0C8A1627"/>
    <w:rsid w:val="0C9E8FE6"/>
    <w:rsid w:val="0C9ED8DE"/>
    <w:rsid w:val="0CA875AA"/>
    <w:rsid w:val="0CBEE618"/>
    <w:rsid w:val="0CD416C9"/>
    <w:rsid w:val="0CD7839A"/>
    <w:rsid w:val="0CEF14A5"/>
    <w:rsid w:val="0CFD7551"/>
    <w:rsid w:val="0D2ED2DC"/>
    <w:rsid w:val="0D4F2CC0"/>
    <w:rsid w:val="0D537310"/>
    <w:rsid w:val="0D5DCFE8"/>
    <w:rsid w:val="0D723A10"/>
    <w:rsid w:val="0D8855F3"/>
    <w:rsid w:val="0D958CFE"/>
    <w:rsid w:val="0D9E6E44"/>
    <w:rsid w:val="0DA1782B"/>
    <w:rsid w:val="0DB88E4C"/>
    <w:rsid w:val="0DC131D7"/>
    <w:rsid w:val="0DC3CBCC"/>
    <w:rsid w:val="0DC5EE45"/>
    <w:rsid w:val="0DCC67E5"/>
    <w:rsid w:val="0DED562F"/>
    <w:rsid w:val="0DF4F19A"/>
    <w:rsid w:val="0E09716A"/>
    <w:rsid w:val="0E26513A"/>
    <w:rsid w:val="0E397B76"/>
    <w:rsid w:val="0EA5320C"/>
    <w:rsid w:val="0EBBD2E2"/>
    <w:rsid w:val="0EF8EF61"/>
    <w:rsid w:val="0F3C20B8"/>
    <w:rsid w:val="0F46B7B9"/>
    <w:rsid w:val="0F577DDD"/>
    <w:rsid w:val="0F5F1460"/>
    <w:rsid w:val="0F7422F7"/>
    <w:rsid w:val="0F9798D3"/>
    <w:rsid w:val="0F9835B8"/>
    <w:rsid w:val="0FA88E3C"/>
    <w:rsid w:val="0FC0DCB8"/>
    <w:rsid w:val="0FCA8FAD"/>
    <w:rsid w:val="0FD151B9"/>
    <w:rsid w:val="0FE20492"/>
    <w:rsid w:val="0FE4A76A"/>
    <w:rsid w:val="1003A1D4"/>
    <w:rsid w:val="10093597"/>
    <w:rsid w:val="103652A0"/>
    <w:rsid w:val="106825DF"/>
    <w:rsid w:val="1083251B"/>
    <w:rsid w:val="109C9172"/>
    <w:rsid w:val="10C93B60"/>
    <w:rsid w:val="10CB05D5"/>
    <w:rsid w:val="10D3543A"/>
    <w:rsid w:val="10E0597D"/>
    <w:rsid w:val="10EBFD8B"/>
    <w:rsid w:val="10F17B9D"/>
    <w:rsid w:val="10F2DC88"/>
    <w:rsid w:val="1106C2DD"/>
    <w:rsid w:val="110FB3D8"/>
    <w:rsid w:val="115664EA"/>
    <w:rsid w:val="115CB091"/>
    <w:rsid w:val="11600A1D"/>
    <w:rsid w:val="1170B532"/>
    <w:rsid w:val="11767326"/>
    <w:rsid w:val="117BF22A"/>
    <w:rsid w:val="11841B2F"/>
    <w:rsid w:val="11932816"/>
    <w:rsid w:val="1194C082"/>
    <w:rsid w:val="11B50A52"/>
    <w:rsid w:val="11BC4DA5"/>
    <w:rsid w:val="11BDB3D4"/>
    <w:rsid w:val="11C62473"/>
    <w:rsid w:val="11D4FBC7"/>
    <w:rsid w:val="11E5DCCC"/>
    <w:rsid w:val="12038D39"/>
    <w:rsid w:val="121120D6"/>
    <w:rsid w:val="12145F8B"/>
    <w:rsid w:val="12305C0A"/>
    <w:rsid w:val="1254DC7E"/>
    <w:rsid w:val="12631F36"/>
    <w:rsid w:val="126EB49C"/>
    <w:rsid w:val="1293A884"/>
    <w:rsid w:val="12A6397E"/>
    <w:rsid w:val="12B943D7"/>
    <w:rsid w:val="12DF5FA0"/>
    <w:rsid w:val="12F53384"/>
    <w:rsid w:val="1304AB17"/>
    <w:rsid w:val="130FEF27"/>
    <w:rsid w:val="131792C5"/>
    <w:rsid w:val="13223F02"/>
    <w:rsid w:val="1350A3C5"/>
    <w:rsid w:val="136F4E82"/>
    <w:rsid w:val="137C59C0"/>
    <w:rsid w:val="137E6F83"/>
    <w:rsid w:val="1399AFFF"/>
    <w:rsid w:val="13D120EC"/>
    <w:rsid w:val="13DF1E23"/>
    <w:rsid w:val="13E0F62A"/>
    <w:rsid w:val="13F91AF2"/>
    <w:rsid w:val="13FF3ACD"/>
    <w:rsid w:val="14000E8E"/>
    <w:rsid w:val="141537AC"/>
    <w:rsid w:val="141B632A"/>
    <w:rsid w:val="141D3597"/>
    <w:rsid w:val="141FE738"/>
    <w:rsid w:val="1421A952"/>
    <w:rsid w:val="1424FF02"/>
    <w:rsid w:val="14460C31"/>
    <w:rsid w:val="1446D93D"/>
    <w:rsid w:val="14479203"/>
    <w:rsid w:val="14736190"/>
    <w:rsid w:val="1487FBB4"/>
    <w:rsid w:val="149E2A13"/>
    <w:rsid w:val="14A99BB5"/>
    <w:rsid w:val="14D68143"/>
    <w:rsid w:val="14F10E1B"/>
    <w:rsid w:val="14FBE020"/>
    <w:rsid w:val="151DACBA"/>
    <w:rsid w:val="154404C1"/>
    <w:rsid w:val="1552FD17"/>
    <w:rsid w:val="1559A757"/>
    <w:rsid w:val="156565DC"/>
    <w:rsid w:val="1572A440"/>
    <w:rsid w:val="158681E5"/>
    <w:rsid w:val="1586ABF3"/>
    <w:rsid w:val="15952892"/>
    <w:rsid w:val="159FA86D"/>
    <w:rsid w:val="15ACD635"/>
    <w:rsid w:val="15C77E9F"/>
    <w:rsid w:val="15E512A1"/>
    <w:rsid w:val="1618076A"/>
    <w:rsid w:val="161F8397"/>
    <w:rsid w:val="163CC6EB"/>
    <w:rsid w:val="16415DD6"/>
    <w:rsid w:val="1648D6C3"/>
    <w:rsid w:val="1652358D"/>
    <w:rsid w:val="1653A0AB"/>
    <w:rsid w:val="16616900"/>
    <w:rsid w:val="167C6C0E"/>
    <w:rsid w:val="16857E85"/>
    <w:rsid w:val="1687B9B4"/>
    <w:rsid w:val="169CB791"/>
    <w:rsid w:val="16AA1DC3"/>
    <w:rsid w:val="16D96D4D"/>
    <w:rsid w:val="16D9AE39"/>
    <w:rsid w:val="16DBEC1F"/>
    <w:rsid w:val="16F348C5"/>
    <w:rsid w:val="17038D55"/>
    <w:rsid w:val="170972BB"/>
    <w:rsid w:val="1709CBE4"/>
    <w:rsid w:val="170D0A12"/>
    <w:rsid w:val="1731B614"/>
    <w:rsid w:val="17395D71"/>
    <w:rsid w:val="173C1EE4"/>
    <w:rsid w:val="174058FD"/>
    <w:rsid w:val="17618234"/>
    <w:rsid w:val="176C4B53"/>
    <w:rsid w:val="176EC356"/>
    <w:rsid w:val="1773C849"/>
    <w:rsid w:val="1796B264"/>
    <w:rsid w:val="17B6F01B"/>
    <w:rsid w:val="17B7219F"/>
    <w:rsid w:val="17B80E49"/>
    <w:rsid w:val="17C58B75"/>
    <w:rsid w:val="17CA2287"/>
    <w:rsid w:val="17CD998C"/>
    <w:rsid w:val="182BEBA4"/>
    <w:rsid w:val="18419BE0"/>
    <w:rsid w:val="1849217C"/>
    <w:rsid w:val="185A002C"/>
    <w:rsid w:val="187EA46F"/>
    <w:rsid w:val="188FE042"/>
    <w:rsid w:val="189A4C2D"/>
    <w:rsid w:val="189B39D0"/>
    <w:rsid w:val="18B025CB"/>
    <w:rsid w:val="18CD238D"/>
    <w:rsid w:val="18DF12D4"/>
    <w:rsid w:val="18E01D47"/>
    <w:rsid w:val="18EE94F9"/>
    <w:rsid w:val="190C95B4"/>
    <w:rsid w:val="19118618"/>
    <w:rsid w:val="1912B723"/>
    <w:rsid w:val="191720E4"/>
    <w:rsid w:val="19248862"/>
    <w:rsid w:val="1938BEE0"/>
    <w:rsid w:val="19795605"/>
    <w:rsid w:val="198173A4"/>
    <w:rsid w:val="1985227F"/>
    <w:rsid w:val="198AFF2F"/>
    <w:rsid w:val="199D6920"/>
    <w:rsid w:val="19E849C4"/>
    <w:rsid w:val="19EB7008"/>
    <w:rsid w:val="19F5DC6B"/>
    <w:rsid w:val="19F9BAD4"/>
    <w:rsid w:val="1A0CEE45"/>
    <w:rsid w:val="1A121406"/>
    <w:rsid w:val="1A1FE4A9"/>
    <w:rsid w:val="1A4A1539"/>
    <w:rsid w:val="1A6F8E4F"/>
    <w:rsid w:val="1A7F5F54"/>
    <w:rsid w:val="1A96B741"/>
    <w:rsid w:val="1AAC33E2"/>
    <w:rsid w:val="1AC48D67"/>
    <w:rsid w:val="1ACA6BBB"/>
    <w:rsid w:val="1AE40574"/>
    <w:rsid w:val="1AE85C6D"/>
    <w:rsid w:val="1AF9C164"/>
    <w:rsid w:val="1B13704F"/>
    <w:rsid w:val="1B141CC7"/>
    <w:rsid w:val="1B1CAD2F"/>
    <w:rsid w:val="1B410179"/>
    <w:rsid w:val="1B6A0854"/>
    <w:rsid w:val="1B714E6C"/>
    <w:rsid w:val="1B7A799A"/>
    <w:rsid w:val="1B94DE1D"/>
    <w:rsid w:val="1BA62962"/>
    <w:rsid w:val="1BA85E19"/>
    <w:rsid w:val="1BBA2737"/>
    <w:rsid w:val="1BBC43CE"/>
    <w:rsid w:val="1BD7F8A3"/>
    <w:rsid w:val="1BE70D0E"/>
    <w:rsid w:val="1BF90D8B"/>
    <w:rsid w:val="1C4B0D4F"/>
    <w:rsid w:val="1C5E5F28"/>
    <w:rsid w:val="1C5FB0DA"/>
    <w:rsid w:val="1C7461D6"/>
    <w:rsid w:val="1C802D50"/>
    <w:rsid w:val="1C82237D"/>
    <w:rsid w:val="1C9957DE"/>
    <w:rsid w:val="1C99DC81"/>
    <w:rsid w:val="1CBF1E52"/>
    <w:rsid w:val="1CC84FB2"/>
    <w:rsid w:val="1CC932FD"/>
    <w:rsid w:val="1CDFC174"/>
    <w:rsid w:val="1CE2B418"/>
    <w:rsid w:val="1D0A3FD8"/>
    <w:rsid w:val="1D0C296C"/>
    <w:rsid w:val="1D26AB91"/>
    <w:rsid w:val="1D52C54B"/>
    <w:rsid w:val="1D549512"/>
    <w:rsid w:val="1D559EDC"/>
    <w:rsid w:val="1D697771"/>
    <w:rsid w:val="1D6F68D4"/>
    <w:rsid w:val="1D73C1FC"/>
    <w:rsid w:val="1D7525C6"/>
    <w:rsid w:val="1D83CC3A"/>
    <w:rsid w:val="1D8C768F"/>
    <w:rsid w:val="1D96E3D9"/>
    <w:rsid w:val="1DA1DB8A"/>
    <w:rsid w:val="1DB2B9F7"/>
    <w:rsid w:val="1DC33041"/>
    <w:rsid w:val="1DD2578F"/>
    <w:rsid w:val="1DE2C478"/>
    <w:rsid w:val="1DECAF6F"/>
    <w:rsid w:val="1DF681C9"/>
    <w:rsid w:val="1E08FD6C"/>
    <w:rsid w:val="1E1A1105"/>
    <w:rsid w:val="1E3A52C3"/>
    <w:rsid w:val="1E623BB3"/>
    <w:rsid w:val="1E7019BB"/>
    <w:rsid w:val="1E7120CB"/>
    <w:rsid w:val="1E8A7FE7"/>
    <w:rsid w:val="1E90DCF6"/>
    <w:rsid w:val="1EC687BC"/>
    <w:rsid w:val="1ECB4CE8"/>
    <w:rsid w:val="1ECDFC54"/>
    <w:rsid w:val="1EE88C47"/>
    <w:rsid w:val="1EF06573"/>
    <w:rsid w:val="1EFA1DEE"/>
    <w:rsid w:val="1F489E1E"/>
    <w:rsid w:val="1F4DE03B"/>
    <w:rsid w:val="1F6833F4"/>
    <w:rsid w:val="1FAAFD44"/>
    <w:rsid w:val="1FBCEF09"/>
    <w:rsid w:val="1FD65124"/>
    <w:rsid w:val="1FEB9546"/>
    <w:rsid w:val="2001B7AE"/>
    <w:rsid w:val="20220D87"/>
    <w:rsid w:val="202DFF13"/>
    <w:rsid w:val="2045E9C6"/>
    <w:rsid w:val="204A37D1"/>
    <w:rsid w:val="204F3D2C"/>
    <w:rsid w:val="20595FEC"/>
    <w:rsid w:val="208A4AE8"/>
    <w:rsid w:val="20A7E581"/>
    <w:rsid w:val="20AC6FB9"/>
    <w:rsid w:val="20AFB9EF"/>
    <w:rsid w:val="20B0FDE5"/>
    <w:rsid w:val="20D45CAA"/>
    <w:rsid w:val="20DE414C"/>
    <w:rsid w:val="20F2425B"/>
    <w:rsid w:val="21150085"/>
    <w:rsid w:val="2128E588"/>
    <w:rsid w:val="214031C8"/>
    <w:rsid w:val="214F875A"/>
    <w:rsid w:val="215C09BA"/>
    <w:rsid w:val="216AB6BC"/>
    <w:rsid w:val="217D42F0"/>
    <w:rsid w:val="21832035"/>
    <w:rsid w:val="218E77D8"/>
    <w:rsid w:val="219846BB"/>
    <w:rsid w:val="219BBCAB"/>
    <w:rsid w:val="21B2C047"/>
    <w:rsid w:val="21DD5FA8"/>
    <w:rsid w:val="21E92644"/>
    <w:rsid w:val="21E9CAED"/>
    <w:rsid w:val="21EB3C4D"/>
    <w:rsid w:val="21F19541"/>
    <w:rsid w:val="2210A6BE"/>
    <w:rsid w:val="22122ECB"/>
    <w:rsid w:val="221D1B92"/>
    <w:rsid w:val="222D911F"/>
    <w:rsid w:val="2239AACB"/>
    <w:rsid w:val="2248E554"/>
    <w:rsid w:val="22516CA1"/>
    <w:rsid w:val="22BA475D"/>
    <w:rsid w:val="22E93C2A"/>
    <w:rsid w:val="22F94EAD"/>
    <w:rsid w:val="23016634"/>
    <w:rsid w:val="230F4916"/>
    <w:rsid w:val="2313747D"/>
    <w:rsid w:val="2326688A"/>
    <w:rsid w:val="232F1C0D"/>
    <w:rsid w:val="232F2AAE"/>
    <w:rsid w:val="233308C8"/>
    <w:rsid w:val="235334A4"/>
    <w:rsid w:val="237280F8"/>
    <w:rsid w:val="238E7E67"/>
    <w:rsid w:val="23C7E039"/>
    <w:rsid w:val="23D337A3"/>
    <w:rsid w:val="23ED231D"/>
    <w:rsid w:val="23F120C1"/>
    <w:rsid w:val="240E9A0E"/>
    <w:rsid w:val="240F670C"/>
    <w:rsid w:val="241CD35A"/>
    <w:rsid w:val="24240FD6"/>
    <w:rsid w:val="24241141"/>
    <w:rsid w:val="2426FB46"/>
    <w:rsid w:val="246C9733"/>
    <w:rsid w:val="24840B43"/>
    <w:rsid w:val="24958542"/>
    <w:rsid w:val="2496BBFF"/>
    <w:rsid w:val="24AADC2C"/>
    <w:rsid w:val="24B6758A"/>
    <w:rsid w:val="24CCCBCC"/>
    <w:rsid w:val="24D70AC9"/>
    <w:rsid w:val="24FF0D2D"/>
    <w:rsid w:val="2512B81D"/>
    <w:rsid w:val="25228A07"/>
    <w:rsid w:val="25430B4E"/>
    <w:rsid w:val="257AD137"/>
    <w:rsid w:val="259B387C"/>
    <w:rsid w:val="25A90ED5"/>
    <w:rsid w:val="25BD3C8B"/>
    <w:rsid w:val="25BDBB08"/>
    <w:rsid w:val="25CAB7AC"/>
    <w:rsid w:val="25D675EC"/>
    <w:rsid w:val="25E793A1"/>
    <w:rsid w:val="25E9678C"/>
    <w:rsid w:val="260912EA"/>
    <w:rsid w:val="26571047"/>
    <w:rsid w:val="26848253"/>
    <w:rsid w:val="26947838"/>
    <w:rsid w:val="2699D989"/>
    <w:rsid w:val="26A1CC22"/>
    <w:rsid w:val="26A7B348"/>
    <w:rsid w:val="26AA0AF9"/>
    <w:rsid w:val="26DC6F49"/>
    <w:rsid w:val="26E1925D"/>
    <w:rsid w:val="27128BEE"/>
    <w:rsid w:val="273FA565"/>
    <w:rsid w:val="2741B47F"/>
    <w:rsid w:val="27483B8D"/>
    <w:rsid w:val="2752E088"/>
    <w:rsid w:val="277D6EE3"/>
    <w:rsid w:val="277E3F35"/>
    <w:rsid w:val="2792DE7A"/>
    <w:rsid w:val="27B239DE"/>
    <w:rsid w:val="27C710A5"/>
    <w:rsid w:val="27CB3BD5"/>
    <w:rsid w:val="27D59DF3"/>
    <w:rsid w:val="2804F39F"/>
    <w:rsid w:val="280B470F"/>
    <w:rsid w:val="28240C70"/>
    <w:rsid w:val="2831504B"/>
    <w:rsid w:val="285D0EBC"/>
    <w:rsid w:val="285F5553"/>
    <w:rsid w:val="28719F4A"/>
    <w:rsid w:val="28845428"/>
    <w:rsid w:val="289B5B0B"/>
    <w:rsid w:val="28AA9774"/>
    <w:rsid w:val="28C0F8E7"/>
    <w:rsid w:val="28CA86E1"/>
    <w:rsid w:val="28D7E59C"/>
    <w:rsid w:val="28D83D6D"/>
    <w:rsid w:val="2903D625"/>
    <w:rsid w:val="290426B8"/>
    <w:rsid w:val="290F7154"/>
    <w:rsid w:val="29535AAC"/>
    <w:rsid w:val="29706B74"/>
    <w:rsid w:val="29750097"/>
    <w:rsid w:val="297F395A"/>
    <w:rsid w:val="298DB9A9"/>
    <w:rsid w:val="299C8F6F"/>
    <w:rsid w:val="29BFDAA4"/>
    <w:rsid w:val="29E7508F"/>
    <w:rsid w:val="29ED78D2"/>
    <w:rsid w:val="29FEB119"/>
    <w:rsid w:val="2A19B5C1"/>
    <w:rsid w:val="2A1FE023"/>
    <w:rsid w:val="2A29D636"/>
    <w:rsid w:val="2A428425"/>
    <w:rsid w:val="2A50C937"/>
    <w:rsid w:val="2A5314A1"/>
    <w:rsid w:val="2A592AB8"/>
    <w:rsid w:val="2A5967C0"/>
    <w:rsid w:val="2A63E37B"/>
    <w:rsid w:val="2A66AF0C"/>
    <w:rsid w:val="2A6B719B"/>
    <w:rsid w:val="2AA6AB13"/>
    <w:rsid w:val="2AC8B655"/>
    <w:rsid w:val="2ACA9437"/>
    <w:rsid w:val="2AF03748"/>
    <w:rsid w:val="2B19070B"/>
    <w:rsid w:val="2B3BF640"/>
    <w:rsid w:val="2B593A9C"/>
    <w:rsid w:val="2B5D3E23"/>
    <w:rsid w:val="2B6767CB"/>
    <w:rsid w:val="2B7022BF"/>
    <w:rsid w:val="2B71747C"/>
    <w:rsid w:val="2B83C731"/>
    <w:rsid w:val="2BE2C6ED"/>
    <w:rsid w:val="2BF02794"/>
    <w:rsid w:val="2BF50EA8"/>
    <w:rsid w:val="2BFC3ECF"/>
    <w:rsid w:val="2C0920CE"/>
    <w:rsid w:val="2C18EFDB"/>
    <w:rsid w:val="2C234AD3"/>
    <w:rsid w:val="2C2FA470"/>
    <w:rsid w:val="2C344126"/>
    <w:rsid w:val="2C3F04E8"/>
    <w:rsid w:val="2C4CAE3A"/>
    <w:rsid w:val="2C4D3E53"/>
    <w:rsid w:val="2C62C094"/>
    <w:rsid w:val="2C692B4F"/>
    <w:rsid w:val="2C8BC0A8"/>
    <w:rsid w:val="2C9C7B27"/>
    <w:rsid w:val="2C9D10AA"/>
    <w:rsid w:val="2CADD689"/>
    <w:rsid w:val="2CCDF01E"/>
    <w:rsid w:val="2CD07B9E"/>
    <w:rsid w:val="2CD3A71D"/>
    <w:rsid w:val="2D214237"/>
    <w:rsid w:val="2D3CA828"/>
    <w:rsid w:val="2D50A309"/>
    <w:rsid w:val="2D516EC0"/>
    <w:rsid w:val="2D753DF3"/>
    <w:rsid w:val="2D7BE20F"/>
    <w:rsid w:val="2D83A3D0"/>
    <w:rsid w:val="2D8D6786"/>
    <w:rsid w:val="2D9D64C2"/>
    <w:rsid w:val="2DAE664D"/>
    <w:rsid w:val="2DBD5917"/>
    <w:rsid w:val="2DD4418D"/>
    <w:rsid w:val="2DD69E19"/>
    <w:rsid w:val="2DE0AE53"/>
    <w:rsid w:val="2E0CFEBD"/>
    <w:rsid w:val="2E1D76F1"/>
    <w:rsid w:val="2E1F9BDE"/>
    <w:rsid w:val="2E205284"/>
    <w:rsid w:val="2E2597A8"/>
    <w:rsid w:val="2E35811A"/>
    <w:rsid w:val="2E407D67"/>
    <w:rsid w:val="2E4BE0F5"/>
    <w:rsid w:val="2E4F4B55"/>
    <w:rsid w:val="2E7A19B4"/>
    <w:rsid w:val="2E9B1643"/>
    <w:rsid w:val="2E9B7220"/>
    <w:rsid w:val="2EA511A9"/>
    <w:rsid w:val="2EA88C06"/>
    <w:rsid w:val="2EC358E3"/>
    <w:rsid w:val="2EC60B1D"/>
    <w:rsid w:val="2ECEC83D"/>
    <w:rsid w:val="2EFEC1DB"/>
    <w:rsid w:val="2F075BED"/>
    <w:rsid w:val="2F08C8FC"/>
    <w:rsid w:val="2F2441E0"/>
    <w:rsid w:val="2F4091C3"/>
    <w:rsid w:val="2F4B9697"/>
    <w:rsid w:val="2F693D70"/>
    <w:rsid w:val="2F74F7D5"/>
    <w:rsid w:val="2F78FA98"/>
    <w:rsid w:val="2F89247A"/>
    <w:rsid w:val="2FCF5CF4"/>
    <w:rsid w:val="2FED215E"/>
    <w:rsid w:val="2FFFAD4F"/>
    <w:rsid w:val="3005040B"/>
    <w:rsid w:val="3041941C"/>
    <w:rsid w:val="30593C06"/>
    <w:rsid w:val="305AC6D0"/>
    <w:rsid w:val="30A11C7C"/>
    <w:rsid w:val="30BF5C66"/>
    <w:rsid w:val="30EDF05F"/>
    <w:rsid w:val="310DB22A"/>
    <w:rsid w:val="31167B36"/>
    <w:rsid w:val="311E5FBE"/>
    <w:rsid w:val="314412AD"/>
    <w:rsid w:val="314DF60B"/>
    <w:rsid w:val="3184EE6A"/>
    <w:rsid w:val="31AF1435"/>
    <w:rsid w:val="31B20699"/>
    <w:rsid w:val="31C7ED1B"/>
    <w:rsid w:val="31D415B0"/>
    <w:rsid w:val="31D4F5A8"/>
    <w:rsid w:val="31F316D1"/>
    <w:rsid w:val="31F4B19D"/>
    <w:rsid w:val="321E5199"/>
    <w:rsid w:val="3235B0ED"/>
    <w:rsid w:val="32437630"/>
    <w:rsid w:val="324A4C2B"/>
    <w:rsid w:val="324D7858"/>
    <w:rsid w:val="3272E39D"/>
    <w:rsid w:val="3275C633"/>
    <w:rsid w:val="327DAD0C"/>
    <w:rsid w:val="3296633F"/>
    <w:rsid w:val="32A31F29"/>
    <w:rsid w:val="32D54EDB"/>
    <w:rsid w:val="33119A2D"/>
    <w:rsid w:val="334AB049"/>
    <w:rsid w:val="334E53C5"/>
    <w:rsid w:val="335C6087"/>
    <w:rsid w:val="337E754D"/>
    <w:rsid w:val="338A2F39"/>
    <w:rsid w:val="338E87BA"/>
    <w:rsid w:val="33972297"/>
    <w:rsid w:val="33C08250"/>
    <w:rsid w:val="33E4C88F"/>
    <w:rsid w:val="33EBD839"/>
    <w:rsid w:val="33FDA5D5"/>
    <w:rsid w:val="34011BD8"/>
    <w:rsid w:val="34012349"/>
    <w:rsid w:val="3430596F"/>
    <w:rsid w:val="3431FE8E"/>
    <w:rsid w:val="34446DC4"/>
    <w:rsid w:val="34541504"/>
    <w:rsid w:val="346486B6"/>
    <w:rsid w:val="3469C878"/>
    <w:rsid w:val="346E530E"/>
    <w:rsid w:val="348809C6"/>
    <w:rsid w:val="348BF426"/>
    <w:rsid w:val="348F57B1"/>
    <w:rsid w:val="34C2D2F3"/>
    <w:rsid w:val="34C9B4BE"/>
    <w:rsid w:val="34D05E4D"/>
    <w:rsid w:val="34E1FD30"/>
    <w:rsid w:val="34F3E723"/>
    <w:rsid w:val="3517B920"/>
    <w:rsid w:val="35239563"/>
    <w:rsid w:val="352A7F6B"/>
    <w:rsid w:val="35360B81"/>
    <w:rsid w:val="354DC2C9"/>
    <w:rsid w:val="35503A95"/>
    <w:rsid w:val="355747A7"/>
    <w:rsid w:val="3558BE98"/>
    <w:rsid w:val="3563840C"/>
    <w:rsid w:val="357EE407"/>
    <w:rsid w:val="358204A0"/>
    <w:rsid w:val="3596119C"/>
    <w:rsid w:val="359D2AB4"/>
    <w:rsid w:val="359E6D15"/>
    <w:rsid w:val="35B2D9B2"/>
    <w:rsid w:val="35BEFBAC"/>
    <w:rsid w:val="35D08909"/>
    <w:rsid w:val="35DEE338"/>
    <w:rsid w:val="361E433D"/>
    <w:rsid w:val="3622AFD4"/>
    <w:rsid w:val="3623A756"/>
    <w:rsid w:val="363402FA"/>
    <w:rsid w:val="36419EF8"/>
    <w:rsid w:val="364C9DC4"/>
    <w:rsid w:val="364CF20B"/>
    <w:rsid w:val="364E9B58"/>
    <w:rsid w:val="368B515C"/>
    <w:rsid w:val="36990661"/>
    <w:rsid w:val="36A7096F"/>
    <w:rsid w:val="36A96AD0"/>
    <w:rsid w:val="36BCBFA2"/>
    <w:rsid w:val="36C00662"/>
    <w:rsid w:val="36C5E08B"/>
    <w:rsid w:val="36CA7889"/>
    <w:rsid w:val="36CB3392"/>
    <w:rsid w:val="36CDB989"/>
    <w:rsid w:val="36E3C337"/>
    <w:rsid w:val="36ECDE27"/>
    <w:rsid w:val="36FF70DC"/>
    <w:rsid w:val="371E71D3"/>
    <w:rsid w:val="37354A58"/>
    <w:rsid w:val="376A0B1B"/>
    <w:rsid w:val="37705F13"/>
    <w:rsid w:val="37723191"/>
    <w:rsid w:val="378BB99D"/>
    <w:rsid w:val="37919487"/>
    <w:rsid w:val="37A44014"/>
    <w:rsid w:val="37AABFF3"/>
    <w:rsid w:val="37D9C066"/>
    <w:rsid w:val="37E63AAD"/>
    <w:rsid w:val="37E8C26C"/>
    <w:rsid w:val="37EA8A04"/>
    <w:rsid w:val="37EF1082"/>
    <w:rsid w:val="37F46D57"/>
    <w:rsid w:val="38015727"/>
    <w:rsid w:val="3809A43D"/>
    <w:rsid w:val="3809CCA6"/>
    <w:rsid w:val="380EC1EA"/>
    <w:rsid w:val="3815FCB8"/>
    <w:rsid w:val="382D176B"/>
    <w:rsid w:val="3848E14B"/>
    <w:rsid w:val="384B94AD"/>
    <w:rsid w:val="3855205B"/>
    <w:rsid w:val="38629484"/>
    <w:rsid w:val="3882A855"/>
    <w:rsid w:val="389A2EF3"/>
    <w:rsid w:val="38A07D68"/>
    <w:rsid w:val="38A0A384"/>
    <w:rsid w:val="38B97A68"/>
    <w:rsid w:val="38C18481"/>
    <w:rsid w:val="38C8B504"/>
    <w:rsid w:val="38C9F524"/>
    <w:rsid w:val="38D0F32E"/>
    <w:rsid w:val="38EC1228"/>
    <w:rsid w:val="39326747"/>
    <w:rsid w:val="393F51EC"/>
    <w:rsid w:val="3948DF18"/>
    <w:rsid w:val="395886A4"/>
    <w:rsid w:val="395AF8E8"/>
    <w:rsid w:val="395C9B3B"/>
    <w:rsid w:val="396606FE"/>
    <w:rsid w:val="3971E33A"/>
    <w:rsid w:val="397EE60A"/>
    <w:rsid w:val="3996621C"/>
    <w:rsid w:val="399F63F2"/>
    <w:rsid w:val="39ACE34C"/>
    <w:rsid w:val="39B6ADB6"/>
    <w:rsid w:val="39C79013"/>
    <w:rsid w:val="39D3E815"/>
    <w:rsid w:val="39E17400"/>
    <w:rsid w:val="39EA10E8"/>
    <w:rsid w:val="39FA5E44"/>
    <w:rsid w:val="3A0AF1C3"/>
    <w:rsid w:val="3A2A2CE5"/>
    <w:rsid w:val="3A304A43"/>
    <w:rsid w:val="3A3BB71A"/>
    <w:rsid w:val="3A555534"/>
    <w:rsid w:val="3A65A158"/>
    <w:rsid w:val="3A7A7BB4"/>
    <w:rsid w:val="3AA55468"/>
    <w:rsid w:val="3AB0CC66"/>
    <w:rsid w:val="3ABAF7E8"/>
    <w:rsid w:val="3AC2B17E"/>
    <w:rsid w:val="3AD78D74"/>
    <w:rsid w:val="3ADC3CD4"/>
    <w:rsid w:val="3AE054E2"/>
    <w:rsid w:val="3AE2380B"/>
    <w:rsid w:val="3AE9C6F3"/>
    <w:rsid w:val="3B046F2E"/>
    <w:rsid w:val="3B0BEAB8"/>
    <w:rsid w:val="3B169E04"/>
    <w:rsid w:val="3B431C96"/>
    <w:rsid w:val="3B4FF020"/>
    <w:rsid w:val="3B5E823E"/>
    <w:rsid w:val="3B697079"/>
    <w:rsid w:val="3B83FE20"/>
    <w:rsid w:val="3B89519A"/>
    <w:rsid w:val="3B8ACB71"/>
    <w:rsid w:val="3B8B65C8"/>
    <w:rsid w:val="3BA50779"/>
    <w:rsid w:val="3BB0CCDE"/>
    <w:rsid w:val="3BCBB8E9"/>
    <w:rsid w:val="3BE213C4"/>
    <w:rsid w:val="3BECF27A"/>
    <w:rsid w:val="3BF08636"/>
    <w:rsid w:val="3BFD71B2"/>
    <w:rsid w:val="3BFD7BB2"/>
    <w:rsid w:val="3BFD96EF"/>
    <w:rsid w:val="3C004986"/>
    <w:rsid w:val="3C23164C"/>
    <w:rsid w:val="3C29BD4B"/>
    <w:rsid w:val="3C4EE15A"/>
    <w:rsid w:val="3C503F12"/>
    <w:rsid w:val="3C5B745C"/>
    <w:rsid w:val="3C759E2B"/>
    <w:rsid w:val="3C766CBE"/>
    <w:rsid w:val="3CAC1352"/>
    <w:rsid w:val="3CAEE3EF"/>
    <w:rsid w:val="3CC1FB19"/>
    <w:rsid w:val="3CD1059C"/>
    <w:rsid w:val="3CD4D358"/>
    <w:rsid w:val="3CDA5A66"/>
    <w:rsid w:val="3CE1985B"/>
    <w:rsid w:val="3CE7AD9A"/>
    <w:rsid w:val="3D010AFD"/>
    <w:rsid w:val="3D1455FB"/>
    <w:rsid w:val="3D38B766"/>
    <w:rsid w:val="3D3A8531"/>
    <w:rsid w:val="3D3B3B3E"/>
    <w:rsid w:val="3D56A9E2"/>
    <w:rsid w:val="3D70C5F8"/>
    <w:rsid w:val="3D88ACCC"/>
    <w:rsid w:val="3D8E2513"/>
    <w:rsid w:val="3D8F006F"/>
    <w:rsid w:val="3DA3A83F"/>
    <w:rsid w:val="3DB7DEFE"/>
    <w:rsid w:val="3DC63EBC"/>
    <w:rsid w:val="3DE08AB7"/>
    <w:rsid w:val="3DE27159"/>
    <w:rsid w:val="3DE6AA8B"/>
    <w:rsid w:val="3DE7F7E1"/>
    <w:rsid w:val="3DEE8808"/>
    <w:rsid w:val="3DFD01C3"/>
    <w:rsid w:val="3E097530"/>
    <w:rsid w:val="3E0BBB4A"/>
    <w:rsid w:val="3E25DEC3"/>
    <w:rsid w:val="3E29218A"/>
    <w:rsid w:val="3E304EE5"/>
    <w:rsid w:val="3E55A9C2"/>
    <w:rsid w:val="3E564937"/>
    <w:rsid w:val="3E7E5461"/>
    <w:rsid w:val="3E8B2C6A"/>
    <w:rsid w:val="3E8D27B6"/>
    <w:rsid w:val="3E9726B6"/>
    <w:rsid w:val="3EBE3002"/>
    <w:rsid w:val="3EC7200B"/>
    <w:rsid w:val="3EC8FECA"/>
    <w:rsid w:val="3EE0525E"/>
    <w:rsid w:val="3F1C3F5E"/>
    <w:rsid w:val="3F2EC563"/>
    <w:rsid w:val="3F35727C"/>
    <w:rsid w:val="3F3B0B68"/>
    <w:rsid w:val="3F456CAE"/>
    <w:rsid w:val="3F7A6070"/>
    <w:rsid w:val="3F9006B8"/>
    <w:rsid w:val="3F930FD9"/>
    <w:rsid w:val="3FADCF2A"/>
    <w:rsid w:val="3FB35AA8"/>
    <w:rsid w:val="3FC274AE"/>
    <w:rsid w:val="3FCCF9B6"/>
    <w:rsid w:val="3FD25293"/>
    <w:rsid w:val="400E519B"/>
    <w:rsid w:val="40195FA8"/>
    <w:rsid w:val="401A0D15"/>
    <w:rsid w:val="4069C9BA"/>
    <w:rsid w:val="406FB0B3"/>
    <w:rsid w:val="407A91AB"/>
    <w:rsid w:val="40AAE6A9"/>
    <w:rsid w:val="40AC1C32"/>
    <w:rsid w:val="40AC6415"/>
    <w:rsid w:val="40ADCB9B"/>
    <w:rsid w:val="40D3BAAE"/>
    <w:rsid w:val="40DF87D5"/>
    <w:rsid w:val="40E9F35F"/>
    <w:rsid w:val="40F40B7D"/>
    <w:rsid w:val="4107AECC"/>
    <w:rsid w:val="4121843C"/>
    <w:rsid w:val="413276A7"/>
    <w:rsid w:val="4142A86C"/>
    <w:rsid w:val="414F4B00"/>
    <w:rsid w:val="41671274"/>
    <w:rsid w:val="41B21450"/>
    <w:rsid w:val="41BFD982"/>
    <w:rsid w:val="41D24D71"/>
    <w:rsid w:val="4202FCD0"/>
    <w:rsid w:val="4206BA08"/>
    <w:rsid w:val="420F8032"/>
    <w:rsid w:val="42243843"/>
    <w:rsid w:val="422FB9E9"/>
    <w:rsid w:val="4231F05E"/>
    <w:rsid w:val="4236D6F2"/>
    <w:rsid w:val="423D877F"/>
    <w:rsid w:val="425B2B34"/>
    <w:rsid w:val="42631169"/>
    <w:rsid w:val="42758BA6"/>
    <w:rsid w:val="427C06B9"/>
    <w:rsid w:val="4281BFED"/>
    <w:rsid w:val="429A9B03"/>
    <w:rsid w:val="42BAC21D"/>
    <w:rsid w:val="42DA39E7"/>
    <w:rsid w:val="42DF84D7"/>
    <w:rsid w:val="42E2838E"/>
    <w:rsid w:val="42E7D0C0"/>
    <w:rsid w:val="42EA685C"/>
    <w:rsid w:val="42EB8130"/>
    <w:rsid w:val="42F3076A"/>
    <w:rsid w:val="42F8CB71"/>
    <w:rsid w:val="431EC1EA"/>
    <w:rsid w:val="43237786"/>
    <w:rsid w:val="4338A16B"/>
    <w:rsid w:val="434B9428"/>
    <w:rsid w:val="435549FC"/>
    <w:rsid w:val="4361990B"/>
    <w:rsid w:val="436473E2"/>
    <w:rsid w:val="4368BE43"/>
    <w:rsid w:val="436C88E9"/>
    <w:rsid w:val="43778BB9"/>
    <w:rsid w:val="438BD1A6"/>
    <w:rsid w:val="438D2A5C"/>
    <w:rsid w:val="4390F0B9"/>
    <w:rsid w:val="43933ADD"/>
    <w:rsid w:val="439AEF3E"/>
    <w:rsid w:val="43A58CBA"/>
    <w:rsid w:val="43AFC4DB"/>
    <w:rsid w:val="43CE6D07"/>
    <w:rsid w:val="43D179BB"/>
    <w:rsid w:val="43EE07BA"/>
    <w:rsid w:val="43F1D4BE"/>
    <w:rsid w:val="4424ECC1"/>
    <w:rsid w:val="443C3506"/>
    <w:rsid w:val="445EA87C"/>
    <w:rsid w:val="44620C63"/>
    <w:rsid w:val="4470D9D5"/>
    <w:rsid w:val="44790928"/>
    <w:rsid w:val="4490378A"/>
    <w:rsid w:val="449895C7"/>
    <w:rsid w:val="44D3B689"/>
    <w:rsid w:val="44DDD543"/>
    <w:rsid w:val="44E795DC"/>
    <w:rsid w:val="44EDDB31"/>
    <w:rsid w:val="44F13182"/>
    <w:rsid w:val="44F7BE16"/>
    <w:rsid w:val="4506AC77"/>
    <w:rsid w:val="4521C98A"/>
    <w:rsid w:val="452E72A3"/>
    <w:rsid w:val="4531C63E"/>
    <w:rsid w:val="454679CE"/>
    <w:rsid w:val="45509431"/>
    <w:rsid w:val="4563EBE6"/>
    <w:rsid w:val="4572B128"/>
    <w:rsid w:val="4585357D"/>
    <w:rsid w:val="4592E575"/>
    <w:rsid w:val="4595EE48"/>
    <w:rsid w:val="45CF9BFC"/>
    <w:rsid w:val="45E49F11"/>
    <w:rsid w:val="45EF8981"/>
    <w:rsid w:val="45F1CCE1"/>
    <w:rsid w:val="45F40428"/>
    <w:rsid w:val="45FE27EC"/>
    <w:rsid w:val="46011FB3"/>
    <w:rsid w:val="460F01A9"/>
    <w:rsid w:val="4614B478"/>
    <w:rsid w:val="465E449F"/>
    <w:rsid w:val="4661719B"/>
    <w:rsid w:val="4669E606"/>
    <w:rsid w:val="46791173"/>
    <w:rsid w:val="4681F3D5"/>
    <w:rsid w:val="46844FF5"/>
    <w:rsid w:val="46863B55"/>
    <w:rsid w:val="468A1331"/>
    <w:rsid w:val="468D1218"/>
    <w:rsid w:val="46A5BE94"/>
    <w:rsid w:val="46C83F1A"/>
    <w:rsid w:val="46F1A1E7"/>
    <w:rsid w:val="46FE1D81"/>
    <w:rsid w:val="470D3AF5"/>
    <w:rsid w:val="473A1E48"/>
    <w:rsid w:val="4753DA81"/>
    <w:rsid w:val="4777A56D"/>
    <w:rsid w:val="4781E150"/>
    <w:rsid w:val="479260A5"/>
    <w:rsid w:val="47AE60A3"/>
    <w:rsid w:val="47B62E40"/>
    <w:rsid w:val="47B9BE1E"/>
    <w:rsid w:val="47BCF166"/>
    <w:rsid w:val="47D5005C"/>
    <w:rsid w:val="47DA25AA"/>
    <w:rsid w:val="47EE2F07"/>
    <w:rsid w:val="48023EF4"/>
    <w:rsid w:val="481117A4"/>
    <w:rsid w:val="481EED4D"/>
    <w:rsid w:val="482E6DE8"/>
    <w:rsid w:val="48370199"/>
    <w:rsid w:val="483AC27F"/>
    <w:rsid w:val="484AD3C6"/>
    <w:rsid w:val="48549005"/>
    <w:rsid w:val="4886086A"/>
    <w:rsid w:val="488BE2F9"/>
    <w:rsid w:val="488F74DF"/>
    <w:rsid w:val="48A95019"/>
    <w:rsid w:val="48A9C4E0"/>
    <w:rsid w:val="48BA4090"/>
    <w:rsid w:val="48D2608F"/>
    <w:rsid w:val="48D5F96E"/>
    <w:rsid w:val="48FD9370"/>
    <w:rsid w:val="490281F9"/>
    <w:rsid w:val="4937A611"/>
    <w:rsid w:val="493B4C54"/>
    <w:rsid w:val="4954C9A5"/>
    <w:rsid w:val="49733FB6"/>
    <w:rsid w:val="497937FE"/>
    <w:rsid w:val="497D6EDB"/>
    <w:rsid w:val="498C62E4"/>
    <w:rsid w:val="499860B7"/>
    <w:rsid w:val="49A3A5FF"/>
    <w:rsid w:val="49B639C2"/>
    <w:rsid w:val="49C9E157"/>
    <w:rsid w:val="49CE010F"/>
    <w:rsid w:val="49DB85ED"/>
    <w:rsid w:val="4A2147BC"/>
    <w:rsid w:val="4A256636"/>
    <w:rsid w:val="4A31411F"/>
    <w:rsid w:val="4A4CF1F6"/>
    <w:rsid w:val="4A5D36F7"/>
    <w:rsid w:val="4A5E1606"/>
    <w:rsid w:val="4AA491C6"/>
    <w:rsid w:val="4AAF9D30"/>
    <w:rsid w:val="4AD32849"/>
    <w:rsid w:val="4ADBE4C7"/>
    <w:rsid w:val="4AE59BAD"/>
    <w:rsid w:val="4AF681B9"/>
    <w:rsid w:val="4B0D83D3"/>
    <w:rsid w:val="4B15F54E"/>
    <w:rsid w:val="4B57BF6E"/>
    <w:rsid w:val="4B6502A9"/>
    <w:rsid w:val="4B6B7145"/>
    <w:rsid w:val="4B888958"/>
    <w:rsid w:val="4B8D6B8B"/>
    <w:rsid w:val="4B9D017F"/>
    <w:rsid w:val="4BE9A161"/>
    <w:rsid w:val="4C1881EE"/>
    <w:rsid w:val="4C31419E"/>
    <w:rsid w:val="4C398460"/>
    <w:rsid w:val="4C632683"/>
    <w:rsid w:val="4C78F757"/>
    <w:rsid w:val="4C849EB8"/>
    <w:rsid w:val="4C932176"/>
    <w:rsid w:val="4C9616F8"/>
    <w:rsid w:val="4CA92544"/>
    <w:rsid w:val="4CC8EDFC"/>
    <w:rsid w:val="4CCDC6A0"/>
    <w:rsid w:val="4CD52895"/>
    <w:rsid w:val="4CE690CD"/>
    <w:rsid w:val="4D10C2E3"/>
    <w:rsid w:val="4D2E3DE5"/>
    <w:rsid w:val="4D30BB73"/>
    <w:rsid w:val="4D36CC0C"/>
    <w:rsid w:val="4D4415A8"/>
    <w:rsid w:val="4D541E65"/>
    <w:rsid w:val="4D5E9207"/>
    <w:rsid w:val="4D70D8CC"/>
    <w:rsid w:val="4D788E58"/>
    <w:rsid w:val="4D873AA6"/>
    <w:rsid w:val="4DC540AF"/>
    <w:rsid w:val="4DCF3109"/>
    <w:rsid w:val="4DE6A163"/>
    <w:rsid w:val="4DFD61F3"/>
    <w:rsid w:val="4E3A0308"/>
    <w:rsid w:val="4E4E1989"/>
    <w:rsid w:val="4E57AEB3"/>
    <w:rsid w:val="4E6BFC78"/>
    <w:rsid w:val="4E8DECDD"/>
    <w:rsid w:val="4E97CBD0"/>
    <w:rsid w:val="4EA495E6"/>
    <w:rsid w:val="4EC1D1A9"/>
    <w:rsid w:val="4EC43147"/>
    <w:rsid w:val="4EDB7CB3"/>
    <w:rsid w:val="4EFC770B"/>
    <w:rsid w:val="4F0D3127"/>
    <w:rsid w:val="4F16E903"/>
    <w:rsid w:val="4F1CA48D"/>
    <w:rsid w:val="4F22E89A"/>
    <w:rsid w:val="4F26D841"/>
    <w:rsid w:val="4F296DD3"/>
    <w:rsid w:val="4F5D21BD"/>
    <w:rsid w:val="4FA635D1"/>
    <w:rsid w:val="4FAA0789"/>
    <w:rsid w:val="4FE284E7"/>
    <w:rsid w:val="4FE341DB"/>
    <w:rsid w:val="4FE4AA94"/>
    <w:rsid w:val="4FE79A7C"/>
    <w:rsid w:val="4FE9B573"/>
    <w:rsid w:val="4FFBA6C3"/>
    <w:rsid w:val="4FFDFAEC"/>
    <w:rsid w:val="50057185"/>
    <w:rsid w:val="500605E5"/>
    <w:rsid w:val="500CBA9E"/>
    <w:rsid w:val="500CD02E"/>
    <w:rsid w:val="5015E982"/>
    <w:rsid w:val="50167651"/>
    <w:rsid w:val="5021EC59"/>
    <w:rsid w:val="503CFFD2"/>
    <w:rsid w:val="507CA50D"/>
    <w:rsid w:val="508FCC62"/>
    <w:rsid w:val="509353B8"/>
    <w:rsid w:val="50CE3422"/>
    <w:rsid w:val="50D2AEAD"/>
    <w:rsid w:val="50D3EA0D"/>
    <w:rsid w:val="50EBAB10"/>
    <w:rsid w:val="50F637FF"/>
    <w:rsid w:val="51418227"/>
    <w:rsid w:val="515F3D14"/>
    <w:rsid w:val="516D87D2"/>
    <w:rsid w:val="517C67B4"/>
    <w:rsid w:val="5186CCD1"/>
    <w:rsid w:val="51A2CA27"/>
    <w:rsid w:val="51B34832"/>
    <w:rsid w:val="51D17605"/>
    <w:rsid w:val="52019AB5"/>
    <w:rsid w:val="520E7F2D"/>
    <w:rsid w:val="522AECB1"/>
    <w:rsid w:val="522FF162"/>
    <w:rsid w:val="524AF716"/>
    <w:rsid w:val="52561665"/>
    <w:rsid w:val="5262E9E9"/>
    <w:rsid w:val="526BBF28"/>
    <w:rsid w:val="52781290"/>
    <w:rsid w:val="5281EBCB"/>
    <w:rsid w:val="5286B49B"/>
    <w:rsid w:val="528BD094"/>
    <w:rsid w:val="52A94A4E"/>
    <w:rsid w:val="52B66364"/>
    <w:rsid w:val="52D144C5"/>
    <w:rsid w:val="52ECB48D"/>
    <w:rsid w:val="53008AFD"/>
    <w:rsid w:val="531A20A7"/>
    <w:rsid w:val="533D7F91"/>
    <w:rsid w:val="533E3E6E"/>
    <w:rsid w:val="53485632"/>
    <w:rsid w:val="537923FD"/>
    <w:rsid w:val="53903168"/>
    <w:rsid w:val="53B38175"/>
    <w:rsid w:val="53D5B0F3"/>
    <w:rsid w:val="53F9F659"/>
    <w:rsid w:val="54005894"/>
    <w:rsid w:val="54070BCB"/>
    <w:rsid w:val="5429D593"/>
    <w:rsid w:val="542C347C"/>
    <w:rsid w:val="543890A4"/>
    <w:rsid w:val="5448BA35"/>
    <w:rsid w:val="544DE6F9"/>
    <w:rsid w:val="54566724"/>
    <w:rsid w:val="54655758"/>
    <w:rsid w:val="54719E8C"/>
    <w:rsid w:val="54746151"/>
    <w:rsid w:val="547CAF5E"/>
    <w:rsid w:val="54843742"/>
    <w:rsid w:val="5489B0D9"/>
    <w:rsid w:val="548A0454"/>
    <w:rsid w:val="54930C42"/>
    <w:rsid w:val="5499C6D5"/>
    <w:rsid w:val="54A1EA87"/>
    <w:rsid w:val="54A68D3F"/>
    <w:rsid w:val="54DDEAAF"/>
    <w:rsid w:val="54FB6718"/>
    <w:rsid w:val="550C18E3"/>
    <w:rsid w:val="55502267"/>
    <w:rsid w:val="556EA151"/>
    <w:rsid w:val="5570C872"/>
    <w:rsid w:val="55739BCB"/>
    <w:rsid w:val="5585286F"/>
    <w:rsid w:val="55A8838C"/>
    <w:rsid w:val="55DB6904"/>
    <w:rsid w:val="55E2EA14"/>
    <w:rsid w:val="55E33E9A"/>
    <w:rsid w:val="55F1A138"/>
    <w:rsid w:val="55FB0C97"/>
    <w:rsid w:val="5603968F"/>
    <w:rsid w:val="560A2EF4"/>
    <w:rsid w:val="5624C268"/>
    <w:rsid w:val="5627F1D0"/>
    <w:rsid w:val="56724EA2"/>
    <w:rsid w:val="56747017"/>
    <w:rsid w:val="56835D01"/>
    <w:rsid w:val="568568D4"/>
    <w:rsid w:val="568E32D6"/>
    <w:rsid w:val="56A88D88"/>
    <w:rsid w:val="56DFF853"/>
    <w:rsid w:val="56F4504C"/>
    <w:rsid w:val="570F5D44"/>
    <w:rsid w:val="572A7939"/>
    <w:rsid w:val="57440812"/>
    <w:rsid w:val="57459D92"/>
    <w:rsid w:val="577E9F3A"/>
    <w:rsid w:val="5782F417"/>
    <w:rsid w:val="57895B94"/>
    <w:rsid w:val="5789BF6E"/>
    <w:rsid w:val="578F0514"/>
    <w:rsid w:val="57AC7752"/>
    <w:rsid w:val="57C35550"/>
    <w:rsid w:val="57CBDCB0"/>
    <w:rsid w:val="5826BF02"/>
    <w:rsid w:val="583722B7"/>
    <w:rsid w:val="58410809"/>
    <w:rsid w:val="58589674"/>
    <w:rsid w:val="58632CA9"/>
    <w:rsid w:val="58658C4D"/>
    <w:rsid w:val="587EB12D"/>
    <w:rsid w:val="588DF512"/>
    <w:rsid w:val="5890466F"/>
    <w:rsid w:val="58911264"/>
    <w:rsid w:val="589BACAD"/>
    <w:rsid w:val="58A92D52"/>
    <w:rsid w:val="58C2EAC1"/>
    <w:rsid w:val="58C93197"/>
    <w:rsid w:val="58D64C38"/>
    <w:rsid w:val="58D837C3"/>
    <w:rsid w:val="58E16E3C"/>
    <w:rsid w:val="58F2B779"/>
    <w:rsid w:val="5916C94C"/>
    <w:rsid w:val="591C79A1"/>
    <w:rsid w:val="592123E4"/>
    <w:rsid w:val="5937D39C"/>
    <w:rsid w:val="5953C73A"/>
    <w:rsid w:val="5986EC8F"/>
    <w:rsid w:val="598FE63C"/>
    <w:rsid w:val="5993C210"/>
    <w:rsid w:val="599C4EC1"/>
    <w:rsid w:val="59A6A5F2"/>
    <w:rsid w:val="59D0E833"/>
    <w:rsid w:val="59D253AA"/>
    <w:rsid w:val="59D5FBA1"/>
    <w:rsid w:val="59E982CE"/>
    <w:rsid w:val="59FBBD34"/>
    <w:rsid w:val="5A083DA9"/>
    <w:rsid w:val="5A1E219F"/>
    <w:rsid w:val="5A24BC32"/>
    <w:rsid w:val="5A41A377"/>
    <w:rsid w:val="5A45602F"/>
    <w:rsid w:val="5A492698"/>
    <w:rsid w:val="5A54D472"/>
    <w:rsid w:val="5A5F68B6"/>
    <w:rsid w:val="5A79DE22"/>
    <w:rsid w:val="5A80C182"/>
    <w:rsid w:val="5A8D4B3C"/>
    <w:rsid w:val="5A95CD12"/>
    <w:rsid w:val="5ACEBB85"/>
    <w:rsid w:val="5AD87172"/>
    <w:rsid w:val="5AE58B9C"/>
    <w:rsid w:val="5AE66871"/>
    <w:rsid w:val="5AEF738A"/>
    <w:rsid w:val="5B20C999"/>
    <w:rsid w:val="5B20F4BD"/>
    <w:rsid w:val="5B22478E"/>
    <w:rsid w:val="5B246075"/>
    <w:rsid w:val="5B2B92BF"/>
    <w:rsid w:val="5B40F1F9"/>
    <w:rsid w:val="5B42B646"/>
    <w:rsid w:val="5B4988E3"/>
    <w:rsid w:val="5B6BA568"/>
    <w:rsid w:val="5B71408E"/>
    <w:rsid w:val="5B9A5B69"/>
    <w:rsid w:val="5BB67CD7"/>
    <w:rsid w:val="5BBD4FF0"/>
    <w:rsid w:val="5BC5F228"/>
    <w:rsid w:val="5BE19060"/>
    <w:rsid w:val="5BE921EC"/>
    <w:rsid w:val="5BFBA82C"/>
    <w:rsid w:val="5C0E0785"/>
    <w:rsid w:val="5C10A80E"/>
    <w:rsid w:val="5C10E6C9"/>
    <w:rsid w:val="5C118670"/>
    <w:rsid w:val="5C16F6A3"/>
    <w:rsid w:val="5C30F303"/>
    <w:rsid w:val="5C30F805"/>
    <w:rsid w:val="5C4B2181"/>
    <w:rsid w:val="5C51B64E"/>
    <w:rsid w:val="5C7A16EE"/>
    <w:rsid w:val="5C90C3FD"/>
    <w:rsid w:val="5C96149A"/>
    <w:rsid w:val="5CAAEF8D"/>
    <w:rsid w:val="5CD68BD2"/>
    <w:rsid w:val="5CDBD7C1"/>
    <w:rsid w:val="5CFC2C34"/>
    <w:rsid w:val="5D14D64F"/>
    <w:rsid w:val="5D33EAFF"/>
    <w:rsid w:val="5D640468"/>
    <w:rsid w:val="5D99B689"/>
    <w:rsid w:val="5DB5F9B3"/>
    <w:rsid w:val="5DD2B23C"/>
    <w:rsid w:val="5DD71CB0"/>
    <w:rsid w:val="5DE3E5A4"/>
    <w:rsid w:val="5E0EA85D"/>
    <w:rsid w:val="5E24F26A"/>
    <w:rsid w:val="5E2CDE26"/>
    <w:rsid w:val="5E39B8EF"/>
    <w:rsid w:val="5E7942B9"/>
    <w:rsid w:val="5E861972"/>
    <w:rsid w:val="5E8BAC2A"/>
    <w:rsid w:val="5EAA147B"/>
    <w:rsid w:val="5EAA78DA"/>
    <w:rsid w:val="5EB165A8"/>
    <w:rsid w:val="5EB85ACE"/>
    <w:rsid w:val="5EBF5833"/>
    <w:rsid w:val="5EE68652"/>
    <w:rsid w:val="5F0AA1B4"/>
    <w:rsid w:val="5F0DA696"/>
    <w:rsid w:val="5F120449"/>
    <w:rsid w:val="5F1B4E8B"/>
    <w:rsid w:val="5F201973"/>
    <w:rsid w:val="5F85C167"/>
    <w:rsid w:val="5FA0663C"/>
    <w:rsid w:val="5FBBF84A"/>
    <w:rsid w:val="5FBC6215"/>
    <w:rsid w:val="5FC2C66C"/>
    <w:rsid w:val="5FC99D42"/>
    <w:rsid w:val="5FDBB1DF"/>
    <w:rsid w:val="5FE73C9B"/>
    <w:rsid w:val="5FEA5F57"/>
    <w:rsid w:val="600444CB"/>
    <w:rsid w:val="600DB0B3"/>
    <w:rsid w:val="60157682"/>
    <w:rsid w:val="60244395"/>
    <w:rsid w:val="6026EA3F"/>
    <w:rsid w:val="6038788E"/>
    <w:rsid w:val="603F2BE8"/>
    <w:rsid w:val="605A5115"/>
    <w:rsid w:val="605B6785"/>
    <w:rsid w:val="607B2477"/>
    <w:rsid w:val="609E5762"/>
    <w:rsid w:val="60C0C54F"/>
    <w:rsid w:val="60C285B6"/>
    <w:rsid w:val="6117A816"/>
    <w:rsid w:val="6119627B"/>
    <w:rsid w:val="6126D447"/>
    <w:rsid w:val="61281FEB"/>
    <w:rsid w:val="612FE309"/>
    <w:rsid w:val="614F0B84"/>
    <w:rsid w:val="61506B51"/>
    <w:rsid w:val="6152B0D6"/>
    <w:rsid w:val="615EA14F"/>
    <w:rsid w:val="617B7C1C"/>
    <w:rsid w:val="617CCE34"/>
    <w:rsid w:val="618347B0"/>
    <w:rsid w:val="6198F979"/>
    <w:rsid w:val="61DD03E9"/>
    <w:rsid w:val="62059904"/>
    <w:rsid w:val="622B05EA"/>
    <w:rsid w:val="6234FFA8"/>
    <w:rsid w:val="623AE947"/>
    <w:rsid w:val="62568AFF"/>
    <w:rsid w:val="62745F64"/>
    <w:rsid w:val="62A017E7"/>
    <w:rsid w:val="62B89E9B"/>
    <w:rsid w:val="62C2B3E0"/>
    <w:rsid w:val="62CE077D"/>
    <w:rsid w:val="62CE70C3"/>
    <w:rsid w:val="62DAD480"/>
    <w:rsid w:val="62F989B1"/>
    <w:rsid w:val="62FFD086"/>
    <w:rsid w:val="630326CB"/>
    <w:rsid w:val="63161E4C"/>
    <w:rsid w:val="631B0CE5"/>
    <w:rsid w:val="6326623C"/>
    <w:rsid w:val="633FE32E"/>
    <w:rsid w:val="636067A5"/>
    <w:rsid w:val="636C2592"/>
    <w:rsid w:val="6371CCF2"/>
    <w:rsid w:val="637D2709"/>
    <w:rsid w:val="639D4DE3"/>
    <w:rsid w:val="63A0B37F"/>
    <w:rsid w:val="63B3DAA5"/>
    <w:rsid w:val="63C68B93"/>
    <w:rsid w:val="63ED6D44"/>
    <w:rsid w:val="63F38EB3"/>
    <w:rsid w:val="63FABB76"/>
    <w:rsid w:val="63FFC83A"/>
    <w:rsid w:val="64022E2A"/>
    <w:rsid w:val="6402813D"/>
    <w:rsid w:val="641718BA"/>
    <w:rsid w:val="64327EE0"/>
    <w:rsid w:val="6434A6A8"/>
    <w:rsid w:val="6438D5AD"/>
    <w:rsid w:val="64464C32"/>
    <w:rsid w:val="6459B218"/>
    <w:rsid w:val="6466290B"/>
    <w:rsid w:val="64752F5B"/>
    <w:rsid w:val="6482B4DA"/>
    <w:rsid w:val="64875004"/>
    <w:rsid w:val="649E36DE"/>
    <w:rsid w:val="64A6ABC6"/>
    <w:rsid w:val="64B1EEAD"/>
    <w:rsid w:val="64B860BB"/>
    <w:rsid w:val="64B8622F"/>
    <w:rsid w:val="64C43C1B"/>
    <w:rsid w:val="650562D5"/>
    <w:rsid w:val="650F76AB"/>
    <w:rsid w:val="651BD58D"/>
    <w:rsid w:val="6537A6AD"/>
    <w:rsid w:val="655047D5"/>
    <w:rsid w:val="655B7201"/>
    <w:rsid w:val="657E22FC"/>
    <w:rsid w:val="65B6F011"/>
    <w:rsid w:val="65C94425"/>
    <w:rsid w:val="65C9FFBD"/>
    <w:rsid w:val="65D81774"/>
    <w:rsid w:val="65EBA4CE"/>
    <w:rsid w:val="65FC1B0A"/>
    <w:rsid w:val="6606AD30"/>
    <w:rsid w:val="660C5FB1"/>
    <w:rsid w:val="66199DE1"/>
    <w:rsid w:val="662E0004"/>
    <w:rsid w:val="664A24CF"/>
    <w:rsid w:val="665F4C97"/>
    <w:rsid w:val="6661E53F"/>
    <w:rsid w:val="667E3B4F"/>
    <w:rsid w:val="66938ECE"/>
    <w:rsid w:val="669BEB16"/>
    <w:rsid w:val="66B7F331"/>
    <w:rsid w:val="66BB61A1"/>
    <w:rsid w:val="66BB85C4"/>
    <w:rsid w:val="66CFB867"/>
    <w:rsid w:val="66DF8BFE"/>
    <w:rsid w:val="66E3FB59"/>
    <w:rsid w:val="6706DBDF"/>
    <w:rsid w:val="670BA80F"/>
    <w:rsid w:val="670C38F0"/>
    <w:rsid w:val="6711210B"/>
    <w:rsid w:val="674B95C8"/>
    <w:rsid w:val="67547D35"/>
    <w:rsid w:val="67724016"/>
    <w:rsid w:val="678FF3B9"/>
    <w:rsid w:val="67CA3681"/>
    <w:rsid w:val="67DDB6C9"/>
    <w:rsid w:val="67E207B5"/>
    <w:rsid w:val="67E2C267"/>
    <w:rsid w:val="67E598E8"/>
    <w:rsid w:val="67F71CBC"/>
    <w:rsid w:val="680C00EF"/>
    <w:rsid w:val="6810C0FE"/>
    <w:rsid w:val="68141393"/>
    <w:rsid w:val="683807A5"/>
    <w:rsid w:val="685EAFD9"/>
    <w:rsid w:val="687232DC"/>
    <w:rsid w:val="687E797D"/>
    <w:rsid w:val="687EE0A7"/>
    <w:rsid w:val="688CE33D"/>
    <w:rsid w:val="68913214"/>
    <w:rsid w:val="68AE72CB"/>
    <w:rsid w:val="68B9C0E9"/>
    <w:rsid w:val="68C7A444"/>
    <w:rsid w:val="68D47FF2"/>
    <w:rsid w:val="68EB3FC6"/>
    <w:rsid w:val="68FAA8CE"/>
    <w:rsid w:val="691CAD76"/>
    <w:rsid w:val="6925A648"/>
    <w:rsid w:val="69470E6B"/>
    <w:rsid w:val="6954F131"/>
    <w:rsid w:val="69750C98"/>
    <w:rsid w:val="697DCDBB"/>
    <w:rsid w:val="6980EB4A"/>
    <w:rsid w:val="699D98FA"/>
    <w:rsid w:val="699F6C33"/>
    <w:rsid w:val="69BBAE28"/>
    <w:rsid w:val="69D922FF"/>
    <w:rsid w:val="69DCF381"/>
    <w:rsid w:val="69E28D31"/>
    <w:rsid w:val="69FEC302"/>
    <w:rsid w:val="6A1F9869"/>
    <w:rsid w:val="6A21120C"/>
    <w:rsid w:val="6A2EF813"/>
    <w:rsid w:val="6A3B927B"/>
    <w:rsid w:val="6A478397"/>
    <w:rsid w:val="6A4D218A"/>
    <w:rsid w:val="6A9D1D90"/>
    <w:rsid w:val="6AA88F3B"/>
    <w:rsid w:val="6AAE13A5"/>
    <w:rsid w:val="6AC0DCE9"/>
    <w:rsid w:val="6AC7EF2A"/>
    <w:rsid w:val="6AD016F3"/>
    <w:rsid w:val="6ADA73FF"/>
    <w:rsid w:val="6B1A9E1F"/>
    <w:rsid w:val="6B2331A3"/>
    <w:rsid w:val="6B258E9C"/>
    <w:rsid w:val="6B46BCA1"/>
    <w:rsid w:val="6B4C74E8"/>
    <w:rsid w:val="6B8CA40E"/>
    <w:rsid w:val="6B8E0255"/>
    <w:rsid w:val="6BA1BA1C"/>
    <w:rsid w:val="6BA70705"/>
    <w:rsid w:val="6BB1FE96"/>
    <w:rsid w:val="6BB98618"/>
    <w:rsid w:val="6BC01032"/>
    <w:rsid w:val="6BCC6810"/>
    <w:rsid w:val="6BEF1F5D"/>
    <w:rsid w:val="6C135E3A"/>
    <w:rsid w:val="6C17B6A4"/>
    <w:rsid w:val="6C1B6A45"/>
    <w:rsid w:val="6C28FD1B"/>
    <w:rsid w:val="6C3A1294"/>
    <w:rsid w:val="6C458DAB"/>
    <w:rsid w:val="6C4A71C5"/>
    <w:rsid w:val="6C5FDA59"/>
    <w:rsid w:val="6C75C2D3"/>
    <w:rsid w:val="6C77DFEE"/>
    <w:rsid w:val="6C8031B1"/>
    <w:rsid w:val="6C843C75"/>
    <w:rsid w:val="6C9ABED5"/>
    <w:rsid w:val="6C9FE83F"/>
    <w:rsid w:val="6CBC6672"/>
    <w:rsid w:val="6CBE910E"/>
    <w:rsid w:val="6CF7A0E9"/>
    <w:rsid w:val="6D20F034"/>
    <w:rsid w:val="6D4D430C"/>
    <w:rsid w:val="6D520DE6"/>
    <w:rsid w:val="6D5E9585"/>
    <w:rsid w:val="6D7B636F"/>
    <w:rsid w:val="6D80FFA9"/>
    <w:rsid w:val="6D8E3FC3"/>
    <w:rsid w:val="6D98A8A2"/>
    <w:rsid w:val="6D99C11D"/>
    <w:rsid w:val="6DAD9711"/>
    <w:rsid w:val="6DCFDA24"/>
    <w:rsid w:val="6DDDA9E9"/>
    <w:rsid w:val="6DE05457"/>
    <w:rsid w:val="6DE18D2B"/>
    <w:rsid w:val="6E02F5E8"/>
    <w:rsid w:val="6E090A31"/>
    <w:rsid w:val="6E09377E"/>
    <w:rsid w:val="6E22DD0A"/>
    <w:rsid w:val="6E4E4558"/>
    <w:rsid w:val="6E5E367A"/>
    <w:rsid w:val="6E629072"/>
    <w:rsid w:val="6E77D76C"/>
    <w:rsid w:val="6E80F0E1"/>
    <w:rsid w:val="6E848B91"/>
    <w:rsid w:val="6EBC5E6D"/>
    <w:rsid w:val="6EC65FB9"/>
    <w:rsid w:val="6ED7F3AF"/>
    <w:rsid w:val="6ED8B110"/>
    <w:rsid w:val="6EDECE7F"/>
    <w:rsid w:val="6EE464A0"/>
    <w:rsid w:val="6F0DD7CF"/>
    <w:rsid w:val="6F162EF0"/>
    <w:rsid w:val="6F345394"/>
    <w:rsid w:val="6F362F35"/>
    <w:rsid w:val="6F3BC9F9"/>
    <w:rsid w:val="6F967E65"/>
    <w:rsid w:val="6F9EA289"/>
    <w:rsid w:val="6FABB316"/>
    <w:rsid w:val="6FB7433A"/>
    <w:rsid w:val="6FC7C525"/>
    <w:rsid w:val="6FDC573F"/>
    <w:rsid w:val="700AB91A"/>
    <w:rsid w:val="700DE936"/>
    <w:rsid w:val="703FC718"/>
    <w:rsid w:val="7043C0C9"/>
    <w:rsid w:val="7067A908"/>
    <w:rsid w:val="706E9947"/>
    <w:rsid w:val="7080EF81"/>
    <w:rsid w:val="70996859"/>
    <w:rsid w:val="70A04654"/>
    <w:rsid w:val="70A24202"/>
    <w:rsid w:val="70B8B29F"/>
    <w:rsid w:val="70BDCF67"/>
    <w:rsid w:val="70E79C35"/>
    <w:rsid w:val="70F012F1"/>
    <w:rsid w:val="70F86930"/>
    <w:rsid w:val="70F9A9DE"/>
    <w:rsid w:val="71063081"/>
    <w:rsid w:val="71277ECE"/>
    <w:rsid w:val="712CF73F"/>
    <w:rsid w:val="71653AC5"/>
    <w:rsid w:val="717717AC"/>
    <w:rsid w:val="71CC5B58"/>
    <w:rsid w:val="71D3FE70"/>
    <w:rsid w:val="720FA45B"/>
    <w:rsid w:val="72100ABA"/>
    <w:rsid w:val="72111E77"/>
    <w:rsid w:val="72379741"/>
    <w:rsid w:val="724991AF"/>
    <w:rsid w:val="724C6720"/>
    <w:rsid w:val="724CE35B"/>
    <w:rsid w:val="7259625F"/>
    <w:rsid w:val="726989A0"/>
    <w:rsid w:val="72734569"/>
    <w:rsid w:val="72888AF0"/>
    <w:rsid w:val="72A72FBF"/>
    <w:rsid w:val="72AAC7B1"/>
    <w:rsid w:val="72B7514F"/>
    <w:rsid w:val="72C157A1"/>
    <w:rsid w:val="72C8D93F"/>
    <w:rsid w:val="72C8F9EB"/>
    <w:rsid w:val="72D4E847"/>
    <w:rsid w:val="72D5DEA4"/>
    <w:rsid w:val="72DB7274"/>
    <w:rsid w:val="72E358FE"/>
    <w:rsid w:val="73069497"/>
    <w:rsid w:val="732EA020"/>
    <w:rsid w:val="733D1870"/>
    <w:rsid w:val="73513E07"/>
    <w:rsid w:val="736A0BC0"/>
    <w:rsid w:val="738625FC"/>
    <w:rsid w:val="73875823"/>
    <w:rsid w:val="739A9124"/>
    <w:rsid w:val="739E890E"/>
    <w:rsid w:val="73AD6C32"/>
    <w:rsid w:val="73AE1938"/>
    <w:rsid w:val="73B16E31"/>
    <w:rsid w:val="73B4746A"/>
    <w:rsid w:val="73C2926D"/>
    <w:rsid w:val="73D8EB61"/>
    <w:rsid w:val="73F5C215"/>
    <w:rsid w:val="741F499A"/>
    <w:rsid w:val="74381C6C"/>
    <w:rsid w:val="7440464C"/>
    <w:rsid w:val="744AB764"/>
    <w:rsid w:val="745248C8"/>
    <w:rsid w:val="745CD48C"/>
    <w:rsid w:val="7465B18F"/>
    <w:rsid w:val="74770D59"/>
    <w:rsid w:val="749FB6AB"/>
    <w:rsid w:val="74AB5F0C"/>
    <w:rsid w:val="74CB6910"/>
    <w:rsid w:val="74EA59E9"/>
    <w:rsid w:val="74EE43E1"/>
    <w:rsid w:val="74FB9EDA"/>
    <w:rsid w:val="75089A73"/>
    <w:rsid w:val="751014F8"/>
    <w:rsid w:val="75367D60"/>
    <w:rsid w:val="755AA128"/>
    <w:rsid w:val="756FE6D9"/>
    <w:rsid w:val="757181D0"/>
    <w:rsid w:val="7571E8C2"/>
    <w:rsid w:val="759A3B85"/>
    <w:rsid w:val="759F37CD"/>
    <w:rsid w:val="75A5EB32"/>
    <w:rsid w:val="75A807FC"/>
    <w:rsid w:val="75AF2E44"/>
    <w:rsid w:val="75CDA7E3"/>
    <w:rsid w:val="75E2893F"/>
    <w:rsid w:val="75F5C9F9"/>
    <w:rsid w:val="75F9C95C"/>
    <w:rsid w:val="75FE57E8"/>
    <w:rsid w:val="760495B1"/>
    <w:rsid w:val="7607B260"/>
    <w:rsid w:val="7619E9C4"/>
    <w:rsid w:val="762C899E"/>
    <w:rsid w:val="7641837F"/>
    <w:rsid w:val="7648A72D"/>
    <w:rsid w:val="7649D278"/>
    <w:rsid w:val="76542D1E"/>
    <w:rsid w:val="766544C3"/>
    <w:rsid w:val="766815AF"/>
    <w:rsid w:val="76A067B9"/>
    <w:rsid w:val="76BE0209"/>
    <w:rsid w:val="76C3094C"/>
    <w:rsid w:val="76C7C0EA"/>
    <w:rsid w:val="76CD9746"/>
    <w:rsid w:val="76DA6AFA"/>
    <w:rsid w:val="76EECCFF"/>
    <w:rsid w:val="76FF2D1C"/>
    <w:rsid w:val="77099437"/>
    <w:rsid w:val="771DE266"/>
    <w:rsid w:val="772684FC"/>
    <w:rsid w:val="773413A8"/>
    <w:rsid w:val="775E32F3"/>
    <w:rsid w:val="7763F364"/>
    <w:rsid w:val="776AA8F3"/>
    <w:rsid w:val="776D502D"/>
    <w:rsid w:val="77813666"/>
    <w:rsid w:val="778D4149"/>
    <w:rsid w:val="77E79E6E"/>
    <w:rsid w:val="77FDA39A"/>
    <w:rsid w:val="77FDBB4A"/>
    <w:rsid w:val="783D564C"/>
    <w:rsid w:val="78430400"/>
    <w:rsid w:val="786CC614"/>
    <w:rsid w:val="787C5F65"/>
    <w:rsid w:val="7883323E"/>
    <w:rsid w:val="788CAB09"/>
    <w:rsid w:val="78C7E127"/>
    <w:rsid w:val="78D52D14"/>
    <w:rsid w:val="78DC1467"/>
    <w:rsid w:val="78FCDBC1"/>
    <w:rsid w:val="79287DB8"/>
    <w:rsid w:val="79432371"/>
    <w:rsid w:val="7953C0B1"/>
    <w:rsid w:val="795CD099"/>
    <w:rsid w:val="79645850"/>
    <w:rsid w:val="79647986"/>
    <w:rsid w:val="797394E1"/>
    <w:rsid w:val="799CF01D"/>
    <w:rsid w:val="799D1856"/>
    <w:rsid w:val="79AF687C"/>
    <w:rsid w:val="79C38137"/>
    <w:rsid w:val="79D9402B"/>
    <w:rsid w:val="79E7BEA2"/>
    <w:rsid w:val="79E94E2D"/>
    <w:rsid w:val="79EEED0E"/>
    <w:rsid w:val="79F4C279"/>
    <w:rsid w:val="7A01ADDC"/>
    <w:rsid w:val="7A194107"/>
    <w:rsid w:val="7A2D3C01"/>
    <w:rsid w:val="7A401218"/>
    <w:rsid w:val="7A467171"/>
    <w:rsid w:val="7A60EDF3"/>
    <w:rsid w:val="7A617FE7"/>
    <w:rsid w:val="7A66C2FA"/>
    <w:rsid w:val="7A66DCBC"/>
    <w:rsid w:val="7A699EF0"/>
    <w:rsid w:val="7A6DE5F4"/>
    <w:rsid w:val="7A7DB2DE"/>
    <w:rsid w:val="7A8A1E3B"/>
    <w:rsid w:val="7AC7AE2D"/>
    <w:rsid w:val="7B0688A9"/>
    <w:rsid w:val="7B3192A9"/>
    <w:rsid w:val="7B4568C9"/>
    <w:rsid w:val="7B615D20"/>
    <w:rsid w:val="7B8C6CFC"/>
    <w:rsid w:val="7BAFFB8D"/>
    <w:rsid w:val="7BBB1BE0"/>
    <w:rsid w:val="7BCA10D9"/>
    <w:rsid w:val="7BE8F0B8"/>
    <w:rsid w:val="7BEE51F3"/>
    <w:rsid w:val="7C00614B"/>
    <w:rsid w:val="7C433F20"/>
    <w:rsid w:val="7C7A5872"/>
    <w:rsid w:val="7C85C43C"/>
    <w:rsid w:val="7C94AAA9"/>
    <w:rsid w:val="7CAA7C1E"/>
    <w:rsid w:val="7CD3C66C"/>
    <w:rsid w:val="7CE19793"/>
    <w:rsid w:val="7CF1D08C"/>
    <w:rsid w:val="7CF98A7A"/>
    <w:rsid w:val="7D0A4BB0"/>
    <w:rsid w:val="7D1034EF"/>
    <w:rsid w:val="7D41CE2B"/>
    <w:rsid w:val="7D45EDD8"/>
    <w:rsid w:val="7D61BB25"/>
    <w:rsid w:val="7D858D21"/>
    <w:rsid w:val="7DA03A75"/>
    <w:rsid w:val="7DAAFD90"/>
    <w:rsid w:val="7DCD7417"/>
    <w:rsid w:val="7DD0F813"/>
    <w:rsid w:val="7DD68EB9"/>
    <w:rsid w:val="7DD6ED87"/>
    <w:rsid w:val="7DE9F918"/>
    <w:rsid w:val="7DFB488B"/>
    <w:rsid w:val="7E0B8BE6"/>
    <w:rsid w:val="7E179631"/>
    <w:rsid w:val="7E3B4438"/>
    <w:rsid w:val="7E57A341"/>
    <w:rsid w:val="7E8D8821"/>
    <w:rsid w:val="7E9115B4"/>
    <w:rsid w:val="7EA06A45"/>
    <w:rsid w:val="7EAAEC82"/>
    <w:rsid w:val="7ECD86E2"/>
    <w:rsid w:val="7EDFF490"/>
    <w:rsid w:val="7F0F8ED5"/>
    <w:rsid w:val="7F3A616C"/>
    <w:rsid w:val="7F3CF95C"/>
    <w:rsid w:val="7F551F89"/>
    <w:rsid w:val="7F67DC1B"/>
    <w:rsid w:val="7F7948CB"/>
    <w:rsid w:val="7F7C2620"/>
    <w:rsid w:val="7F85B890"/>
    <w:rsid w:val="7F939CE0"/>
    <w:rsid w:val="7FB16B07"/>
    <w:rsid w:val="7FBCEF42"/>
    <w:rsid w:val="7FC21C58"/>
    <w:rsid w:val="7FD19220"/>
    <w:rsid w:val="7FDEFCE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E6E068"/>
  <w15:docId w15:val="{A3E3755B-FB79-4A41-8DA1-C08628D070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F3EFC"/>
  </w:style>
  <w:style w:type="paragraph" w:styleId="Titre1">
    <w:name w:val="heading 1"/>
    <w:basedOn w:val="Normal"/>
    <w:next w:val="nobreak"/>
    <w:uiPriority w:val="9"/>
    <w:qFormat/>
    <w:rsid w:val="00445504"/>
    <w:pPr>
      <w:keepNext/>
      <w:numPr>
        <w:numId w:val="1"/>
      </w:numPr>
      <w:spacing w:before="120" w:after="60"/>
      <w:ind w:left="360"/>
      <w:outlineLvl w:val="0"/>
    </w:pPr>
    <w:rPr>
      <w:b/>
      <w:kern w:val="32"/>
    </w:rPr>
  </w:style>
  <w:style w:type="paragraph" w:styleId="Titre2">
    <w:name w:val="heading 2"/>
    <w:basedOn w:val="Normal"/>
    <w:next w:val="nobreak"/>
    <w:link w:val="Titre2Car"/>
    <w:uiPriority w:val="9"/>
    <w:unhideWhenUsed/>
    <w:qFormat/>
    <w:rsid w:val="00445504"/>
    <w:pPr>
      <w:keepNext/>
      <w:outlineLvl w:val="1"/>
    </w:pPr>
  </w:style>
  <w:style w:type="paragraph" w:styleId="Titre3">
    <w:name w:val="heading 3"/>
    <w:basedOn w:val="Normal"/>
    <w:next w:val="nobreak"/>
    <w:link w:val="Titre3Car"/>
    <w:uiPriority w:val="9"/>
    <w:unhideWhenUsed/>
    <w:qFormat/>
    <w:rsid w:val="00445504"/>
    <w:pPr>
      <w:keepNext/>
      <w:outlineLvl w:val="2"/>
    </w:pPr>
    <w:rPr>
      <w:rFonts w:ascii="Helvetica" w:hAnsi="Helvetica"/>
    </w:rPr>
  </w:style>
  <w:style w:type="paragraph" w:styleId="Titre4">
    <w:name w:val="heading 4"/>
    <w:basedOn w:val="Normal"/>
    <w:next w:val="Normal"/>
    <w:uiPriority w:val="9"/>
    <w:semiHidden/>
    <w:unhideWhenUsed/>
    <w:qFormat/>
    <w:rsid w:val="00445504"/>
    <w:pPr>
      <w:keepNext/>
      <w:numPr>
        <w:ilvl w:val="3"/>
        <w:numId w:val="1"/>
      </w:numPr>
      <w:spacing w:before="240" w:after="60"/>
      <w:outlineLvl w:val="3"/>
    </w:pPr>
    <w:rPr>
      <w:b/>
      <w:sz w:val="28"/>
      <w:szCs w:val="28"/>
    </w:rPr>
  </w:style>
  <w:style w:type="paragraph" w:styleId="Titre5">
    <w:name w:val="heading 5"/>
    <w:basedOn w:val="Normal"/>
    <w:next w:val="Normal"/>
    <w:uiPriority w:val="9"/>
    <w:semiHidden/>
    <w:unhideWhenUsed/>
    <w:qFormat/>
    <w:rsid w:val="00445504"/>
    <w:pPr>
      <w:numPr>
        <w:ilvl w:val="4"/>
        <w:numId w:val="1"/>
      </w:numPr>
      <w:spacing w:before="240" w:after="60"/>
      <w:outlineLvl w:val="4"/>
    </w:pPr>
    <w:rPr>
      <w:b/>
      <w:i/>
      <w:sz w:val="26"/>
      <w:szCs w:val="26"/>
    </w:rPr>
  </w:style>
  <w:style w:type="paragraph" w:styleId="Titre6">
    <w:name w:val="heading 6"/>
    <w:basedOn w:val="Normal"/>
    <w:next w:val="Normal"/>
    <w:uiPriority w:val="9"/>
    <w:semiHidden/>
    <w:unhideWhenUsed/>
    <w:qFormat/>
    <w:rsid w:val="00445504"/>
    <w:pPr>
      <w:numPr>
        <w:ilvl w:val="5"/>
        <w:numId w:val="1"/>
      </w:numPr>
      <w:spacing w:before="240" w:after="60"/>
      <w:outlineLvl w:val="5"/>
    </w:pPr>
    <w:rPr>
      <w:b/>
      <w:sz w:val="22"/>
      <w:szCs w:val="22"/>
    </w:rPr>
  </w:style>
  <w:style w:type="paragraph" w:styleId="Titre7">
    <w:name w:val="heading 7"/>
    <w:basedOn w:val="Normal"/>
    <w:next w:val="Normal"/>
    <w:qFormat/>
    <w:rsid w:val="00445504"/>
    <w:pPr>
      <w:numPr>
        <w:ilvl w:val="6"/>
        <w:numId w:val="1"/>
      </w:numPr>
      <w:spacing w:before="240" w:after="60"/>
      <w:outlineLvl w:val="6"/>
    </w:pPr>
  </w:style>
  <w:style w:type="paragraph" w:styleId="Titre8">
    <w:name w:val="heading 8"/>
    <w:basedOn w:val="Normal"/>
    <w:next w:val="Normal"/>
    <w:qFormat/>
    <w:rsid w:val="00445504"/>
    <w:pPr>
      <w:numPr>
        <w:ilvl w:val="7"/>
        <w:numId w:val="1"/>
      </w:numPr>
      <w:spacing w:before="240" w:after="60"/>
      <w:outlineLvl w:val="7"/>
    </w:pPr>
    <w:rPr>
      <w:i/>
    </w:rPr>
  </w:style>
  <w:style w:type="paragraph" w:styleId="Titre9">
    <w:name w:val="heading 9"/>
    <w:basedOn w:val="Normal"/>
    <w:next w:val="Normal"/>
    <w:qFormat/>
    <w:rsid w:val="00445504"/>
    <w:pPr>
      <w:numPr>
        <w:ilvl w:val="8"/>
        <w:numId w:val="1"/>
      </w:numPr>
      <w:spacing w:before="240" w:after="60"/>
      <w:outlineLvl w:val="8"/>
    </w:pPr>
    <w:rPr>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uiPriority w:val="10"/>
    <w:qFormat/>
    <w:rsid w:val="00445504"/>
    <w:pPr>
      <w:spacing w:before="240" w:after="60"/>
      <w:jc w:val="center"/>
      <w:outlineLvl w:val="0"/>
    </w:pPr>
    <w:rPr>
      <w:b/>
      <w:kern w:val="28"/>
      <w:sz w:val="32"/>
      <w:szCs w:val="32"/>
    </w:rPr>
  </w:style>
  <w:style w:type="paragraph" w:customStyle="1" w:styleId="nobreak">
    <w:name w:val="nobreak"/>
    <w:basedOn w:val="Normal"/>
    <w:next w:val="Normal"/>
    <w:rsid w:val="00445504"/>
    <w:pPr>
      <w:keepNext/>
    </w:pPr>
  </w:style>
  <w:style w:type="paragraph" w:customStyle="1" w:styleId="HTMLBody">
    <w:name w:val="HTML Body"/>
    <w:rsid w:val="00445504"/>
    <w:pPr>
      <w:autoSpaceDE w:val="0"/>
      <w:autoSpaceDN w:val="0"/>
      <w:adjustRightInd w:val="0"/>
    </w:pPr>
    <w:rPr>
      <w:rFonts w:ascii="Comic Sans MS" w:hAnsi="Comic Sans MS"/>
      <w:sz w:val="18"/>
      <w:szCs w:val="18"/>
    </w:rPr>
  </w:style>
  <w:style w:type="paragraph" w:styleId="En-tte">
    <w:name w:val="header"/>
    <w:basedOn w:val="Normal"/>
    <w:rsid w:val="00445504"/>
    <w:pPr>
      <w:tabs>
        <w:tab w:val="center" w:pos="4320"/>
        <w:tab w:val="right" w:pos="8640"/>
      </w:tabs>
    </w:pPr>
  </w:style>
  <w:style w:type="paragraph" w:styleId="Pieddepage">
    <w:name w:val="footer"/>
    <w:basedOn w:val="Normal"/>
    <w:semiHidden/>
    <w:rsid w:val="00445504"/>
    <w:pPr>
      <w:tabs>
        <w:tab w:val="center" w:pos="4320"/>
        <w:tab w:val="right" w:pos="8640"/>
      </w:tabs>
    </w:pPr>
  </w:style>
  <w:style w:type="character" w:styleId="Lienhypertexte">
    <w:name w:val="Hyperlink"/>
    <w:uiPriority w:val="99"/>
    <w:rsid w:val="00445504"/>
    <w:rPr>
      <w:color w:val="0000FF"/>
      <w:u w:val="single"/>
    </w:rPr>
  </w:style>
  <w:style w:type="character" w:styleId="Numrodepage">
    <w:name w:val="page number"/>
    <w:basedOn w:val="Policepardfaut"/>
    <w:rsid w:val="00445504"/>
  </w:style>
  <w:style w:type="paragraph" w:styleId="Normalcentr">
    <w:name w:val="Block Text"/>
    <w:basedOn w:val="Normal"/>
    <w:rsid w:val="00445504"/>
    <w:pPr>
      <w:ind w:left="360" w:right="720"/>
    </w:pPr>
    <w:rPr>
      <w:rFonts w:ascii="Courier New" w:hAnsi="Courier New"/>
      <w:sz w:val="18"/>
      <w:szCs w:val="18"/>
    </w:rPr>
  </w:style>
  <w:style w:type="paragraph" w:styleId="Lgende">
    <w:name w:val="caption"/>
    <w:basedOn w:val="Normal"/>
    <w:next w:val="Normal"/>
    <w:qFormat/>
    <w:rsid w:val="00445504"/>
    <w:pPr>
      <w:spacing w:before="120" w:after="120"/>
    </w:pPr>
    <w:rPr>
      <w:b/>
    </w:rPr>
  </w:style>
  <w:style w:type="paragraph" w:styleId="NormalWeb">
    <w:name w:val="Normal (Web)"/>
    <w:basedOn w:val="Normal"/>
    <w:uiPriority w:val="99"/>
    <w:rsid w:val="00445504"/>
  </w:style>
  <w:style w:type="paragraph" w:styleId="Textebrut">
    <w:name w:val="Plain Text"/>
    <w:basedOn w:val="Normal"/>
    <w:rsid w:val="00445504"/>
    <w:pPr>
      <w:ind w:left="720"/>
    </w:pPr>
    <w:rPr>
      <w:rFonts w:ascii="Courier New" w:hAnsi="Courier New"/>
    </w:rPr>
  </w:style>
  <w:style w:type="paragraph" w:styleId="Corpsdetexte">
    <w:name w:val="Body Text"/>
    <w:basedOn w:val="Normal"/>
    <w:rsid w:val="00445504"/>
    <w:pPr>
      <w:spacing w:after="120"/>
    </w:pPr>
  </w:style>
  <w:style w:type="paragraph" w:styleId="Retraitcorpsdetexte">
    <w:name w:val="Body Text Indent"/>
    <w:basedOn w:val="Normal"/>
    <w:rsid w:val="00445504"/>
    <w:pPr>
      <w:spacing w:after="120"/>
      <w:ind w:left="360"/>
    </w:pPr>
  </w:style>
  <w:style w:type="paragraph" w:styleId="Corpsdetexte3">
    <w:name w:val="Body Text 3"/>
    <w:basedOn w:val="Normal"/>
    <w:rsid w:val="00445504"/>
    <w:pPr>
      <w:spacing w:after="120"/>
    </w:pPr>
    <w:rPr>
      <w:sz w:val="16"/>
      <w:szCs w:val="16"/>
    </w:rPr>
  </w:style>
  <w:style w:type="paragraph" w:styleId="Retrait1religne">
    <w:name w:val="Body Text First Indent"/>
    <w:basedOn w:val="Corpsdetexte"/>
    <w:rsid w:val="00445504"/>
    <w:pPr>
      <w:ind w:firstLine="210"/>
    </w:pPr>
  </w:style>
  <w:style w:type="paragraph" w:styleId="Retraitcorpset1relig">
    <w:name w:val="Body Text First Indent 2"/>
    <w:basedOn w:val="Retraitcorpsdetexte"/>
    <w:rsid w:val="00445504"/>
    <w:pPr>
      <w:ind w:firstLine="210"/>
    </w:pPr>
  </w:style>
  <w:style w:type="paragraph" w:styleId="Retraitcorpsdetexte2">
    <w:name w:val="Body Text Indent 2"/>
    <w:basedOn w:val="Normal"/>
    <w:rsid w:val="00445504"/>
    <w:pPr>
      <w:spacing w:after="120" w:line="480" w:lineRule="auto"/>
      <w:ind w:left="360"/>
    </w:pPr>
  </w:style>
  <w:style w:type="paragraph" w:styleId="Retraitcorpsdetexte3">
    <w:name w:val="Body Text Indent 3"/>
    <w:basedOn w:val="Normal"/>
    <w:rsid w:val="00445504"/>
    <w:pPr>
      <w:spacing w:after="120"/>
      <w:ind w:left="360"/>
    </w:pPr>
    <w:rPr>
      <w:sz w:val="16"/>
      <w:szCs w:val="16"/>
    </w:rPr>
  </w:style>
  <w:style w:type="paragraph" w:styleId="Formuledepolitesse">
    <w:name w:val="Closing"/>
    <w:basedOn w:val="Normal"/>
    <w:rsid w:val="00445504"/>
    <w:pPr>
      <w:ind w:left="4320"/>
    </w:pPr>
  </w:style>
  <w:style w:type="paragraph" w:styleId="Commentaire">
    <w:name w:val="annotation text"/>
    <w:basedOn w:val="Normal"/>
    <w:semiHidden/>
    <w:rsid w:val="00445504"/>
  </w:style>
  <w:style w:type="paragraph" w:styleId="Date">
    <w:name w:val="Date"/>
    <w:basedOn w:val="Normal"/>
    <w:next w:val="Normal"/>
    <w:rsid w:val="00445504"/>
  </w:style>
  <w:style w:type="paragraph" w:styleId="Explorateurdedocuments">
    <w:name w:val="Document Map"/>
    <w:basedOn w:val="Normal"/>
    <w:semiHidden/>
    <w:rsid w:val="00445504"/>
    <w:pPr>
      <w:shd w:val="clear" w:color="auto" w:fill="000080"/>
    </w:pPr>
    <w:rPr>
      <w:rFonts w:ascii="Tahoma" w:hAnsi="Tahoma"/>
    </w:rPr>
  </w:style>
  <w:style w:type="paragraph" w:styleId="Signaturelectronique">
    <w:name w:val="E-mail Signature"/>
    <w:basedOn w:val="Normal"/>
    <w:rsid w:val="00445504"/>
  </w:style>
  <w:style w:type="paragraph" w:styleId="Notedefin">
    <w:name w:val="endnote text"/>
    <w:basedOn w:val="Normal"/>
    <w:semiHidden/>
    <w:rsid w:val="00445504"/>
  </w:style>
  <w:style w:type="paragraph" w:styleId="Adressedestinataire">
    <w:name w:val="envelope address"/>
    <w:basedOn w:val="Normal"/>
    <w:rsid w:val="00445504"/>
    <w:pPr>
      <w:framePr w:w="7920" w:h="1980" w:hRule="exact" w:hSpace="180" w:wrap="auto" w:hAnchor="page" w:xAlign="center" w:yAlign="bottom"/>
      <w:ind w:left="2880"/>
    </w:pPr>
  </w:style>
  <w:style w:type="paragraph" w:styleId="Adresseexpditeur">
    <w:name w:val="envelope return"/>
    <w:basedOn w:val="Normal"/>
    <w:rsid w:val="00445504"/>
  </w:style>
  <w:style w:type="paragraph" w:styleId="Notedebasdepage">
    <w:name w:val="footnote text"/>
    <w:basedOn w:val="Normal"/>
    <w:semiHidden/>
    <w:rsid w:val="00445504"/>
  </w:style>
  <w:style w:type="paragraph" w:styleId="AdresseHTML">
    <w:name w:val="HTML Address"/>
    <w:basedOn w:val="Normal"/>
    <w:rsid w:val="00445504"/>
    <w:rPr>
      <w:i/>
    </w:rPr>
  </w:style>
  <w:style w:type="paragraph" w:styleId="PrformatHTML">
    <w:name w:val="HTML Preformatted"/>
    <w:basedOn w:val="Normal"/>
    <w:link w:val="PrformatHTMLCar"/>
    <w:uiPriority w:val="99"/>
    <w:rsid w:val="00445504"/>
    <w:rPr>
      <w:rFonts w:ascii="Courier New" w:hAnsi="Courier New"/>
    </w:rPr>
  </w:style>
  <w:style w:type="paragraph" w:styleId="Index1">
    <w:name w:val="index 1"/>
    <w:basedOn w:val="Normal"/>
    <w:next w:val="Normal"/>
    <w:autoRedefine/>
    <w:semiHidden/>
    <w:rsid w:val="00445504"/>
    <w:pPr>
      <w:ind w:left="200" w:hanging="200"/>
    </w:pPr>
  </w:style>
  <w:style w:type="paragraph" w:styleId="Index2">
    <w:name w:val="index 2"/>
    <w:basedOn w:val="Normal"/>
    <w:next w:val="Normal"/>
    <w:autoRedefine/>
    <w:semiHidden/>
    <w:rsid w:val="00445504"/>
    <w:pPr>
      <w:ind w:left="400" w:hanging="200"/>
    </w:pPr>
  </w:style>
  <w:style w:type="paragraph" w:styleId="Index3">
    <w:name w:val="index 3"/>
    <w:basedOn w:val="Normal"/>
    <w:next w:val="Normal"/>
    <w:autoRedefine/>
    <w:semiHidden/>
    <w:rsid w:val="00445504"/>
    <w:pPr>
      <w:ind w:left="600" w:hanging="200"/>
    </w:pPr>
  </w:style>
  <w:style w:type="paragraph" w:styleId="Index4">
    <w:name w:val="index 4"/>
    <w:basedOn w:val="Normal"/>
    <w:next w:val="Normal"/>
    <w:autoRedefine/>
    <w:semiHidden/>
    <w:rsid w:val="00445504"/>
    <w:pPr>
      <w:ind w:left="800" w:hanging="200"/>
    </w:pPr>
  </w:style>
  <w:style w:type="paragraph" w:styleId="Index5">
    <w:name w:val="index 5"/>
    <w:basedOn w:val="Normal"/>
    <w:next w:val="Normal"/>
    <w:autoRedefine/>
    <w:semiHidden/>
    <w:rsid w:val="00445504"/>
    <w:pPr>
      <w:ind w:left="1000" w:hanging="200"/>
    </w:pPr>
  </w:style>
  <w:style w:type="paragraph" w:styleId="Index6">
    <w:name w:val="index 6"/>
    <w:basedOn w:val="Normal"/>
    <w:next w:val="Normal"/>
    <w:autoRedefine/>
    <w:semiHidden/>
    <w:rsid w:val="00445504"/>
    <w:pPr>
      <w:ind w:left="1200" w:hanging="200"/>
    </w:pPr>
  </w:style>
  <w:style w:type="paragraph" w:styleId="Index7">
    <w:name w:val="index 7"/>
    <w:basedOn w:val="Normal"/>
    <w:next w:val="Normal"/>
    <w:autoRedefine/>
    <w:semiHidden/>
    <w:rsid w:val="00445504"/>
    <w:pPr>
      <w:ind w:left="1400" w:hanging="200"/>
    </w:pPr>
  </w:style>
  <w:style w:type="paragraph" w:styleId="Index8">
    <w:name w:val="index 8"/>
    <w:basedOn w:val="Normal"/>
    <w:next w:val="Normal"/>
    <w:autoRedefine/>
    <w:semiHidden/>
    <w:rsid w:val="00445504"/>
    <w:pPr>
      <w:ind w:left="1600" w:hanging="200"/>
    </w:pPr>
  </w:style>
  <w:style w:type="paragraph" w:styleId="Index9">
    <w:name w:val="index 9"/>
    <w:basedOn w:val="Normal"/>
    <w:next w:val="Normal"/>
    <w:autoRedefine/>
    <w:semiHidden/>
    <w:rsid w:val="00445504"/>
    <w:pPr>
      <w:ind w:left="1800" w:hanging="200"/>
    </w:pPr>
  </w:style>
  <w:style w:type="paragraph" w:styleId="Titreindex">
    <w:name w:val="index heading"/>
    <w:basedOn w:val="Normal"/>
    <w:next w:val="Index1"/>
    <w:semiHidden/>
    <w:rsid w:val="00445504"/>
    <w:rPr>
      <w:b/>
    </w:rPr>
  </w:style>
  <w:style w:type="paragraph" w:styleId="Liste">
    <w:name w:val="List"/>
    <w:basedOn w:val="Normal"/>
    <w:semiHidden/>
    <w:rsid w:val="00445504"/>
    <w:pPr>
      <w:ind w:left="360" w:hanging="360"/>
    </w:pPr>
  </w:style>
  <w:style w:type="paragraph" w:styleId="Liste2">
    <w:name w:val="List 2"/>
    <w:basedOn w:val="Normal"/>
    <w:rsid w:val="00445504"/>
    <w:pPr>
      <w:ind w:left="720" w:hanging="360"/>
    </w:pPr>
  </w:style>
  <w:style w:type="paragraph" w:styleId="Liste3">
    <w:name w:val="List 3"/>
    <w:basedOn w:val="Normal"/>
    <w:rsid w:val="00445504"/>
    <w:pPr>
      <w:ind w:left="1080" w:hanging="360"/>
    </w:pPr>
  </w:style>
  <w:style w:type="paragraph" w:styleId="Liste4">
    <w:name w:val="List 4"/>
    <w:basedOn w:val="Normal"/>
    <w:rsid w:val="00445504"/>
    <w:pPr>
      <w:ind w:left="1440" w:hanging="360"/>
    </w:pPr>
  </w:style>
  <w:style w:type="paragraph" w:styleId="Liste5">
    <w:name w:val="List 5"/>
    <w:basedOn w:val="Normal"/>
    <w:rsid w:val="00445504"/>
    <w:pPr>
      <w:ind w:left="1800" w:hanging="360"/>
    </w:pPr>
  </w:style>
  <w:style w:type="paragraph" w:styleId="Listepuces">
    <w:name w:val="List Bullet"/>
    <w:basedOn w:val="Normal"/>
    <w:autoRedefine/>
    <w:rsid w:val="00445504"/>
    <w:pPr>
      <w:numPr>
        <w:numId w:val="2"/>
      </w:numPr>
    </w:pPr>
  </w:style>
  <w:style w:type="paragraph" w:styleId="Listepuces2">
    <w:name w:val="List Bullet 2"/>
    <w:basedOn w:val="Normal"/>
    <w:autoRedefine/>
    <w:rsid w:val="00445504"/>
    <w:pPr>
      <w:numPr>
        <w:numId w:val="3"/>
      </w:numPr>
    </w:pPr>
  </w:style>
  <w:style w:type="paragraph" w:styleId="Listepuces3">
    <w:name w:val="List Bullet 3"/>
    <w:basedOn w:val="Normal"/>
    <w:autoRedefine/>
    <w:rsid w:val="00445504"/>
    <w:pPr>
      <w:numPr>
        <w:numId w:val="4"/>
      </w:numPr>
    </w:pPr>
  </w:style>
  <w:style w:type="paragraph" w:styleId="Listepuces4">
    <w:name w:val="List Bullet 4"/>
    <w:basedOn w:val="Normal"/>
    <w:autoRedefine/>
    <w:rsid w:val="00445504"/>
    <w:pPr>
      <w:numPr>
        <w:numId w:val="5"/>
      </w:numPr>
    </w:pPr>
  </w:style>
  <w:style w:type="paragraph" w:styleId="Listepuces5">
    <w:name w:val="List Bullet 5"/>
    <w:basedOn w:val="Normal"/>
    <w:autoRedefine/>
    <w:rsid w:val="004465C6"/>
    <w:pPr>
      <w:numPr>
        <w:numId w:val="15"/>
      </w:numPr>
      <w:jc w:val="both"/>
    </w:pPr>
  </w:style>
  <w:style w:type="paragraph" w:styleId="Listecontinue">
    <w:name w:val="List Continue"/>
    <w:basedOn w:val="Normal"/>
    <w:rsid w:val="00445504"/>
    <w:pPr>
      <w:spacing w:after="120"/>
      <w:ind w:left="360"/>
    </w:pPr>
  </w:style>
  <w:style w:type="paragraph" w:styleId="Listecontinue2">
    <w:name w:val="List Continue 2"/>
    <w:basedOn w:val="Normal"/>
    <w:rsid w:val="00445504"/>
    <w:pPr>
      <w:spacing w:after="120"/>
      <w:ind w:left="720"/>
    </w:pPr>
  </w:style>
  <w:style w:type="paragraph" w:styleId="Listecontinue3">
    <w:name w:val="List Continue 3"/>
    <w:basedOn w:val="Normal"/>
    <w:rsid w:val="00445504"/>
    <w:pPr>
      <w:spacing w:after="120"/>
      <w:ind w:left="1080"/>
    </w:pPr>
  </w:style>
  <w:style w:type="paragraph" w:styleId="Listecontinue4">
    <w:name w:val="List Continue 4"/>
    <w:basedOn w:val="Normal"/>
    <w:rsid w:val="00445504"/>
    <w:pPr>
      <w:spacing w:after="120"/>
      <w:ind w:left="1440"/>
    </w:pPr>
  </w:style>
  <w:style w:type="paragraph" w:styleId="Listecontinue5">
    <w:name w:val="List Continue 5"/>
    <w:basedOn w:val="Normal"/>
    <w:rsid w:val="00445504"/>
    <w:pPr>
      <w:spacing w:after="120"/>
      <w:ind w:left="1800"/>
    </w:pPr>
  </w:style>
  <w:style w:type="paragraph" w:styleId="Listenumros">
    <w:name w:val="List Number"/>
    <w:basedOn w:val="Normal"/>
    <w:rsid w:val="00445504"/>
    <w:pPr>
      <w:tabs>
        <w:tab w:val="num" w:pos="720"/>
      </w:tabs>
      <w:ind w:left="720" w:hanging="720"/>
    </w:pPr>
  </w:style>
  <w:style w:type="paragraph" w:styleId="Listenumros2">
    <w:name w:val="List Number 2"/>
    <w:basedOn w:val="Normal"/>
    <w:rsid w:val="00445504"/>
    <w:pPr>
      <w:tabs>
        <w:tab w:val="num" w:pos="720"/>
      </w:tabs>
      <w:ind w:left="720" w:hanging="720"/>
    </w:pPr>
  </w:style>
  <w:style w:type="paragraph" w:styleId="Listenumros3">
    <w:name w:val="List Number 3"/>
    <w:basedOn w:val="Normal"/>
    <w:rsid w:val="00445504"/>
    <w:pPr>
      <w:tabs>
        <w:tab w:val="num" w:pos="720"/>
      </w:tabs>
      <w:ind w:left="720" w:hanging="720"/>
    </w:pPr>
  </w:style>
  <w:style w:type="paragraph" w:styleId="Listenumros4">
    <w:name w:val="List Number 4"/>
    <w:basedOn w:val="Normal"/>
    <w:rsid w:val="00445504"/>
    <w:pPr>
      <w:tabs>
        <w:tab w:val="num" w:pos="720"/>
      </w:tabs>
      <w:ind w:left="720" w:hanging="720"/>
    </w:pPr>
  </w:style>
  <w:style w:type="paragraph" w:styleId="Listenumros5">
    <w:name w:val="List Number 5"/>
    <w:basedOn w:val="Normal"/>
    <w:rsid w:val="00445504"/>
    <w:pPr>
      <w:tabs>
        <w:tab w:val="num" w:pos="720"/>
      </w:tabs>
      <w:ind w:left="720" w:hanging="720"/>
    </w:pPr>
  </w:style>
  <w:style w:type="paragraph" w:styleId="Textedemacro">
    <w:name w:val="macro"/>
    <w:semiHidden/>
    <w:rsid w:val="00445504"/>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En-ttedemessage">
    <w:name w:val="Message Header"/>
    <w:basedOn w:val="Normal"/>
    <w:rsid w:val="00445504"/>
    <w:pPr>
      <w:pBdr>
        <w:top w:val="single" w:sz="6" w:space="1" w:color="auto"/>
        <w:left w:val="single" w:sz="6" w:space="1" w:color="auto"/>
        <w:bottom w:val="single" w:sz="6" w:space="1" w:color="auto"/>
        <w:right w:val="single" w:sz="6" w:space="1" w:color="auto"/>
      </w:pBdr>
      <w:shd w:val="pct20" w:color="auto" w:fill="auto"/>
      <w:ind w:left="1080" w:hanging="1080"/>
    </w:pPr>
  </w:style>
  <w:style w:type="paragraph" w:styleId="Retraitnormal">
    <w:name w:val="Normal Indent"/>
    <w:basedOn w:val="Normal"/>
    <w:rsid w:val="00445504"/>
    <w:pPr>
      <w:ind w:left="720"/>
    </w:pPr>
  </w:style>
  <w:style w:type="paragraph" w:styleId="Titredenote">
    <w:name w:val="Note Heading"/>
    <w:basedOn w:val="Normal"/>
    <w:next w:val="Normal"/>
    <w:rsid w:val="00445504"/>
  </w:style>
  <w:style w:type="paragraph" w:styleId="Salutations">
    <w:name w:val="Salutation"/>
    <w:basedOn w:val="Normal"/>
    <w:next w:val="Normal"/>
    <w:rsid w:val="00445504"/>
  </w:style>
  <w:style w:type="paragraph" w:styleId="Signature">
    <w:name w:val="Signature"/>
    <w:basedOn w:val="Normal"/>
    <w:rsid w:val="00445504"/>
    <w:pPr>
      <w:ind w:left="4320"/>
    </w:pPr>
  </w:style>
  <w:style w:type="paragraph" w:styleId="Sous-titre">
    <w:name w:val="Subtitle"/>
    <w:basedOn w:val="Normal"/>
    <w:next w:val="Normal"/>
    <w:uiPriority w:val="11"/>
    <w:qFormat/>
    <w:pPr>
      <w:spacing w:after="60"/>
      <w:jc w:val="center"/>
    </w:pPr>
  </w:style>
  <w:style w:type="paragraph" w:styleId="Tabledesrfrencesjuridiques">
    <w:name w:val="table of authorities"/>
    <w:basedOn w:val="Normal"/>
    <w:next w:val="Normal"/>
    <w:semiHidden/>
    <w:rsid w:val="00445504"/>
    <w:pPr>
      <w:ind w:left="200" w:hanging="200"/>
    </w:pPr>
  </w:style>
  <w:style w:type="paragraph" w:styleId="Tabledesillustrations">
    <w:name w:val="table of figures"/>
    <w:basedOn w:val="Normal"/>
    <w:next w:val="Normal"/>
    <w:rsid w:val="00445504"/>
    <w:pPr>
      <w:ind w:left="400" w:hanging="400"/>
    </w:pPr>
  </w:style>
  <w:style w:type="paragraph" w:styleId="TitreTR">
    <w:name w:val="toa heading"/>
    <w:basedOn w:val="Normal"/>
    <w:next w:val="Normal"/>
    <w:semiHidden/>
    <w:rsid w:val="00445504"/>
    <w:pPr>
      <w:spacing w:before="120"/>
    </w:pPr>
    <w:rPr>
      <w:b/>
    </w:rPr>
  </w:style>
  <w:style w:type="paragraph" w:styleId="TM1">
    <w:name w:val="toc 1"/>
    <w:basedOn w:val="Normal"/>
    <w:next w:val="Normal"/>
    <w:autoRedefine/>
    <w:uiPriority w:val="39"/>
    <w:rsid w:val="00CC77D0"/>
    <w:pPr>
      <w:tabs>
        <w:tab w:val="left" w:pos="600"/>
        <w:tab w:val="right" w:pos="8630"/>
      </w:tabs>
    </w:pPr>
  </w:style>
  <w:style w:type="paragraph" w:styleId="TM2">
    <w:name w:val="toc 2"/>
    <w:basedOn w:val="Normal"/>
    <w:next w:val="Normal"/>
    <w:autoRedefine/>
    <w:uiPriority w:val="39"/>
    <w:rsid w:val="004A0CDB"/>
    <w:pPr>
      <w:tabs>
        <w:tab w:val="right" w:pos="8630"/>
      </w:tabs>
      <w:ind w:left="200"/>
    </w:pPr>
  </w:style>
  <w:style w:type="paragraph" w:styleId="TM3">
    <w:name w:val="toc 3"/>
    <w:basedOn w:val="Normal"/>
    <w:next w:val="Normal"/>
    <w:autoRedefine/>
    <w:uiPriority w:val="39"/>
    <w:rsid w:val="00445504"/>
    <w:pPr>
      <w:ind w:left="400"/>
    </w:pPr>
  </w:style>
  <w:style w:type="paragraph" w:styleId="TM4">
    <w:name w:val="toc 4"/>
    <w:basedOn w:val="Normal"/>
    <w:next w:val="Normal"/>
    <w:autoRedefine/>
    <w:uiPriority w:val="39"/>
    <w:rsid w:val="00445504"/>
    <w:pPr>
      <w:ind w:left="600"/>
    </w:pPr>
  </w:style>
  <w:style w:type="paragraph" w:styleId="TM5">
    <w:name w:val="toc 5"/>
    <w:basedOn w:val="Normal"/>
    <w:next w:val="Normal"/>
    <w:autoRedefine/>
    <w:uiPriority w:val="39"/>
    <w:rsid w:val="00445504"/>
    <w:pPr>
      <w:ind w:left="800"/>
    </w:pPr>
  </w:style>
  <w:style w:type="paragraph" w:styleId="TM6">
    <w:name w:val="toc 6"/>
    <w:basedOn w:val="Normal"/>
    <w:next w:val="Normal"/>
    <w:autoRedefine/>
    <w:uiPriority w:val="39"/>
    <w:rsid w:val="00445504"/>
    <w:pPr>
      <w:ind w:left="1000"/>
    </w:pPr>
  </w:style>
  <w:style w:type="paragraph" w:styleId="TM7">
    <w:name w:val="toc 7"/>
    <w:basedOn w:val="Normal"/>
    <w:next w:val="Normal"/>
    <w:autoRedefine/>
    <w:uiPriority w:val="39"/>
    <w:rsid w:val="00445504"/>
    <w:pPr>
      <w:ind w:left="1200"/>
    </w:pPr>
  </w:style>
  <w:style w:type="paragraph" w:styleId="TM8">
    <w:name w:val="toc 8"/>
    <w:basedOn w:val="Normal"/>
    <w:next w:val="Normal"/>
    <w:autoRedefine/>
    <w:uiPriority w:val="39"/>
    <w:rsid w:val="00445504"/>
    <w:pPr>
      <w:ind w:left="1400"/>
    </w:pPr>
  </w:style>
  <w:style w:type="paragraph" w:styleId="TM9">
    <w:name w:val="toc 9"/>
    <w:basedOn w:val="Normal"/>
    <w:next w:val="Normal"/>
    <w:autoRedefine/>
    <w:uiPriority w:val="39"/>
    <w:rsid w:val="00445504"/>
    <w:pPr>
      <w:ind w:left="1600"/>
    </w:pPr>
  </w:style>
  <w:style w:type="character" w:styleId="Lienhypertextesuivivisit">
    <w:name w:val="FollowedHyperlink"/>
    <w:uiPriority w:val="99"/>
    <w:rsid w:val="00445504"/>
    <w:rPr>
      <w:color w:val="800080"/>
      <w:u w:val="single"/>
    </w:rPr>
  </w:style>
  <w:style w:type="paragraph" w:styleId="Textedebulles">
    <w:name w:val="Balloon Text"/>
    <w:basedOn w:val="Normal"/>
    <w:semiHidden/>
    <w:rsid w:val="00445504"/>
    <w:rPr>
      <w:rFonts w:ascii="Tahoma" w:hAnsi="Tahoma"/>
      <w:sz w:val="16"/>
      <w:szCs w:val="16"/>
    </w:rPr>
  </w:style>
  <w:style w:type="paragraph" w:styleId="Objetducommentaire">
    <w:name w:val="annotation subject"/>
    <w:basedOn w:val="Commentaire"/>
    <w:next w:val="Commentaire"/>
    <w:semiHidden/>
    <w:rsid w:val="00445504"/>
    <w:rPr>
      <w:b/>
    </w:rPr>
  </w:style>
  <w:style w:type="character" w:styleId="Marquedecommentaire">
    <w:name w:val="annotation reference"/>
    <w:uiPriority w:val="99"/>
    <w:semiHidden/>
    <w:rsid w:val="003633AF"/>
    <w:rPr>
      <w:sz w:val="16"/>
      <w:szCs w:val="16"/>
    </w:rPr>
  </w:style>
  <w:style w:type="character" w:styleId="lev">
    <w:name w:val="Strong"/>
    <w:uiPriority w:val="22"/>
    <w:qFormat/>
    <w:rsid w:val="0004120E"/>
    <w:rPr>
      <w:b/>
      <w:bCs/>
    </w:rPr>
  </w:style>
  <w:style w:type="character" w:styleId="Accentuation">
    <w:name w:val="Emphasis"/>
    <w:uiPriority w:val="20"/>
    <w:qFormat/>
    <w:rsid w:val="00554BA3"/>
    <w:rPr>
      <w:i/>
      <w:iCs/>
    </w:rPr>
  </w:style>
  <w:style w:type="paragraph" w:styleId="Rvision">
    <w:name w:val="Revision"/>
    <w:hidden/>
    <w:uiPriority w:val="99"/>
    <w:semiHidden/>
    <w:rsid w:val="00D6243A"/>
    <w:rPr>
      <w:rFonts w:ascii="Arial" w:hAnsi="Arial"/>
    </w:rPr>
  </w:style>
  <w:style w:type="paragraph" w:styleId="Paragraphedeliste">
    <w:name w:val="List Paragraph"/>
    <w:basedOn w:val="Normal"/>
    <w:uiPriority w:val="34"/>
    <w:qFormat/>
    <w:rsid w:val="00201A2E"/>
    <w:pPr>
      <w:ind w:left="720"/>
    </w:pPr>
  </w:style>
  <w:style w:type="character" w:customStyle="1" w:styleId="footer3">
    <w:name w:val="footer3"/>
    <w:basedOn w:val="Policepardfaut"/>
    <w:rsid w:val="000C75A1"/>
  </w:style>
  <w:style w:type="character" w:customStyle="1" w:styleId="Footer1">
    <w:name w:val="Footer1"/>
    <w:basedOn w:val="Policepardfaut"/>
    <w:rsid w:val="000C75A1"/>
  </w:style>
  <w:style w:type="character" w:customStyle="1" w:styleId="PrformatHTMLCar">
    <w:name w:val="Préformaté HTML Car"/>
    <w:link w:val="PrformatHTML"/>
    <w:uiPriority w:val="99"/>
    <w:rsid w:val="00E24D70"/>
    <w:rPr>
      <w:rFonts w:ascii="Courier New" w:hAnsi="Courier New"/>
    </w:rPr>
  </w:style>
  <w:style w:type="character" w:customStyle="1" w:styleId="moz-txt-citetags">
    <w:name w:val="moz-txt-citetags"/>
    <w:basedOn w:val="Policepardfaut"/>
    <w:rsid w:val="00E24D70"/>
  </w:style>
  <w:style w:type="table" w:styleId="Grilledutableau">
    <w:name w:val="Table Grid"/>
    <w:aliases w:val="Table Grid empty"/>
    <w:basedOn w:val="TableauNormal"/>
    <w:rsid w:val="00531BEE"/>
    <w:tblPr>
      <w:tblBorders>
        <w:top w:val="single" w:sz="4" w:space="0" w:color="auto"/>
        <w:left w:val="single" w:sz="4" w:space="0" w:color="auto"/>
        <w:bottom w:val="single" w:sz="4" w:space="0" w:color="auto"/>
        <w:right w:val="single" w:sz="4" w:space="0" w:color="auto"/>
      </w:tblBorders>
    </w:tblPr>
  </w:style>
  <w:style w:type="table" w:styleId="Tableauclassique1">
    <w:name w:val="Table Classic 1"/>
    <w:basedOn w:val="TableauNormal"/>
    <w:rsid w:val="002B240D"/>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summary-subhead">
    <w:name w:val="summary-subhead"/>
    <w:basedOn w:val="Policepardfaut"/>
    <w:rsid w:val="007771E4"/>
  </w:style>
  <w:style w:type="character" w:customStyle="1" w:styleId="Mention1">
    <w:name w:val="Mention1"/>
    <w:basedOn w:val="Policepardfaut"/>
    <w:uiPriority w:val="99"/>
    <w:semiHidden/>
    <w:unhideWhenUsed/>
    <w:rsid w:val="000F38A8"/>
    <w:rPr>
      <w:color w:val="2B579A"/>
      <w:shd w:val="clear" w:color="auto" w:fill="E6E6E6"/>
    </w:rPr>
  </w:style>
  <w:style w:type="character" w:customStyle="1" w:styleId="UnresolvedMention1">
    <w:name w:val="Unresolved Mention1"/>
    <w:basedOn w:val="Policepardfaut"/>
    <w:uiPriority w:val="99"/>
    <w:semiHidden/>
    <w:unhideWhenUsed/>
    <w:rsid w:val="006815CB"/>
    <w:rPr>
      <w:color w:val="605E5C"/>
      <w:shd w:val="clear" w:color="auto" w:fill="E1DFDD"/>
    </w:rPr>
  </w:style>
  <w:style w:type="character" w:customStyle="1" w:styleId="Onopgelostemelding1">
    <w:name w:val="Onopgeloste melding1"/>
    <w:basedOn w:val="Policepardfaut"/>
    <w:uiPriority w:val="99"/>
    <w:semiHidden/>
    <w:unhideWhenUsed/>
    <w:rsid w:val="009223C1"/>
    <w:rPr>
      <w:color w:val="605E5C"/>
      <w:shd w:val="clear" w:color="auto" w:fill="E1DFDD"/>
    </w:rPr>
  </w:style>
  <w:style w:type="character" w:customStyle="1" w:styleId="UnresolvedMention2">
    <w:name w:val="Unresolved Mention2"/>
    <w:basedOn w:val="Policepardfaut"/>
    <w:uiPriority w:val="99"/>
    <w:semiHidden/>
    <w:unhideWhenUsed/>
    <w:rsid w:val="0091156A"/>
    <w:rPr>
      <w:color w:val="605E5C"/>
      <w:shd w:val="clear" w:color="auto" w:fill="E1DFDD"/>
    </w:rPr>
  </w:style>
  <w:style w:type="character" w:customStyle="1" w:styleId="Onopgelostemelding2">
    <w:name w:val="Onopgeloste melding2"/>
    <w:basedOn w:val="Policepardfaut"/>
    <w:uiPriority w:val="99"/>
    <w:semiHidden/>
    <w:unhideWhenUsed/>
    <w:rsid w:val="00164C05"/>
    <w:rPr>
      <w:color w:val="605E5C"/>
      <w:shd w:val="clear" w:color="auto" w:fill="E1DFDD"/>
    </w:rPr>
  </w:style>
  <w:style w:type="character" w:customStyle="1" w:styleId="UnresolvedMention3">
    <w:name w:val="Unresolved Mention3"/>
    <w:basedOn w:val="Policepardfaut"/>
    <w:uiPriority w:val="99"/>
    <w:semiHidden/>
    <w:unhideWhenUsed/>
    <w:rsid w:val="007155B4"/>
    <w:rPr>
      <w:color w:val="605E5C"/>
      <w:shd w:val="clear" w:color="auto" w:fill="E1DFDD"/>
    </w:rPr>
  </w:style>
  <w:style w:type="paragraph" w:customStyle="1" w:styleId="EndNoteBibliographyTitle">
    <w:name w:val="EndNote Bibliography Title"/>
    <w:basedOn w:val="Normal"/>
    <w:link w:val="EndNoteBibliographyTitleChar"/>
    <w:rsid w:val="00B36482"/>
    <w:pPr>
      <w:jc w:val="center"/>
    </w:pPr>
  </w:style>
  <w:style w:type="character" w:customStyle="1" w:styleId="EndNoteBibliographyTitleChar">
    <w:name w:val="EndNote Bibliography Title Char"/>
    <w:basedOn w:val="Policepardfaut"/>
    <w:link w:val="EndNoteBibliographyTitle"/>
    <w:rsid w:val="00B36482"/>
  </w:style>
  <w:style w:type="paragraph" w:customStyle="1" w:styleId="EndNoteBibliography">
    <w:name w:val="EndNote Bibliography"/>
    <w:basedOn w:val="Normal"/>
    <w:link w:val="EndNoteBibliographyChar"/>
    <w:rsid w:val="00B36482"/>
    <w:pPr>
      <w:jc w:val="both"/>
    </w:pPr>
  </w:style>
  <w:style w:type="character" w:customStyle="1" w:styleId="EndNoteBibliographyChar">
    <w:name w:val="EndNote Bibliography Char"/>
    <w:basedOn w:val="Policepardfaut"/>
    <w:link w:val="EndNoteBibliography"/>
    <w:rsid w:val="00B36482"/>
  </w:style>
  <w:style w:type="character" w:customStyle="1" w:styleId="UnresolvedMention4">
    <w:name w:val="Unresolved Mention4"/>
    <w:basedOn w:val="Policepardfaut"/>
    <w:uiPriority w:val="99"/>
    <w:semiHidden/>
    <w:unhideWhenUsed/>
    <w:rsid w:val="00E819AD"/>
    <w:rPr>
      <w:color w:val="605E5C"/>
      <w:shd w:val="clear" w:color="auto" w:fill="E1DFDD"/>
    </w:rPr>
  </w:style>
  <w:style w:type="character" w:customStyle="1" w:styleId="Titre2Car">
    <w:name w:val="Titre 2 Car"/>
    <w:basedOn w:val="Policepardfaut"/>
    <w:link w:val="Titre2"/>
    <w:uiPriority w:val="9"/>
    <w:rsid w:val="005607A7"/>
  </w:style>
  <w:style w:type="character" w:customStyle="1" w:styleId="Titre3Car">
    <w:name w:val="Titre 3 Car"/>
    <w:basedOn w:val="Policepardfaut"/>
    <w:link w:val="Titre3"/>
    <w:uiPriority w:val="9"/>
    <w:rsid w:val="005607A7"/>
    <w:rPr>
      <w:rFonts w:ascii="Helvetica" w:hAnsi="Helvetica"/>
    </w:rPr>
  </w:style>
  <w:style w:type="paragraph" w:customStyle="1" w:styleId="msonormal0">
    <w:name w:val="msonormal"/>
    <w:basedOn w:val="Normal"/>
    <w:rsid w:val="005607A7"/>
    <w:pPr>
      <w:spacing w:before="100" w:beforeAutospacing="1" w:after="100" w:afterAutospacing="1"/>
    </w:pPr>
  </w:style>
  <w:style w:type="character" w:styleId="CodeHTML">
    <w:name w:val="HTML Code"/>
    <w:basedOn w:val="Policepardfaut"/>
    <w:uiPriority w:val="99"/>
    <w:semiHidden/>
    <w:unhideWhenUsed/>
    <w:rsid w:val="005607A7"/>
    <w:rPr>
      <w:rFonts w:ascii="Courier New" w:eastAsia="Times New Roman" w:hAnsi="Courier New" w:cs="Courier New"/>
      <w:sz w:val="20"/>
      <w:szCs w:val="20"/>
    </w:rPr>
  </w:style>
  <w:style w:type="character" w:styleId="Mentionnonrsolue">
    <w:name w:val="Unresolved Mention"/>
    <w:basedOn w:val="Policepardfaut"/>
    <w:uiPriority w:val="99"/>
    <w:semiHidden/>
    <w:unhideWhenUsed/>
    <w:rsid w:val="009C2A88"/>
    <w:rPr>
      <w:color w:val="605E5C"/>
      <w:shd w:val="clear" w:color="auto" w:fill="E1DFDD"/>
    </w:rPr>
  </w:style>
  <w:style w:type="character" w:customStyle="1" w:styleId="normaltextrun">
    <w:name w:val="normaltextrun"/>
    <w:basedOn w:val="Policepardfaut"/>
    <w:rsid w:val="003C476B"/>
  </w:style>
  <w:style w:type="character" w:customStyle="1" w:styleId="eop">
    <w:name w:val="eop"/>
    <w:basedOn w:val="Policepardfaut"/>
    <w:rsid w:val="003C47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351723">
      <w:bodyDiv w:val="1"/>
      <w:marLeft w:val="0"/>
      <w:marRight w:val="0"/>
      <w:marTop w:val="0"/>
      <w:marBottom w:val="0"/>
      <w:divBdr>
        <w:top w:val="none" w:sz="0" w:space="0" w:color="auto"/>
        <w:left w:val="none" w:sz="0" w:space="0" w:color="auto"/>
        <w:bottom w:val="none" w:sz="0" w:space="0" w:color="auto"/>
        <w:right w:val="none" w:sz="0" w:space="0" w:color="auto"/>
      </w:divBdr>
    </w:div>
    <w:div w:id="194998734">
      <w:bodyDiv w:val="1"/>
      <w:marLeft w:val="0"/>
      <w:marRight w:val="0"/>
      <w:marTop w:val="0"/>
      <w:marBottom w:val="0"/>
      <w:divBdr>
        <w:top w:val="none" w:sz="0" w:space="0" w:color="auto"/>
        <w:left w:val="none" w:sz="0" w:space="0" w:color="auto"/>
        <w:bottom w:val="none" w:sz="0" w:space="0" w:color="auto"/>
        <w:right w:val="none" w:sz="0" w:space="0" w:color="auto"/>
      </w:divBdr>
      <w:divsChild>
        <w:div w:id="441194284">
          <w:marLeft w:val="0"/>
          <w:marRight w:val="0"/>
          <w:marTop w:val="0"/>
          <w:marBottom w:val="0"/>
          <w:divBdr>
            <w:top w:val="none" w:sz="0" w:space="0" w:color="auto"/>
            <w:left w:val="none" w:sz="0" w:space="0" w:color="auto"/>
            <w:bottom w:val="none" w:sz="0" w:space="0" w:color="auto"/>
            <w:right w:val="none" w:sz="0" w:space="0" w:color="auto"/>
          </w:divBdr>
          <w:divsChild>
            <w:div w:id="1017082195">
              <w:marLeft w:val="0"/>
              <w:marRight w:val="0"/>
              <w:marTop w:val="0"/>
              <w:marBottom w:val="0"/>
              <w:divBdr>
                <w:top w:val="none" w:sz="0" w:space="0" w:color="auto"/>
                <w:left w:val="none" w:sz="0" w:space="0" w:color="auto"/>
                <w:bottom w:val="none" w:sz="0" w:space="0" w:color="auto"/>
                <w:right w:val="none" w:sz="0" w:space="0" w:color="auto"/>
              </w:divBdr>
              <w:divsChild>
                <w:div w:id="582253362">
                  <w:marLeft w:val="0"/>
                  <w:marRight w:val="0"/>
                  <w:marTop w:val="0"/>
                  <w:marBottom w:val="0"/>
                  <w:divBdr>
                    <w:top w:val="none" w:sz="0" w:space="0" w:color="auto"/>
                    <w:left w:val="none" w:sz="0" w:space="0" w:color="auto"/>
                    <w:bottom w:val="none" w:sz="0" w:space="0" w:color="auto"/>
                    <w:right w:val="none" w:sz="0" w:space="0" w:color="auto"/>
                  </w:divBdr>
                </w:div>
                <w:div w:id="722211912">
                  <w:marLeft w:val="0"/>
                  <w:marRight w:val="0"/>
                  <w:marTop w:val="0"/>
                  <w:marBottom w:val="0"/>
                  <w:divBdr>
                    <w:top w:val="none" w:sz="0" w:space="0" w:color="auto"/>
                    <w:left w:val="none" w:sz="0" w:space="0" w:color="auto"/>
                    <w:bottom w:val="none" w:sz="0" w:space="0" w:color="auto"/>
                    <w:right w:val="none" w:sz="0" w:space="0" w:color="auto"/>
                  </w:divBdr>
                  <w:divsChild>
                    <w:div w:id="1716076616">
                      <w:marLeft w:val="0"/>
                      <w:marRight w:val="0"/>
                      <w:marTop w:val="0"/>
                      <w:marBottom w:val="0"/>
                      <w:divBdr>
                        <w:top w:val="none" w:sz="0" w:space="0" w:color="auto"/>
                        <w:left w:val="none" w:sz="0" w:space="0" w:color="auto"/>
                        <w:bottom w:val="none" w:sz="0" w:space="0" w:color="auto"/>
                        <w:right w:val="none" w:sz="0" w:space="0" w:color="auto"/>
                      </w:divBdr>
                    </w:div>
                  </w:divsChild>
                </w:div>
                <w:div w:id="1255093022">
                  <w:marLeft w:val="0"/>
                  <w:marRight w:val="0"/>
                  <w:marTop w:val="0"/>
                  <w:marBottom w:val="0"/>
                  <w:divBdr>
                    <w:top w:val="none" w:sz="0" w:space="0" w:color="auto"/>
                    <w:left w:val="none" w:sz="0" w:space="0" w:color="auto"/>
                    <w:bottom w:val="none" w:sz="0" w:space="0" w:color="auto"/>
                    <w:right w:val="none" w:sz="0" w:space="0" w:color="auto"/>
                  </w:divBdr>
                  <w:divsChild>
                    <w:div w:id="56829160">
                      <w:marLeft w:val="0"/>
                      <w:marRight w:val="0"/>
                      <w:marTop w:val="0"/>
                      <w:marBottom w:val="0"/>
                      <w:divBdr>
                        <w:top w:val="none" w:sz="0" w:space="0" w:color="auto"/>
                        <w:left w:val="none" w:sz="0" w:space="0" w:color="auto"/>
                        <w:bottom w:val="none" w:sz="0" w:space="0" w:color="auto"/>
                        <w:right w:val="none" w:sz="0" w:space="0" w:color="auto"/>
                      </w:divBdr>
                    </w:div>
                  </w:divsChild>
                </w:div>
                <w:div w:id="1282879126">
                  <w:marLeft w:val="0"/>
                  <w:marRight w:val="0"/>
                  <w:marTop w:val="0"/>
                  <w:marBottom w:val="0"/>
                  <w:divBdr>
                    <w:top w:val="none" w:sz="0" w:space="0" w:color="auto"/>
                    <w:left w:val="none" w:sz="0" w:space="0" w:color="auto"/>
                    <w:bottom w:val="none" w:sz="0" w:space="0" w:color="auto"/>
                    <w:right w:val="none" w:sz="0" w:space="0" w:color="auto"/>
                  </w:divBdr>
                  <w:divsChild>
                    <w:div w:id="1901481920">
                      <w:marLeft w:val="0"/>
                      <w:marRight w:val="0"/>
                      <w:marTop w:val="0"/>
                      <w:marBottom w:val="0"/>
                      <w:divBdr>
                        <w:top w:val="none" w:sz="0" w:space="0" w:color="auto"/>
                        <w:left w:val="none" w:sz="0" w:space="0" w:color="auto"/>
                        <w:bottom w:val="none" w:sz="0" w:space="0" w:color="auto"/>
                        <w:right w:val="none" w:sz="0" w:space="0" w:color="auto"/>
                      </w:divBdr>
                    </w:div>
                  </w:divsChild>
                </w:div>
                <w:div w:id="1454472155">
                  <w:marLeft w:val="0"/>
                  <w:marRight w:val="0"/>
                  <w:marTop w:val="0"/>
                  <w:marBottom w:val="0"/>
                  <w:divBdr>
                    <w:top w:val="none" w:sz="0" w:space="0" w:color="auto"/>
                    <w:left w:val="none" w:sz="0" w:space="0" w:color="auto"/>
                    <w:bottom w:val="none" w:sz="0" w:space="0" w:color="auto"/>
                    <w:right w:val="none" w:sz="0" w:space="0" w:color="auto"/>
                  </w:divBdr>
                  <w:divsChild>
                    <w:div w:id="126556488">
                      <w:marLeft w:val="0"/>
                      <w:marRight w:val="0"/>
                      <w:marTop w:val="0"/>
                      <w:marBottom w:val="0"/>
                      <w:divBdr>
                        <w:top w:val="none" w:sz="0" w:space="0" w:color="auto"/>
                        <w:left w:val="none" w:sz="0" w:space="0" w:color="auto"/>
                        <w:bottom w:val="none" w:sz="0" w:space="0" w:color="auto"/>
                        <w:right w:val="none" w:sz="0" w:space="0" w:color="auto"/>
                      </w:divBdr>
                    </w:div>
                    <w:div w:id="170293226">
                      <w:marLeft w:val="0"/>
                      <w:marRight w:val="0"/>
                      <w:marTop w:val="0"/>
                      <w:marBottom w:val="0"/>
                      <w:divBdr>
                        <w:top w:val="none" w:sz="0" w:space="0" w:color="auto"/>
                        <w:left w:val="none" w:sz="0" w:space="0" w:color="auto"/>
                        <w:bottom w:val="none" w:sz="0" w:space="0" w:color="auto"/>
                        <w:right w:val="none" w:sz="0" w:space="0" w:color="auto"/>
                      </w:divBdr>
                    </w:div>
                    <w:div w:id="289635043">
                      <w:marLeft w:val="0"/>
                      <w:marRight w:val="0"/>
                      <w:marTop w:val="0"/>
                      <w:marBottom w:val="0"/>
                      <w:divBdr>
                        <w:top w:val="none" w:sz="0" w:space="0" w:color="auto"/>
                        <w:left w:val="none" w:sz="0" w:space="0" w:color="auto"/>
                        <w:bottom w:val="none" w:sz="0" w:space="0" w:color="auto"/>
                        <w:right w:val="none" w:sz="0" w:space="0" w:color="auto"/>
                      </w:divBdr>
                    </w:div>
                    <w:div w:id="593132571">
                      <w:marLeft w:val="0"/>
                      <w:marRight w:val="0"/>
                      <w:marTop w:val="0"/>
                      <w:marBottom w:val="0"/>
                      <w:divBdr>
                        <w:top w:val="none" w:sz="0" w:space="0" w:color="auto"/>
                        <w:left w:val="none" w:sz="0" w:space="0" w:color="auto"/>
                        <w:bottom w:val="none" w:sz="0" w:space="0" w:color="auto"/>
                        <w:right w:val="none" w:sz="0" w:space="0" w:color="auto"/>
                      </w:divBdr>
                    </w:div>
                    <w:div w:id="1965229178">
                      <w:marLeft w:val="0"/>
                      <w:marRight w:val="0"/>
                      <w:marTop w:val="0"/>
                      <w:marBottom w:val="0"/>
                      <w:divBdr>
                        <w:top w:val="none" w:sz="0" w:space="0" w:color="auto"/>
                        <w:left w:val="none" w:sz="0" w:space="0" w:color="auto"/>
                        <w:bottom w:val="none" w:sz="0" w:space="0" w:color="auto"/>
                        <w:right w:val="none" w:sz="0" w:space="0" w:color="auto"/>
                      </w:divBdr>
                    </w:div>
                    <w:div w:id="2022002363">
                      <w:marLeft w:val="0"/>
                      <w:marRight w:val="0"/>
                      <w:marTop w:val="0"/>
                      <w:marBottom w:val="0"/>
                      <w:divBdr>
                        <w:top w:val="none" w:sz="0" w:space="0" w:color="auto"/>
                        <w:left w:val="none" w:sz="0" w:space="0" w:color="auto"/>
                        <w:bottom w:val="none" w:sz="0" w:space="0" w:color="auto"/>
                        <w:right w:val="none" w:sz="0" w:space="0" w:color="auto"/>
                      </w:divBdr>
                    </w:div>
                    <w:div w:id="2023434913">
                      <w:marLeft w:val="0"/>
                      <w:marRight w:val="0"/>
                      <w:marTop w:val="0"/>
                      <w:marBottom w:val="0"/>
                      <w:divBdr>
                        <w:top w:val="none" w:sz="0" w:space="0" w:color="auto"/>
                        <w:left w:val="none" w:sz="0" w:space="0" w:color="auto"/>
                        <w:bottom w:val="none" w:sz="0" w:space="0" w:color="auto"/>
                        <w:right w:val="none" w:sz="0" w:space="0" w:color="auto"/>
                      </w:divBdr>
                      <w:divsChild>
                        <w:div w:id="996615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0687081">
                  <w:marLeft w:val="0"/>
                  <w:marRight w:val="0"/>
                  <w:marTop w:val="0"/>
                  <w:marBottom w:val="0"/>
                  <w:divBdr>
                    <w:top w:val="none" w:sz="0" w:space="0" w:color="auto"/>
                    <w:left w:val="none" w:sz="0" w:space="0" w:color="auto"/>
                    <w:bottom w:val="none" w:sz="0" w:space="0" w:color="auto"/>
                    <w:right w:val="none" w:sz="0" w:space="0" w:color="auto"/>
                  </w:divBdr>
                  <w:divsChild>
                    <w:div w:id="93330947">
                      <w:marLeft w:val="0"/>
                      <w:marRight w:val="0"/>
                      <w:marTop w:val="0"/>
                      <w:marBottom w:val="0"/>
                      <w:divBdr>
                        <w:top w:val="none" w:sz="0" w:space="0" w:color="auto"/>
                        <w:left w:val="none" w:sz="0" w:space="0" w:color="auto"/>
                        <w:bottom w:val="none" w:sz="0" w:space="0" w:color="auto"/>
                        <w:right w:val="none" w:sz="0" w:space="0" w:color="auto"/>
                      </w:divBdr>
                    </w:div>
                  </w:divsChild>
                </w:div>
                <w:div w:id="1895501177">
                  <w:marLeft w:val="0"/>
                  <w:marRight w:val="0"/>
                  <w:marTop w:val="0"/>
                  <w:marBottom w:val="0"/>
                  <w:divBdr>
                    <w:top w:val="none" w:sz="0" w:space="0" w:color="auto"/>
                    <w:left w:val="none" w:sz="0" w:space="0" w:color="auto"/>
                    <w:bottom w:val="none" w:sz="0" w:space="0" w:color="auto"/>
                    <w:right w:val="none" w:sz="0" w:space="0" w:color="auto"/>
                  </w:divBdr>
                </w:div>
                <w:div w:id="1908031145">
                  <w:marLeft w:val="0"/>
                  <w:marRight w:val="0"/>
                  <w:marTop w:val="0"/>
                  <w:marBottom w:val="0"/>
                  <w:divBdr>
                    <w:top w:val="none" w:sz="0" w:space="0" w:color="auto"/>
                    <w:left w:val="none" w:sz="0" w:space="0" w:color="auto"/>
                    <w:bottom w:val="none" w:sz="0" w:space="0" w:color="auto"/>
                    <w:right w:val="none" w:sz="0" w:space="0" w:color="auto"/>
                  </w:divBdr>
                </w:div>
                <w:div w:id="1924530841">
                  <w:marLeft w:val="0"/>
                  <w:marRight w:val="0"/>
                  <w:marTop w:val="0"/>
                  <w:marBottom w:val="0"/>
                  <w:divBdr>
                    <w:top w:val="none" w:sz="0" w:space="0" w:color="auto"/>
                    <w:left w:val="none" w:sz="0" w:space="0" w:color="auto"/>
                    <w:bottom w:val="none" w:sz="0" w:space="0" w:color="auto"/>
                    <w:right w:val="none" w:sz="0" w:space="0" w:color="auto"/>
                  </w:divBdr>
                  <w:divsChild>
                    <w:div w:id="721250027">
                      <w:marLeft w:val="0"/>
                      <w:marRight w:val="0"/>
                      <w:marTop w:val="0"/>
                      <w:marBottom w:val="0"/>
                      <w:divBdr>
                        <w:top w:val="none" w:sz="0" w:space="0" w:color="auto"/>
                        <w:left w:val="none" w:sz="0" w:space="0" w:color="auto"/>
                        <w:bottom w:val="none" w:sz="0" w:space="0" w:color="auto"/>
                        <w:right w:val="none" w:sz="0" w:space="0" w:color="auto"/>
                      </w:divBdr>
                    </w:div>
                  </w:divsChild>
                </w:div>
                <w:div w:id="1963463292">
                  <w:marLeft w:val="0"/>
                  <w:marRight w:val="0"/>
                  <w:marTop w:val="0"/>
                  <w:marBottom w:val="0"/>
                  <w:divBdr>
                    <w:top w:val="none" w:sz="0" w:space="0" w:color="auto"/>
                    <w:left w:val="none" w:sz="0" w:space="0" w:color="auto"/>
                    <w:bottom w:val="none" w:sz="0" w:space="0" w:color="auto"/>
                    <w:right w:val="none" w:sz="0" w:space="0" w:color="auto"/>
                  </w:divBdr>
                  <w:divsChild>
                    <w:div w:id="16660221">
                      <w:marLeft w:val="0"/>
                      <w:marRight w:val="0"/>
                      <w:marTop w:val="0"/>
                      <w:marBottom w:val="0"/>
                      <w:divBdr>
                        <w:top w:val="none" w:sz="0" w:space="0" w:color="auto"/>
                        <w:left w:val="none" w:sz="0" w:space="0" w:color="auto"/>
                        <w:bottom w:val="none" w:sz="0" w:space="0" w:color="auto"/>
                        <w:right w:val="none" w:sz="0" w:space="0" w:color="auto"/>
                      </w:divBdr>
                    </w:div>
                    <w:div w:id="1077551398">
                      <w:marLeft w:val="0"/>
                      <w:marRight w:val="0"/>
                      <w:marTop w:val="0"/>
                      <w:marBottom w:val="0"/>
                      <w:divBdr>
                        <w:top w:val="none" w:sz="0" w:space="0" w:color="auto"/>
                        <w:left w:val="none" w:sz="0" w:space="0" w:color="auto"/>
                        <w:bottom w:val="none" w:sz="0" w:space="0" w:color="auto"/>
                        <w:right w:val="none" w:sz="0" w:space="0" w:color="auto"/>
                      </w:divBdr>
                      <w:divsChild>
                        <w:div w:id="264121670">
                          <w:marLeft w:val="0"/>
                          <w:marRight w:val="0"/>
                          <w:marTop w:val="0"/>
                          <w:marBottom w:val="0"/>
                          <w:divBdr>
                            <w:top w:val="none" w:sz="0" w:space="0" w:color="auto"/>
                            <w:left w:val="none" w:sz="0" w:space="0" w:color="auto"/>
                            <w:bottom w:val="none" w:sz="0" w:space="0" w:color="auto"/>
                            <w:right w:val="none" w:sz="0" w:space="0" w:color="auto"/>
                          </w:divBdr>
                        </w:div>
                      </w:divsChild>
                    </w:div>
                    <w:div w:id="1276712678">
                      <w:marLeft w:val="0"/>
                      <w:marRight w:val="0"/>
                      <w:marTop w:val="0"/>
                      <w:marBottom w:val="0"/>
                      <w:divBdr>
                        <w:top w:val="none" w:sz="0" w:space="0" w:color="auto"/>
                        <w:left w:val="none" w:sz="0" w:space="0" w:color="auto"/>
                        <w:bottom w:val="none" w:sz="0" w:space="0" w:color="auto"/>
                        <w:right w:val="none" w:sz="0" w:space="0" w:color="auto"/>
                      </w:divBdr>
                    </w:div>
                    <w:div w:id="1433697548">
                      <w:marLeft w:val="0"/>
                      <w:marRight w:val="0"/>
                      <w:marTop w:val="0"/>
                      <w:marBottom w:val="0"/>
                      <w:divBdr>
                        <w:top w:val="none" w:sz="0" w:space="0" w:color="auto"/>
                        <w:left w:val="none" w:sz="0" w:space="0" w:color="auto"/>
                        <w:bottom w:val="none" w:sz="0" w:space="0" w:color="auto"/>
                        <w:right w:val="none" w:sz="0" w:space="0" w:color="auto"/>
                      </w:divBdr>
                    </w:div>
                    <w:div w:id="1549419861">
                      <w:marLeft w:val="0"/>
                      <w:marRight w:val="0"/>
                      <w:marTop w:val="0"/>
                      <w:marBottom w:val="0"/>
                      <w:divBdr>
                        <w:top w:val="none" w:sz="0" w:space="0" w:color="auto"/>
                        <w:left w:val="none" w:sz="0" w:space="0" w:color="auto"/>
                        <w:bottom w:val="none" w:sz="0" w:space="0" w:color="auto"/>
                        <w:right w:val="none" w:sz="0" w:space="0" w:color="auto"/>
                      </w:divBdr>
                      <w:divsChild>
                        <w:div w:id="1934825401">
                          <w:marLeft w:val="0"/>
                          <w:marRight w:val="0"/>
                          <w:marTop w:val="0"/>
                          <w:marBottom w:val="0"/>
                          <w:divBdr>
                            <w:top w:val="none" w:sz="0" w:space="0" w:color="auto"/>
                            <w:left w:val="none" w:sz="0" w:space="0" w:color="auto"/>
                            <w:bottom w:val="none" w:sz="0" w:space="0" w:color="auto"/>
                            <w:right w:val="none" w:sz="0" w:space="0" w:color="auto"/>
                          </w:divBdr>
                        </w:div>
                      </w:divsChild>
                    </w:div>
                    <w:div w:id="1656949847">
                      <w:marLeft w:val="0"/>
                      <w:marRight w:val="0"/>
                      <w:marTop w:val="0"/>
                      <w:marBottom w:val="0"/>
                      <w:divBdr>
                        <w:top w:val="none" w:sz="0" w:space="0" w:color="auto"/>
                        <w:left w:val="none" w:sz="0" w:space="0" w:color="auto"/>
                        <w:bottom w:val="none" w:sz="0" w:space="0" w:color="auto"/>
                        <w:right w:val="none" w:sz="0" w:space="0" w:color="auto"/>
                      </w:divBdr>
                    </w:div>
                    <w:div w:id="1715692303">
                      <w:marLeft w:val="0"/>
                      <w:marRight w:val="0"/>
                      <w:marTop w:val="0"/>
                      <w:marBottom w:val="0"/>
                      <w:divBdr>
                        <w:top w:val="none" w:sz="0" w:space="0" w:color="auto"/>
                        <w:left w:val="none" w:sz="0" w:space="0" w:color="auto"/>
                        <w:bottom w:val="none" w:sz="0" w:space="0" w:color="auto"/>
                        <w:right w:val="none" w:sz="0" w:space="0" w:color="auto"/>
                      </w:divBdr>
                    </w:div>
                    <w:div w:id="1801221385">
                      <w:marLeft w:val="0"/>
                      <w:marRight w:val="0"/>
                      <w:marTop w:val="0"/>
                      <w:marBottom w:val="0"/>
                      <w:divBdr>
                        <w:top w:val="none" w:sz="0" w:space="0" w:color="auto"/>
                        <w:left w:val="none" w:sz="0" w:space="0" w:color="auto"/>
                        <w:bottom w:val="none" w:sz="0" w:space="0" w:color="auto"/>
                        <w:right w:val="none" w:sz="0" w:space="0" w:color="auto"/>
                      </w:divBdr>
                    </w:div>
                    <w:div w:id="1999994157">
                      <w:marLeft w:val="0"/>
                      <w:marRight w:val="0"/>
                      <w:marTop w:val="0"/>
                      <w:marBottom w:val="0"/>
                      <w:divBdr>
                        <w:top w:val="none" w:sz="0" w:space="0" w:color="auto"/>
                        <w:left w:val="none" w:sz="0" w:space="0" w:color="auto"/>
                        <w:bottom w:val="none" w:sz="0" w:space="0" w:color="auto"/>
                        <w:right w:val="none" w:sz="0" w:space="0" w:color="auto"/>
                      </w:divBdr>
                    </w:div>
                    <w:div w:id="2103182976">
                      <w:marLeft w:val="0"/>
                      <w:marRight w:val="0"/>
                      <w:marTop w:val="0"/>
                      <w:marBottom w:val="0"/>
                      <w:divBdr>
                        <w:top w:val="none" w:sz="0" w:space="0" w:color="auto"/>
                        <w:left w:val="none" w:sz="0" w:space="0" w:color="auto"/>
                        <w:bottom w:val="none" w:sz="0" w:space="0" w:color="auto"/>
                        <w:right w:val="none" w:sz="0" w:space="0" w:color="auto"/>
                      </w:divBdr>
                      <w:divsChild>
                        <w:div w:id="841168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2746558">
          <w:marLeft w:val="0"/>
          <w:marRight w:val="0"/>
          <w:marTop w:val="0"/>
          <w:marBottom w:val="0"/>
          <w:divBdr>
            <w:top w:val="none" w:sz="0" w:space="0" w:color="auto"/>
            <w:left w:val="none" w:sz="0" w:space="0" w:color="auto"/>
            <w:bottom w:val="none" w:sz="0" w:space="0" w:color="auto"/>
            <w:right w:val="none" w:sz="0" w:space="0" w:color="auto"/>
          </w:divBdr>
          <w:divsChild>
            <w:div w:id="1536186992">
              <w:marLeft w:val="0"/>
              <w:marRight w:val="0"/>
              <w:marTop w:val="0"/>
              <w:marBottom w:val="0"/>
              <w:divBdr>
                <w:top w:val="none" w:sz="0" w:space="0" w:color="auto"/>
                <w:left w:val="none" w:sz="0" w:space="0" w:color="auto"/>
                <w:bottom w:val="none" w:sz="0" w:space="0" w:color="auto"/>
                <w:right w:val="none" w:sz="0" w:space="0" w:color="auto"/>
              </w:divBdr>
              <w:divsChild>
                <w:div w:id="313797255">
                  <w:marLeft w:val="0"/>
                  <w:marRight w:val="0"/>
                  <w:marTop w:val="0"/>
                  <w:marBottom w:val="0"/>
                  <w:divBdr>
                    <w:top w:val="none" w:sz="0" w:space="0" w:color="auto"/>
                    <w:left w:val="none" w:sz="0" w:space="0" w:color="auto"/>
                    <w:bottom w:val="none" w:sz="0" w:space="0" w:color="auto"/>
                    <w:right w:val="none" w:sz="0" w:space="0" w:color="auto"/>
                  </w:divBdr>
                </w:div>
                <w:div w:id="413357618">
                  <w:marLeft w:val="0"/>
                  <w:marRight w:val="0"/>
                  <w:marTop w:val="0"/>
                  <w:marBottom w:val="0"/>
                  <w:divBdr>
                    <w:top w:val="none" w:sz="0" w:space="0" w:color="auto"/>
                    <w:left w:val="none" w:sz="0" w:space="0" w:color="auto"/>
                    <w:bottom w:val="none" w:sz="0" w:space="0" w:color="auto"/>
                    <w:right w:val="none" w:sz="0" w:space="0" w:color="auto"/>
                  </w:divBdr>
                </w:div>
                <w:div w:id="1444500165">
                  <w:marLeft w:val="0"/>
                  <w:marRight w:val="0"/>
                  <w:marTop w:val="0"/>
                  <w:marBottom w:val="0"/>
                  <w:divBdr>
                    <w:top w:val="none" w:sz="0" w:space="0" w:color="auto"/>
                    <w:left w:val="none" w:sz="0" w:space="0" w:color="auto"/>
                    <w:bottom w:val="none" w:sz="0" w:space="0" w:color="auto"/>
                    <w:right w:val="none" w:sz="0" w:space="0" w:color="auto"/>
                  </w:divBdr>
                  <w:divsChild>
                    <w:div w:id="401408380">
                      <w:marLeft w:val="0"/>
                      <w:marRight w:val="0"/>
                      <w:marTop w:val="0"/>
                      <w:marBottom w:val="0"/>
                      <w:divBdr>
                        <w:top w:val="none" w:sz="0" w:space="0" w:color="auto"/>
                        <w:left w:val="none" w:sz="0" w:space="0" w:color="auto"/>
                        <w:bottom w:val="none" w:sz="0" w:space="0" w:color="auto"/>
                        <w:right w:val="none" w:sz="0" w:space="0" w:color="auto"/>
                      </w:divBdr>
                    </w:div>
                    <w:div w:id="1153182541">
                      <w:marLeft w:val="0"/>
                      <w:marRight w:val="0"/>
                      <w:marTop w:val="0"/>
                      <w:marBottom w:val="0"/>
                      <w:divBdr>
                        <w:top w:val="none" w:sz="0" w:space="0" w:color="auto"/>
                        <w:left w:val="none" w:sz="0" w:space="0" w:color="auto"/>
                        <w:bottom w:val="none" w:sz="0" w:space="0" w:color="auto"/>
                        <w:right w:val="none" w:sz="0" w:space="0" w:color="auto"/>
                      </w:divBdr>
                    </w:div>
                  </w:divsChild>
                </w:div>
                <w:div w:id="1449616787">
                  <w:marLeft w:val="0"/>
                  <w:marRight w:val="0"/>
                  <w:marTop w:val="0"/>
                  <w:marBottom w:val="0"/>
                  <w:divBdr>
                    <w:top w:val="none" w:sz="0" w:space="0" w:color="auto"/>
                    <w:left w:val="none" w:sz="0" w:space="0" w:color="auto"/>
                    <w:bottom w:val="none" w:sz="0" w:space="0" w:color="auto"/>
                    <w:right w:val="none" w:sz="0" w:space="0" w:color="auto"/>
                  </w:divBdr>
                  <w:divsChild>
                    <w:div w:id="35859527">
                      <w:marLeft w:val="0"/>
                      <w:marRight w:val="0"/>
                      <w:marTop w:val="0"/>
                      <w:marBottom w:val="0"/>
                      <w:divBdr>
                        <w:top w:val="none" w:sz="0" w:space="0" w:color="auto"/>
                        <w:left w:val="none" w:sz="0" w:space="0" w:color="auto"/>
                        <w:bottom w:val="none" w:sz="0" w:space="0" w:color="auto"/>
                        <w:right w:val="none" w:sz="0" w:space="0" w:color="auto"/>
                      </w:divBdr>
                    </w:div>
                  </w:divsChild>
                </w:div>
                <w:div w:id="1525167235">
                  <w:marLeft w:val="0"/>
                  <w:marRight w:val="0"/>
                  <w:marTop w:val="0"/>
                  <w:marBottom w:val="0"/>
                  <w:divBdr>
                    <w:top w:val="none" w:sz="0" w:space="0" w:color="auto"/>
                    <w:left w:val="none" w:sz="0" w:space="0" w:color="auto"/>
                    <w:bottom w:val="none" w:sz="0" w:space="0" w:color="auto"/>
                    <w:right w:val="none" w:sz="0" w:space="0" w:color="auto"/>
                  </w:divBdr>
                  <w:divsChild>
                    <w:div w:id="66613932">
                      <w:marLeft w:val="0"/>
                      <w:marRight w:val="0"/>
                      <w:marTop w:val="0"/>
                      <w:marBottom w:val="0"/>
                      <w:divBdr>
                        <w:top w:val="none" w:sz="0" w:space="0" w:color="auto"/>
                        <w:left w:val="none" w:sz="0" w:space="0" w:color="auto"/>
                        <w:bottom w:val="none" w:sz="0" w:space="0" w:color="auto"/>
                        <w:right w:val="none" w:sz="0" w:space="0" w:color="auto"/>
                      </w:divBdr>
                      <w:divsChild>
                        <w:div w:id="1314026104">
                          <w:marLeft w:val="0"/>
                          <w:marRight w:val="0"/>
                          <w:marTop w:val="0"/>
                          <w:marBottom w:val="0"/>
                          <w:divBdr>
                            <w:top w:val="none" w:sz="0" w:space="0" w:color="auto"/>
                            <w:left w:val="none" w:sz="0" w:space="0" w:color="auto"/>
                            <w:bottom w:val="none" w:sz="0" w:space="0" w:color="auto"/>
                            <w:right w:val="none" w:sz="0" w:space="0" w:color="auto"/>
                          </w:divBdr>
                        </w:div>
                      </w:divsChild>
                    </w:div>
                    <w:div w:id="125902146">
                      <w:marLeft w:val="0"/>
                      <w:marRight w:val="0"/>
                      <w:marTop w:val="0"/>
                      <w:marBottom w:val="0"/>
                      <w:divBdr>
                        <w:top w:val="none" w:sz="0" w:space="0" w:color="auto"/>
                        <w:left w:val="none" w:sz="0" w:space="0" w:color="auto"/>
                        <w:bottom w:val="none" w:sz="0" w:space="0" w:color="auto"/>
                        <w:right w:val="none" w:sz="0" w:space="0" w:color="auto"/>
                      </w:divBdr>
                    </w:div>
                    <w:div w:id="222372415">
                      <w:marLeft w:val="0"/>
                      <w:marRight w:val="0"/>
                      <w:marTop w:val="0"/>
                      <w:marBottom w:val="0"/>
                      <w:divBdr>
                        <w:top w:val="none" w:sz="0" w:space="0" w:color="auto"/>
                        <w:left w:val="none" w:sz="0" w:space="0" w:color="auto"/>
                        <w:bottom w:val="none" w:sz="0" w:space="0" w:color="auto"/>
                        <w:right w:val="none" w:sz="0" w:space="0" w:color="auto"/>
                      </w:divBdr>
                      <w:divsChild>
                        <w:div w:id="1672945583">
                          <w:marLeft w:val="0"/>
                          <w:marRight w:val="0"/>
                          <w:marTop w:val="0"/>
                          <w:marBottom w:val="0"/>
                          <w:divBdr>
                            <w:top w:val="none" w:sz="0" w:space="0" w:color="auto"/>
                            <w:left w:val="none" w:sz="0" w:space="0" w:color="auto"/>
                            <w:bottom w:val="none" w:sz="0" w:space="0" w:color="auto"/>
                            <w:right w:val="none" w:sz="0" w:space="0" w:color="auto"/>
                          </w:divBdr>
                        </w:div>
                      </w:divsChild>
                    </w:div>
                    <w:div w:id="684404257">
                      <w:marLeft w:val="0"/>
                      <w:marRight w:val="0"/>
                      <w:marTop w:val="0"/>
                      <w:marBottom w:val="0"/>
                      <w:divBdr>
                        <w:top w:val="none" w:sz="0" w:space="0" w:color="auto"/>
                        <w:left w:val="none" w:sz="0" w:space="0" w:color="auto"/>
                        <w:bottom w:val="none" w:sz="0" w:space="0" w:color="auto"/>
                        <w:right w:val="none" w:sz="0" w:space="0" w:color="auto"/>
                      </w:divBdr>
                    </w:div>
                    <w:div w:id="1047148032">
                      <w:marLeft w:val="0"/>
                      <w:marRight w:val="0"/>
                      <w:marTop w:val="0"/>
                      <w:marBottom w:val="0"/>
                      <w:divBdr>
                        <w:top w:val="none" w:sz="0" w:space="0" w:color="auto"/>
                        <w:left w:val="none" w:sz="0" w:space="0" w:color="auto"/>
                        <w:bottom w:val="none" w:sz="0" w:space="0" w:color="auto"/>
                        <w:right w:val="none" w:sz="0" w:space="0" w:color="auto"/>
                      </w:divBdr>
                      <w:divsChild>
                        <w:div w:id="1218973551">
                          <w:marLeft w:val="0"/>
                          <w:marRight w:val="0"/>
                          <w:marTop w:val="0"/>
                          <w:marBottom w:val="0"/>
                          <w:divBdr>
                            <w:top w:val="none" w:sz="0" w:space="0" w:color="auto"/>
                            <w:left w:val="none" w:sz="0" w:space="0" w:color="auto"/>
                            <w:bottom w:val="none" w:sz="0" w:space="0" w:color="auto"/>
                            <w:right w:val="none" w:sz="0" w:space="0" w:color="auto"/>
                          </w:divBdr>
                        </w:div>
                      </w:divsChild>
                    </w:div>
                    <w:div w:id="1300264380">
                      <w:marLeft w:val="0"/>
                      <w:marRight w:val="0"/>
                      <w:marTop w:val="0"/>
                      <w:marBottom w:val="0"/>
                      <w:divBdr>
                        <w:top w:val="none" w:sz="0" w:space="0" w:color="auto"/>
                        <w:left w:val="none" w:sz="0" w:space="0" w:color="auto"/>
                        <w:bottom w:val="none" w:sz="0" w:space="0" w:color="auto"/>
                        <w:right w:val="none" w:sz="0" w:space="0" w:color="auto"/>
                      </w:divBdr>
                    </w:div>
                    <w:div w:id="1466970906">
                      <w:marLeft w:val="0"/>
                      <w:marRight w:val="0"/>
                      <w:marTop w:val="0"/>
                      <w:marBottom w:val="0"/>
                      <w:divBdr>
                        <w:top w:val="none" w:sz="0" w:space="0" w:color="auto"/>
                        <w:left w:val="none" w:sz="0" w:space="0" w:color="auto"/>
                        <w:bottom w:val="none" w:sz="0" w:space="0" w:color="auto"/>
                        <w:right w:val="none" w:sz="0" w:space="0" w:color="auto"/>
                      </w:divBdr>
                    </w:div>
                    <w:div w:id="195436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2555322">
          <w:marLeft w:val="0"/>
          <w:marRight w:val="0"/>
          <w:marTop w:val="0"/>
          <w:marBottom w:val="0"/>
          <w:divBdr>
            <w:top w:val="none" w:sz="0" w:space="0" w:color="auto"/>
            <w:left w:val="none" w:sz="0" w:space="0" w:color="auto"/>
            <w:bottom w:val="none" w:sz="0" w:space="0" w:color="auto"/>
            <w:right w:val="none" w:sz="0" w:space="0" w:color="auto"/>
          </w:divBdr>
          <w:divsChild>
            <w:div w:id="469447664">
              <w:marLeft w:val="0"/>
              <w:marRight w:val="0"/>
              <w:marTop w:val="0"/>
              <w:marBottom w:val="0"/>
              <w:divBdr>
                <w:top w:val="none" w:sz="0" w:space="0" w:color="auto"/>
                <w:left w:val="none" w:sz="0" w:space="0" w:color="auto"/>
                <w:bottom w:val="none" w:sz="0" w:space="0" w:color="auto"/>
                <w:right w:val="none" w:sz="0" w:space="0" w:color="auto"/>
              </w:divBdr>
              <w:divsChild>
                <w:div w:id="623465149">
                  <w:marLeft w:val="0"/>
                  <w:marRight w:val="0"/>
                  <w:marTop w:val="0"/>
                  <w:marBottom w:val="0"/>
                  <w:divBdr>
                    <w:top w:val="none" w:sz="0" w:space="0" w:color="auto"/>
                    <w:left w:val="none" w:sz="0" w:space="0" w:color="auto"/>
                    <w:bottom w:val="none" w:sz="0" w:space="0" w:color="auto"/>
                    <w:right w:val="none" w:sz="0" w:space="0" w:color="auto"/>
                  </w:divBdr>
                  <w:divsChild>
                    <w:div w:id="945576980">
                      <w:marLeft w:val="0"/>
                      <w:marRight w:val="0"/>
                      <w:marTop w:val="0"/>
                      <w:marBottom w:val="0"/>
                      <w:divBdr>
                        <w:top w:val="none" w:sz="0" w:space="0" w:color="auto"/>
                        <w:left w:val="none" w:sz="0" w:space="0" w:color="auto"/>
                        <w:bottom w:val="none" w:sz="0" w:space="0" w:color="auto"/>
                        <w:right w:val="none" w:sz="0" w:space="0" w:color="auto"/>
                      </w:divBdr>
                    </w:div>
                    <w:div w:id="1208376034">
                      <w:marLeft w:val="0"/>
                      <w:marRight w:val="0"/>
                      <w:marTop w:val="0"/>
                      <w:marBottom w:val="0"/>
                      <w:divBdr>
                        <w:top w:val="none" w:sz="0" w:space="0" w:color="auto"/>
                        <w:left w:val="none" w:sz="0" w:space="0" w:color="auto"/>
                        <w:bottom w:val="none" w:sz="0" w:space="0" w:color="auto"/>
                        <w:right w:val="none" w:sz="0" w:space="0" w:color="auto"/>
                      </w:divBdr>
                    </w:div>
                    <w:div w:id="1668285125">
                      <w:marLeft w:val="0"/>
                      <w:marRight w:val="0"/>
                      <w:marTop w:val="0"/>
                      <w:marBottom w:val="0"/>
                      <w:divBdr>
                        <w:top w:val="none" w:sz="0" w:space="0" w:color="auto"/>
                        <w:left w:val="none" w:sz="0" w:space="0" w:color="auto"/>
                        <w:bottom w:val="none" w:sz="0" w:space="0" w:color="auto"/>
                        <w:right w:val="none" w:sz="0" w:space="0" w:color="auto"/>
                      </w:divBdr>
                    </w:div>
                    <w:div w:id="2121339990">
                      <w:marLeft w:val="0"/>
                      <w:marRight w:val="0"/>
                      <w:marTop w:val="0"/>
                      <w:marBottom w:val="0"/>
                      <w:divBdr>
                        <w:top w:val="none" w:sz="0" w:space="0" w:color="auto"/>
                        <w:left w:val="none" w:sz="0" w:space="0" w:color="auto"/>
                        <w:bottom w:val="none" w:sz="0" w:space="0" w:color="auto"/>
                        <w:right w:val="none" w:sz="0" w:space="0" w:color="auto"/>
                      </w:divBdr>
                    </w:div>
                  </w:divsChild>
                </w:div>
                <w:div w:id="1153836433">
                  <w:marLeft w:val="0"/>
                  <w:marRight w:val="0"/>
                  <w:marTop w:val="0"/>
                  <w:marBottom w:val="0"/>
                  <w:divBdr>
                    <w:top w:val="none" w:sz="0" w:space="0" w:color="auto"/>
                    <w:left w:val="none" w:sz="0" w:space="0" w:color="auto"/>
                    <w:bottom w:val="none" w:sz="0" w:space="0" w:color="auto"/>
                    <w:right w:val="none" w:sz="0" w:space="0" w:color="auto"/>
                  </w:divBdr>
                  <w:divsChild>
                    <w:div w:id="439877886">
                      <w:marLeft w:val="0"/>
                      <w:marRight w:val="0"/>
                      <w:marTop w:val="0"/>
                      <w:marBottom w:val="0"/>
                      <w:divBdr>
                        <w:top w:val="none" w:sz="0" w:space="0" w:color="auto"/>
                        <w:left w:val="none" w:sz="0" w:space="0" w:color="auto"/>
                        <w:bottom w:val="none" w:sz="0" w:space="0" w:color="auto"/>
                        <w:right w:val="none" w:sz="0" w:space="0" w:color="auto"/>
                      </w:divBdr>
                    </w:div>
                    <w:div w:id="558053930">
                      <w:marLeft w:val="0"/>
                      <w:marRight w:val="0"/>
                      <w:marTop w:val="0"/>
                      <w:marBottom w:val="0"/>
                      <w:divBdr>
                        <w:top w:val="none" w:sz="0" w:space="0" w:color="auto"/>
                        <w:left w:val="none" w:sz="0" w:space="0" w:color="auto"/>
                        <w:bottom w:val="none" w:sz="0" w:space="0" w:color="auto"/>
                        <w:right w:val="none" w:sz="0" w:space="0" w:color="auto"/>
                      </w:divBdr>
                    </w:div>
                    <w:div w:id="736175226">
                      <w:marLeft w:val="0"/>
                      <w:marRight w:val="0"/>
                      <w:marTop w:val="0"/>
                      <w:marBottom w:val="0"/>
                      <w:divBdr>
                        <w:top w:val="none" w:sz="0" w:space="0" w:color="auto"/>
                        <w:left w:val="none" w:sz="0" w:space="0" w:color="auto"/>
                        <w:bottom w:val="none" w:sz="0" w:space="0" w:color="auto"/>
                        <w:right w:val="none" w:sz="0" w:space="0" w:color="auto"/>
                      </w:divBdr>
                    </w:div>
                    <w:div w:id="780799997">
                      <w:marLeft w:val="0"/>
                      <w:marRight w:val="0"/>
                      <w:marTop w:val="0"/>
                      <w:marBottom w:val="0"/>
                      <w:divBdr>
                        <w:top w:val="none" w:sz="0" w:space="0" w:color="auto"/>
                        <w:left w:val="none" w:sz="0" w:space="0" w:color="auto"/>
                        <w:bottom w:val="none" w:sz="0" w:space="0" w:color="auto"/>
                        <w:right w:val="none" w:sz="0" w:space="0" w:color="auto"/>
                      </w:divBdr>
                    </w:div>
                    <w:div w:id="926232865">
                      <w:marLeft w:val="0"/>
                      <w:marRight w:val="0"/>
                      <w:marTop w:val="0"/>
                      <w:marBottom w:val="0"/>
                      <w:divBdr>
                        <w:top w:val="none" w:sz="0" w:space="0" w:color="auto"/>
                        <w:left w:val="none" w:sz="0" w:space="0" w:color="auto"/>
                        <w:bottom w:val="none" w:sz="0" w:space="0" w:color="auto"/>
                        <w:right w:val="none" w:sz="0" w:space="0" w:color="auto"/>
                      </w:divBdr>
                    </w:div>
                    <w:div w:id="1033650886">
                      <w:marLeft w:val="0"/>
                      <w:marRight w:val="0"/>
                      <w:marTop w:val="0"/>
                      <w:marBottom w:val="0"/>
                      <w:divBdr>
                        <w:top w:val="none" w:sz="0" w:space="0" w:color="auto"/>
                        <w:left w:val="none" w:sz="0" w:space="0" w:color="auto"/>
                        <w:bottom w:val="none" w:sz="0" w:space="0" w:color="auto"/>
                        <w:right w:val="none" w:sz="0" w:space="0" w:color="auto"/>
                      </w:divBdr>
                    </w:div>
                    <w:div w:id="1488791173">
                      <w:marLeft w:val="0"/>
                      <w:marRight w:val="0"/>
                      <w:marTop w:val="0"/>
                      <w:marBottom w:val="0"/>
                      <w:divBdr>
                        <w:top w:val="none" w:sz="0" w:space="0" w:color="auto"/>
                        <w:left w:val="none" w:sz="0" w:space="0" w:color="auto"/>
                        <w:bottom w:val="none" w:sz="0" w:space="0" w:color="auto"/>
                        <w:right w:val="none" w:sz="0" w:space="0" w:color="auto"/>
                      </w:divBdr>
                    </w:div>
                    <w:div w:id="1785535851">
                      <w:marLeft w:val="0"/>
                      <w:marRight w:val="0"/>
                      <w:marTop w:val="0"/>
                      <w:marBottom w:val="0"/>
                      <w:divBdr>
                        <w:top w:val="none" w:sz="0" w:space="0" w:color="auto"/>
                        <w:left w:val="none" w:sz="0" w:space="0" w:color="auto"/>
                        <w:bottom w:val="none" w:sz="0" w:space="0" w:color="auto"/>
                        <w:right w:val="none" w:sz="0" w:space="0" w:color="auto"/>
                      </w:divBdr>
                    </w:div>
                    <w:div w:id="2070685609">
                      <w:marLeft w:val="0"/>
                      <w:marRight w:val="0"/>
                      <w:marTop w:val="0"/>
                      <w:marBottom w:val="0"/>
                      <w:divBdr>
                        <w:top w:val="none" w:sz="0" w:space="0" w:color="auto"/>
                        <w:left w:val="none" w:sz="0" w:space="0" w:color="auto"/>
                        <w:bottom w:val="none" w:sz="0" w:space="0" w:color="auto"/>
                        <w:right w:val="none" w:sz="0" w:space="0" w:color="auto"/>
                      </w:divBdr>
                    </w:div>
                  </w:divsChild>
                </w:div>
                <w:div w:id="1200165383">
                  <w:marLeft w:val="0"/>
                  <w:marRight w:val="0"/>
                  <w:marTop w:val="0"/>
                  <w:marBottom w:val="0"/>
                  <w:divBdr>
                    <w:top w:val="none" w:sz="0" w:space="0" w:color="auto"/>
                    <w:left w:val="none" w:sz="0" w:space="0" w:color="auto"/>
                    <w:bottom w:val="none" w:sz="0" w:space="0" w:color="auto"/>
                    <w:right w:val="none" w:sz="0" w:space="0" w:color="auto"/>
                  </w:divBdr>
                  <w:divsChild>
                    <w:div w:id="632053258">
                      <w:marLeft w:val="0"/>
                      <w:marRight w:val="0"/>
                      <w:marTop w:val="0"/>
                      <w:marBottom w:val="0"/>
                      <w:divBdr>
                        <w:top w:val="none" w:sz="0" w:space="0" w:color="auto"/>
                        <w:left w:val="none" w:sz="0" w:space="0" w:color="auto"/>
                        <w:bottom w:val="none" w:sz="0" w:space="0" w:color="auto"/>
                        <w:right w:val="none" w:sz="0" w:space="0" w:color="auto"/>
                      </w:divBdr>
                    </w:div>
                    <w:div w:id="1270506320">
                      <w:marLeft w:val="0"/>
                      <w:marRight w:val="0"/>
                      <w:marTop w:val="0"/>
                      <w:marBottom w:val="0"/>
                      <w:divBdr>
                        <w:top w:val="none" w:sz="0" w:space="0" w:color="auto"/>
                        <w:left w:val="none" w:sz="0" w:space="0" w:color="auto"/>
                        <w:bottom w:val="none" w:sz="0" w:space="0" w:color="auto"/>
                        <w:right w:val="none" w:sz="0" w:space="0" w:color="auto"/>
                      </w:divBdr>
                    </w:div>
                    <w:div w:id="1841382013">
                      <w:marLeft w:val="0"/>
                      <w:marRight w:val="0"/>
                      <w:marTop w:val="0"/>
                      <w:marBottom w:val="0"/>
                      <w:divBdr>
                        <w:top w:val="none" w:sz="0" w:space="0" w:color="auto"/>
                        <w:left w:val="none" w:sz="0" w:space="0" w:color="auto"/>
                        <w:bottom w:val="none" w:sz="0" w:space="0" w:color="auto"/>
                        <w:right w:val="none" w:sz="0" w:space="0" w:color="auto"/>
                      </w:divBdr>
                    </w:div>
                    <w:div w:id="2087680321">
                      <w:marLeft w:val="0"/>
                      <w:marRight w:val="0"/>
                      <w:marTop w:val="0"/>
                      <w:marBottom w:val="0"/>
                      <w:divBdr>
                        <w:top w:val="none" w:sz="0" w:space="0" w:color="auto"/>
                        <w:left w:val="none" w:sz="0" w:space="0" w:color="auto"/>
                        <w:bottom w:val="none" w:sz="0" w:space="0" w:color="auto"/>
                        <w:right w:val="none" w:sz="0" w:space="0" w:color="auto"/>
                      </w:divBdr>
                    </w:div>
                  </w:divsChild>
                </w:div>
                <w:div w:id="1256128718">
                  <w:marLeft w:val="0"/>
                  <w:marRight w:val="0"/>
                  <w:marTop w:val="0"/>
                  <w:marBottom w:val="0"/>
                  <w:divBdr>
                    <w:top w:val="none" w:sz="0" w:space="0" w:color="auto"/>
                    <w:left w:val="none" w:sz="0" w:space="0" w:color="auto"/>
                    <w:bottom w:val="none" w:sz="0" w:space="0" w:color="auto"/>
                    <w:right w:val="none" w:sz="0" w:space="0" w:color="auto"/>
                  </w:divBdr>
                  <w:divsChild>
                    <w:div w:id="593830015">
                      <w:marLeft w:val="0"/>
                      <w:marRight w:val="0"/>
                      <w:marTop w:val="0"/>
                      <w:marBottom w:val="0"/>
                      <w:divBdr>
                        <w:top w:val="none" w:sz="0" w:space="0" w:color="auto"/>
                        <w:left w:val="none" w:sz="0" w:space="0" w:color="auto"/>
                        <w:bottom w:val="none" w:sz="0" w:space="0" w:color="auto"/>
                        <w:right w:val="none" w:sz="0" w:space="0" w:color="auto"/>
                      </w:divBdr>
                    </w:div>
                    <w:div w:id="596014319">
                      <w:marLeft w:val="0"/>
                      <w:marRight w:val="0"/>
                      <w:marTop w:val="0"/>
                      <w:marBottom w:val="0"/>
                      <w:divBdr>
                        <w:top w:val="none" w:sz="0" w:space="0" w:color="auto"/>
                        <w:left w:val="none" w:sz="0" w:space="0" w:color="auto"/>
                        <w:bottom w:val="none" w:sz="0" w:space="0" w:color="auto"/>
                        <w:right w:val="none" w:sz="0" w:space="0" w:color="auto"/>
                      </w:divBdr>
                    </w:div>
                    <w:div w:id="1153064778">
                      <w:marLeft w:val="0"/>
                      <w:marRight w:val="0"/>
                      <w:marTop w:val="0"/>
                      <w:marBottom w:val="0"/>
                      <w:divBdr>
                        <w:top w:val="none" w:sz="0" w:space="0" w:color="auto"/>
                        <w:left w:val="none" w:sz="0" w:space="0" w:color="auto"/>
                        <w:bottom w:val="none" w:sz="0" w:space="0" w:color="auto"/>
                        <w:right w:val="none" w:sz="0" w:space="0" w:color="auto"/>
                      </w:divBdr>
                    </w:div>
                    <w:div w:id="1227106245">
                      <w:marLeft w:val="0"/>
                      <w:marRight w:val="0"/>
                      <w:marTop w:val="0"/>
                      <w:marBottom w:val="0"/>
                      <w:divBdr>
                        <w:top w:val="none" w:sz="0" w:space="0" w:color="auto"/>
                        <w:left w:val="none" w:sz="0" w:space="0" w:color="auto"/>
                        <w:bottom w:val="none" w:sz="0" w:space="0" w:color="auto"/>
                        <w:right w:val="none" w:sz="0" w:space="0" w:color="auto"/>
                      </w:divBdr>
                    </w:div>
                  </w:divsChild>
                </w:div>
                <w:div w:id="1639645728">
                  <w:marLeft w:val="0"/>
                  <w:marRight w:val="0"/>
                  <w:marTop w:val="0"/>
                  <w:marBottom w:val="0"/>
                  <w:divBdr>
                    <w:top w:val="none" w:sz="0" w:space="0" w:color="auto"/>
                    <w:left w:val="none" w:sz="0" w:space="0" w:color="auto"/>
                    <w:bottom w:val="none" w:sz="0" w:space="0" w:color="auto"/>
                    <w:right w:val="none" w:sz="0" w:space="0" w:color="auto"/>
                  </w:divBdr>
                  <w:divsChild>
                    <w:div w:id="1868909645">
                      <w:marLeft w:val="0"/>
                      <w:marRight w:val="0"/>
                      <w:marTop w:val="0"/>
                      <w:marBottom w:val="0"/>
                      <w:divBdr>
                        <w:top w:val="none" w:sz="0" w:space="0" w:color="auto"/>
                        <w:left w:val="none" w:sz="0" w:space="0" w:color="auto"/>
                        <w:bottom w:val="none" w:sz="0" w:space="0" w:color="auto"/>
                        <w:right w:val="none" w:sz="0" w:space="0" w:color="auto"/>
                      </w:divBdr>
                    </w:div>
                  </w:divsChild>
                </w:div>
                <w:div w:id="1672290329">
                  <w:marLeft w:val="0"/>
                  <w:marRight w:val="0"/>
                  <w:marTop w:val="0"/>
                  <w:marBottom w:val="0"/>
                  <w:divBdr>
                    <w:top w:val="none" w:sz="0" w:space="0" w:color="auto"/>
                    <w:left w:val="none" w:sz="0" w:space="0" w:color="auto"/>
                    <w:bottom w:val="none" w:sz="0" w:space="0" w:color="auto"/>
                    <w:right w:val="none" w:sz="0" w:space="0" w:color="auto"/>
                  </w:divBdr>
                  <w:divsChild>
                    <w:div w:id="416487842">
                      <w:marLeft w:val="0"/>
                      <w:marRight w:val="0"/>
                      <w:marTop w:val="0"/>
                      <w:marBottom w:val="0"/>
                      <w:divBdr>
                        <w:top w:val="none" w:sz="0" w:space="0" w:color="auto"/>
                        <w:left w:val="none" w:sz="0" w:space="0" w:color="auto"/>
                        <w:bottom w:val="none" w:sz="0" w:space="0" w:color="auto"/>
                        <w:right w:val="none" w:sz="0" w:space="0" w:color="auto"/>
                      </w:divBdr>
                    </w:div>
                    <w:div w:id="596904952">
                      <w:marLeft w:val="0"/>
                      <w:marRight w:val="0"/>
                      <w:marTop w:val="0"/>
                      <w:marBottom w:val="0"/>
                      <w:divBdr>
                        <w:top w:val="none" w:sz="0" w:space="0" w:color="auto"/>
                        <w:left w:val="none" w:sz="0" w:space="0" w:color="auto"/>
                        <w:bottom w:val="none" w:sz="0" w:space="0" w:color="auto"/>
                        <w:right w:val="none" w:sz="0" w:space="0" w:color="auto"/>
                      </w:divBdr>
                    </w:div>
                    <w:div w:id="847788288">
                      <w:marLeft w:val="0"/>
                      <w:marRight w:val="0"/>
                      <w:marTop w:val="0"/>
                      <w:marBottom w:val="0"/>
                      <w:divBdr>
                        <w:top w:val="none" w:sz="0" w:space="0" w:color="auto"/>
                        <w:left w:val="none" w:sz="0" w:space="0" w:color="auto"/>
                        <w:bottom w:val="none" w:sz="0" w:space="0" w:color="auto"/>
                        <w:right w:val="none" w:sz="0" w:space="0" w:color="auto"/>
                      </w:divBdr>
                    </w:div>
                    <w:div w:id="947081259">
                      <w:marLeft w:val="0"/>
                      <w:marRight w:val="0"/>
                      <w:marTop w:val="0"/>
                      <w:marBottom w:val="0"/>
                      <w:divBdr>
                        <w:top w:val="none" w:sz="0" w:space="0" w:color="auto"/>
                        <w:left w:val="none" w:sz="0" w:space="0" w:color="auto"/>
                        <w:bottom w:val="none" w:sz="0" w:space="0" w:color="auto"/>
                        <w:right w:val="none" w:sz="0" w:space="0" w:color="auto"/>
                      </w:divBdr>
                    </w:div>
                    <w:div w:id="1087268761">
                      <w:marLeft w:val="0"/>
                      <w:marRight w:val="0"/>
                      <w:marTop w:val="0"/>
                      <w:marBottom w:val="0"/>
                      <w:divBdr>
                        <w:top w:val="none" w:sz="0" w:space="0" w:color="auto"/>
                        <w:left w:val="none" w:sz="0" w:space="0" w:color="auto"/>
                        <w:bottom w:val="none" w:sz="0" w:space="0" w:color="auto"/>
                        <w:right w:val="none" w:sz="0" w:space="0" w:color="auto"/>
                      </w:divBdr>
                    </w:div>
                    <w:div w:id="1348212717">
                      <w:marLeft w:val="0"/>
                      <w:marRight w:val="0"/>
                      <w:marTop w:val="0"/>
                      <w:marBottom w:val="0"/>
                      <w:divBdr>
                        <w:top w:val="none" w:sz="0" w:space="0" w:color="auto"/>
                        <w:left w:val="none" w:sz="0" w:space="0" w:color="auto"/>
                        <w:bottom w:val="none" w:sz="0" w:space="0" w:color="auto"/>
                        <w:right w:val="none" w:sz="0" w:space="0" w:color="auto"/>
                      </w:divBdr>
                    </w:div>
                  </w:divsChild>
                </w:div>
                <w:div w:id="1919751646">
                  <w:marLeft w:val="0"/>
                  <w:marRight w:val="0"/>
                  <w:marTop w:val="0"/>
                  <w:marBottom w:val="0"/>
                  <w:divBdr>
                    <w:top w:val="none" w:sz="0" w:space="0" w:color="auto"/>
                    <w:left w:val="none" w:sz="0" w:space="0" w:color="auto"/>
                    <w:bottom w:val="none" w:sz="0" w:space="0" w:color="auto"/>
                    <w:right w:val="none" w:sz="0" w:space="0" w:color="auto"/>
                  </w:divBdr>
                  <w:divsChild>
                    <w:div w:id="63576467">
                      <w:marLeft w:val="0"/>
                      <w:marRight w:val="0"/>
                      <w:marTop w:val="0"/>
                      <w:marBottom w:val="0"/>
                      <w:divBdr>
                        <w:top w:val="none" w:sz="0" w:space="0" w:color="auto"/>
                        <w:left w:val="none" w:sz="0" w:space="0" w:color="auto"/>
                        <w:bottom w:val="none" w:sz="0" w:space="0" w:color="auto"/>
                        <w:right w:val="none" w:sz="0" w:space="0" w:color="auto"/>
                      </w:divBdr>
                    </w:div>
                    <w:div w:id="751127817">
                      <w:marLeft w:val="0"/>
                      <w:marRight w:val="0"/>
                      <w:marTop w:val="0"/>
                      <w:marBottom w:val="0"/>
                      <w:divBdr>
                        <w:top w:val="none" w:sz="0" w:space="0" w:color="auto"/>
                        <w:left w:val="none" w:sz="0" w:space="0" w:color="auto"/>
                        <w:bottom w:val="none" w:sz="0" w:space="0" w:color="auto"/>
                        <w:right w:val="none" w:sz="0" w:space="0" w:color="auto"/>
                      </w:divBdr>
                    </w:div>
                    <w:div w:id="786698481">
                      <w:marLeft w:val="0"/>
                      <w:marRight w:val="0"/>
                      <w:marTop w:val="0"/>
                      <w:marBottom w:val="0"/>
                      <w:divBdr>
                        <w:top w:val="none" w:sz="0" w:space="0" w:color="auto"/>
                        <w:left w:val="none" w:sz="0" w:space="0" w:color="auto"/>
                        <w:bottom w:val="none" w:sz="0" w:space="0" w:color="auto"/>
                        <w:right w:val="none" w:sz="0" w:space="0" w:color="auto"/>
                      </w:divBdr>
                    </w:div>
                    <w:div w:id="1579434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2475746">
          <w:marLeft w:val="0"/>
          <w:marRight w:val="0"/>
          <w:marTop w:val="0"/>
          <w:marBottom w:val="0"/>
          <w:divBdr>
            <w:top w:val="none" w:sz="0" w:space="0" w:color="auto"/>
            <w:left w:val="none" w:sz="0" w:space="0" w:color="auto"/>
            <w:bottom w:val="none" w:sz="0" w:space="0" w:color="auto"/>
            <w:right w:val="none" w:sz="0" w:space="0" w:color="auto"/>
          </w:divBdr>
          <w:divsChild>
            <w:div w:id="394746457">
              <w:marLeft w:val="0"/>
              <w:marRight w:val="0"/>
              <w:marTop w:val="0"/>
              <w:marBottom w:val="0"/>
              <w:divBdr>
                <w:top w:val="none" w:sz="0" w:space="0" w:color="auto"/>
                <w:left w:val="none" w:sz="0" w:space="0" w:color="auto"/>
                <w:bottom w:val="none" w:sz="0" w:space="0" w:color="auto"/>
                <w:right w:val="none" w:sz="0" w:space="0" w:color="auto"/>
              </w:divBdr>
            </w:div>
          </w:divsChild>
        </w:div>
        <w:div w:id="1248997345">
          <w:marLeft w:val="0"/>
          <w:marRight w:val="0"/>
          <w:marTop w:val="0"/>
          <w:marBottom w:val="0"/>
          <w:divBdr>
            <w:top w:val="none" w:sz="0" w:space="0" w:color="auto"/>
            <w:left w:val="none" w:sz="0" w:space="0" w:color="auto"/>
            <w:bottom w:val="none" w:sz="0" w:space="0" w:color="auto"/>
            <w:right w:val="none" w:sz="0" w:space="0" w:color="auto"/>
          </w:divBdr>
          <w:divsChild>
            <w:div w:id="1087308845">
              <w:marLeft w:val="0"/>
              <w:marRight w:val="0"/>
              <w:marTop w:val="0"/>
              <w:marBottom w:val="0"/>
              <w:divBdr>
                <w:top w:val="none" w:sz="0" w:space="0" w:color="auto"/>
                <w:left w:val="none" w:sz="0" w:space="0" w:color="auto"/>
                <w:bottom w:val="none" w:sz="0" w:space="0" w:color="auto"/>
                <w:right w:val="none" w:sz="0" w:space="0" w:color="auto"/>
              </w:divBdr>
              <w:divsChild>
                <w:div w:id="102772140">
                  <w:marLeft w:val="0"/>
                  <w:marRight w:val="0"/>
                  <w:marTop w:val="0"/>
                  <w:marBottom w:val="0"/>
                  <w:divBdr>
                    <w:top w:val="none" w:sz="0" w:space="0" w:color="auto"/>
                    <w:left w:val="none" w:sz="0" w:space="0" w:color="auto"/>
                    <w:bottom w:val="none" w:sz="0" w:space="0" w:color="auto"/>
                    <w:right w:val="none" w:sz="0" w:space="0" w:color="auto"/>
                  </w:divBdr>
                </w:div>
                <w:div w:id="505444414">
                  <w:marLeft w:val="0"/>
                  <w:marRight w:val="0"/>
                  <w:marTop w:val="0"/>
                  <w:marBottom w:val="0"/>
                  <w:divBdr>
                    <w:top w:val="none" w:sz="0" w:space="0" w:color="auto"/>
                    <w:left w:val="none" w:sz="0" w:space="0" w:color="auto"/>
                    <w:bottom w:val="none" w:sz="0" w:space="0" w:color="auto"/>
                    <w:right w:val="none" w:sz="0" w:space="0" w:color="auto"/>
                  </w:divBdr>
                </w:div>
                <w:div w:id="677582220">
                  <w:marLeft w:val="0"/>
                  <w:marRight w:val="0"/>
                  <w:marTop w:val="0"/>
                  <w:marBottom w:val="0"/>
                  <w:divBdr>
                    <w:top w:val="none" w:sz="0" w:space="0" w:color="auto"/>
                    <w:left w:val="none" w:sz="0" w:space="0" w:color="auto"/>
                    <w:bottom w:val="none" w:sz="0" w:space="0" w:color="auto"/>
                    <w:right w:val="none" w:sz="0" w:space="0" w:color="auto"/>
                  </w:divBdr>
                </w:div>
                <w:div w:id="138047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157801">
          <w:marLeft w:val="0"/>
          <w:marRight w:val="0"/>
          <w:marTop w:val="0"/>
          <w:marBottom w:val="0"/>
          <w:divBdr>
            <w:top w:val="none" w:sz="0" w:space="0" w:color="auto"/>
            <w:left w:val="none" w:sz="0" w:space="0" w:color="auto"/>
            <w:bottom w:val="none" w:sz="0" w:space="0" w:color="auto"/>
            <w:right w:val="none" w:sz="0" w:space="0" w:color="auto"/>
          </w:divBdr>
          <w:divsChild>
            <w:div w:id="1506901166">
              <w:marLeft w:val="0"/>
              <w:marRight w:val="0"/>
              <w:marTop w:val="0"/>
              <w:marBottom w:val="0"/>
              <w:divBdr>
                <w:top w:val="none" w:sz="0" w:space="0" w:color="auto"/>
                <w:left w:val="none" w:sz="0" w:space="0" w:color="auto"/>
                <w:bottom w:val="none" w:sz="0" w:space="0" w:color="auto"/>
                <w:right w:val="none" w:sz="0" w:space="0" w:color="auto"/>
              </w:divBdr>
              <w:divsChild>
                <w:div w:id="233246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6562273">
          <w:marLeft w:val="0"/>
          <w:marRight w:val="0"/>
          <w:marTop w:val="0"/>
          <w:marBottom w:val="0"/>
          <w:divBdr>
            <w:top w:val="none" w:sz="0" w:space="0" w:color="auto"/>
            <w:left w:val="none" w:sz="0" w:space="0" w:color="auto"/>
            <w:bottom w:val="none" w:sz="0" w:space="0" w:color="auto"/>
            <w:right w:val="none" w:sz="0" w:space="0" w:color="auto"/>
          </w:divBdr>
          <w:divsChild>
            <w:div w:id="1785541451">
              <w:marLeft w:val="0"/>
              <w:marRight w:val="0"/>
              <w:marTop w:val="0"/>
              <w:marBottom w:val="0"/>
              <w:divBdr>
                <w:top w:val="none" w:sz="0" w:space="0" w:color="auto"/>
                <w:left w:val="none" w:sz="0" w:space="0" w:color="auto"/>
                <w:bottom w:val="none" w:sz="0" w:space="0" w:color="auto"/>
                <w:right w:val="none" w:sz="0" w:space="0" w:color="auto"/>
              </w:divBdr>
              <w:divsChild>
                <w:div w:id="780028486">
                  <w:marLeft w:val="0"/>
                  <w:marRight w:val="0"/>
                  <w:marTop w:val="0"/>
                  <w:marBottom w:val="0"/>
                  <w:divBdr>
                    <w:top w:val="none" w:sz="0" w:space="0" w:color="auto"/>
                    <w:left w:val="none" w:sz="0" w:space="0" w:color="auto"/>
                    <w:bottom w:val="none" w:sz="0" w:space="0" w:color="auto"/>
                    <w:right w:val="none" w:sz="0" w:space="0" w:color="auto"/>
                  </w:divBdr>
                  <w:divsChild>
                    <w:div w:id="1284457677">
                      <w:marLeft w:val="0"/>
                      <w:marRight w:val="0"/>
                      <w:marTop w:val="0"/>
                      <w:marBottom w:val="0"/>
                      <w:divBdr>
                        <w:top w:val="none" w:sz="0" w:space="0" w:color="auto"/>
                        <w:left w:val="none" w:sz="0" w:space="0" w:color="auto"/>
                        <w:bottom w:val="none" w:sz="0" w:space="0" w:color="auto"/>
                        <w:right w:val="none" w:sz="0" w:space="0" w:color="auto"/>
                      </w:divBdr>
                    </w:div>
                  </w:divsChild>
                </w:div>
                <w:div w:id="1557738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425406">
          <w:marLeft w:val="0"/>
          <w:marRight w:val="0"/>
          <w:marTop w:val="0"/>
          <w:marBottom w:val="0"/>
          <w:divBdr>
            <w:top w:val="none" w:sz="0" w:space="0" w:color="auto"/>
            <w:left w:val="none" w:sz="0" w:space="0" w:color="auto"/>
            <w:bottom w:val="none" w:sz="0" w:space="0" w:color="auto"/>
            <w:right w:val="none" w:sz="0" w:space="0" w:color="auto"/>
          </w:divBdr>
          <w:divsChild>
            <w:div w:id="1115833084">
              <w:marLeft w:val="0"/>
              <w:marRight w:val="0"/>
              <w:marTop w:val="0"/>
              <w:marBottom w:val="0"/>
              <w:divBdr>
                <w:top w:val="none" w:sz="0" w:space="0" w:color="auto"/>
                <w:left w:val="none" w:sz="0" w:space="0" w:color="auto"/>
                <w:bottom w:val="none" w:sz="0" w:space="0" w:color="auto"/>
                <w:right w:val="none" w:sz="0" w:space="0" w:color="auto"/>
              </w:divBdr>
              <w:divsChild>
                <w:div w:id="35089836">
                  <w:marLeft w:val="0"/>
                  <w:marRight w:val="0"/>
                  <w:marTop w:val="0"/>
                  <w:marBottom w:val="0"/>
                  <w:divBdr>
                    <w:top w:val="none" w:sz="0" w:space="0" w:color="auto"/>
                    <w:left w:val="none" w:sz="0" w:space="0" w:color="auto"/>
                    <w:bottom w:val="none" w:sz="0" w:space="0" w:color="auto"/>
                    <w:right w:val="none" w:sz="0" w:space="0" w:color="auto"/>
                  </w:divBdr>
                  <w:divsChild>
                    <w:div w:id="532108386">
                      <w:marLeft w:val="0"/>
                      <w:marRight w:val="0"/>
                      <w:marTop w:val="0"/>
                      <w:marBottom w:val="0"/>
                      <w:divBdr>
                        <w:top w:val="none" w:sz="0" w:space="0" w:color="auto"/>
                        <w:left w:val="none" w:sz="0" w:space="0" w:color="auto"/>
                        <w:bottom w:val="none" w:sz="0" w:space="0" w:color="auto"/>
                        <w:right w:val="none" w:sz="0" w:space="0" w:color="auto"/>
                      </w:divBdr>
                    </w:div>
                  </w:divsChild>
                </w:div>
                <w:div w:id="98718263">
                  <w:marLeft w:val="0"/>
                  <w:marRight w:val="0"/>
                  <w:marTop w:val="0"/>
                  <w:marBottom w:val="0"/>
                  <w:divBdr>
                    <w:top w:val="none" w:sz="0" w:space="0" w:color="auto"/>
                    <w:left w:val="none" w:sz="0" w:space="0" w:color="auto"/>
                    <w:bottom w:val="none" w:sz="0" w:space="0" w:color="auto"/>
                    <w:right w:val="none" w:sz="0" w:space="0" w:color="auto"/>
                  </w:divBdr>
                  <w:divsChild>
                    <w:div w:id="707990383">
                      <w:marLeft w:val="0"/>
                      <w:marRight w:val="0"/>
                      <w:marTop w:val="0"/>
                      <w:marBottom w:val="0"/>
                      <w:divBdr>
                        <w:top w:val="none" w:sz="0" w:space="0" w:color="auto"/>
                        <w:left w:val="none" w:sz="0" w:space="0" w:color="auto"/>
                        <w:bottom w:val="none" w:sz="0" w:space="0" w:color="auto"/>
                        <w:right w:val="none" w:sz="0" w:space="0" w:color="auto"/>
                      </w:divBdr>
                    </w:div>
                  </w:divsChild>
                </w:div>
                <w:div w:id="112753891">
                  <w:marLeft w:val="0"/>
                  <w:marRight w:val="0"/>
                  <w:marTop w:val="0"/>
                  <w:marBottom w:val="0"/>
                  <w:divBdr>
                    <w:top w:val="none" w:sz="0" w:space="0" w:color="auto"/>
                    <w:left w:val="none" w:sz="0" w:space="0" w:color="auto"/>
                    <w:bottom w:val="none" w:sz="0" w:space="0" w:color="auto"/>
                    <w:right w:val="none" w:sz="0" w:space="0" w:color="auto"/>
                  </w:divBdr>
                  <w:divsChild>
                    <w:div w:id="263733321">
                      <w:marLeft w:val="0"/>
                      <w:marRight w:val="0"/>
                      <w:marTop w:val="0"/>
                      <w:marBottom w:val="0"/>
                      <w:divBdr>
                        <w:top w:val="none" w:sz="0" w:space="0" w:color="auto"/>
                        <w:left w:val="none" w:sz="0" w:space="0" w:color="auto"/>
                        <w:bottom w:val="none" w:sz="0" w:space="0" w:color="auto"/>
                        <w:right w:val="none" w:sz="0" w:space="0" w:color="auto"/>
                      </w:divBdr>
                    </w:div>
                    <w:div w:id="573246984">
                      <w:marLeft w:val="0"/>
                      <w:marRight w:val="0"/>
                      <w:marTop w:val="0"/>
                      <w:marBottom w:val="0"/>
                      <w:divBdr>
                        <w:top w:val="none" w:sz="0" w:space="0" w:color="auto"/>
                        <w:left w:val="none" w:sz="0" w:space="0" w:color="auto"/>
                        <w:bottom w:val="none" w:sz="0" w:space="0" w:color="auto"/>
                        <w:right w:val="none" w:sz="0" w:space="0" w:color="auto"/>
                      </w:divBdr>
                    </w:div>
                    <w:div w:id="693505820">
                      <w:marLeft w:val="0"/>
                      <w:marRight w:val="0"/>
                      <w:marTop w:val="0"/>
                      <w:marBottom w:val="0"/>
                      <w:divBdr>
                        <w:top w:val="none" w:sz="0" w:space="0" w:color="auto"/>
                        <w:left w:val="none" w:sz="0" w:space="0" w:color="auto"/>
                        <w:bottom w:val="none" w:sz="0" w:space="0" w:color="auto"/>
                        <w:right w:val="none" w:sz="0" w:space="0" w:color="auto"/>
                      </w:divBdr>
                    </w:div>
                    <w:div w:id="1351447707">
                      <w:marLeft w:val="0"/>
                      <w:marRight w:val="0"/>
                      <w:marTop w:val="0"/>
                      <w:marBottom w:val="0"/>
                      <w:divBdr>
                        <w:top w:val="none" w:sz="0" w:space="0" w:color="auto"/>
                        <w:left w:val="none" w:sz="0" w:space="0" w:color="auto"/>
                        <w:bottom w:val="none" w:sz="0" w:space="0" w:color="auto"/>
                        <w:right w:val="none" w:sz="0" w:space="0" w:color="auto"/>
                      </w:divBdr>
                      <w:divsChild>
                        <w:div w:id="997878773">
                          <w:marLeft w:val="0"/>
                          <w:marRight w:val="0"/>
                          <w:marTop w:val="0"/>
                          <w:marBottom w:val="0"/>
                          <w:divBdr>
                            <w:top w:val="none" w:sz="0" w:space="0" w:color="auto"/>
                            <w:left w:val="none" w:sz="0" w:space="0" w:color="auto"/>
                            <w:bottom w:val="none" w:sz="0" w:space="0" w:color="auto"/>
                            <w:right w:val="none" w:sz="0" w:space="0" w:color="auto"/>
                          </w:divBdr>
                          <w:divsChild>
                            <w:div w:id="1284532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7351161">
                  <w:marLeft w:val="0"/>
                  <w:marRight w:val="0"/>
                  <w:marTop w:val="0"/>
                  <w:marBottom w:val="0"/>
                  <w:divBdr>
                    <w:top w:val="none" w:sz="0" w:space="0" w:color="auto"/>
                    <w:left w:val="none" w:sz="0" w:space="0" w:color="auto"/>
                    <w:bottom w:val="none" w:sz="0" w:space="0" w:color="auto"/>
                    <w:right w:val="none" w:sz="0" w:space="0" w:color="auto"/>
                  </w:divBdr>
                  <w:divsChild>
                    <w:div w:id="527111440">
                      <w:marLeft w:val="0"/>
                      <w:marRight w:val="0"/>
                      <w:marTop w:val="0"/>
                      <w:marBottom w:val="0"/>
                      <w:divBdr>
                        <w:top w:val="none" w:sz="0" w:space="0" w:color="auto"/>
                        <w:left w:val="none" w:sz="0" w:space="0" w:color="auto"/>
                        <w:bottom w:val="none" w:sz="0" w:space="0" w:color="auto"/>
                        <w:right w:val="none" w:sz="0" w:space="0" w:color="auto"/>
                      </w:divBdr>
                    </w:div>
                  </w:divsChild>
                </w:div>
                <w:div w:id="333993107">
                  <w:marLeft w:val="0"/>
                  <w:marRight w:val="0"/>
                  <w:marTop w:val="0"/>
                  <w:marBottom w:val="0"/>
                  <w:divBdr>
                    <w:top w:val="none" w:sz="0" w:space="0" w:color="auto"/>
                    <w:left w:val="none" w:sz="0" w:space="0" w:color="auto"/>
                    <w:bottom w:val="none" w:sz="0" w:space="0" w:color="auto"/>
                    <w:right w:val="none" w:sz="0" w:space="0" w:color="auto"/>
                  </w:divBdr>
                </w:div>
                <w:div w:id="1058823281">
                  <w:marLeft w:val="0"/>
                  <w:marRight w:val="0"/>
                  <w:marTop w:val="0"/>
                  <w:marBottom w:val="0"/>
                  <w:divBdr>
                    <w:top w:val="none" w:sz="0" w:space="0" w:color="auto"/>
                    <w:left w:val="none" w:sz="0" w:space="0" w:color="auto"/>
                    <w:bottom w:val="none" w:sz="0" w:space="0" w:color="auto"/>
                    <w:right w:val="none" w:sz="0" w:space="0" w:color="auto"/>
                  </w:divBdr>
                  <w:divsChild>
                    <w:div w:id="386758762">
                      <w:marLeft w:val="0"/>
                      <w:marRight w:val="0"/>
                      <w:marTop w:val="0"/>
                      <w:marBottom w:val="0"/>
                      <w:divBdr>
                        <w:top w:val="none" w:sz="0" w:space="0" w:color="auto"/>
                        <w:left w:val="none" w:sz="0" w:space="0" w:color="auto"/>
                        <w:bottom w:val="none" w:sz="0" w:space="0" w:color="auto"/>
                        <w:right w:val="none" w:sz="0" w:space="0" w:color="auto"/>
                      </w:divBdr>
                    </w:div>
                    <w:div w:id="399639513">
                      <w:marLeft w:val="0"/>
                      <w:marRight w:val="0"/>
                      <w:marTop w:val="0"/>
                      <w:marBottom w:val="0"/>
                      <w:divBdr>
                        <w:top w:val="none" w:sz="0" w:space="0" w:color="auto"/>
                        <w:left w:val="none" w:sz="0" w:space="0" w:color="auto"/>
                        <w:bottom w:val="none" w:sz="0" w:space="0" w:color="auto"/>
                        <w:right w:val="none" w:sz="0" w:space="0" w:color="auto"/>
                      </w:divBdr>
                    </w:div>
                    <w:div w:id="457994561">
                      <w:marLeft w:val="0"/>
                      <w:marRight w:val="0"/>
                      <w:marTop w:val="0"/>
                      <w:marBottom w:val="0"/>
                      <w:divBdr>
                        <w:top w:val="none" w:sz="0" w:space="0" w:color="auto"/>
                        <w:left w:val="none" w:sz="0" w:space="0" w:color="auto"/>
                        <w:bottom w:val="none" w:sz="0" w:space="0" w:color="auto"/>
                        <w:right w:val="none" w:sz="0" w:space="0" w:color="auto"/>
                      </w:divBdr>
                    </w:div>
                    <w:div w:id="882905473">
                      <w:marLeft w:val="0"/>
                      <w:marRight w:val="0"/>
                      <w:marTop w:val="0"/>
                      <w:marBottom w:val="0"/>
                      <w:divBdr>
                        <w:top w:val="none" w:sz="0" w:space="0" w:color="auto"/>
                        <w:left w:val="none" w:sz="0" w:space="0" w:color="auto"/>
                        <w:bottom w:val="none" w:sz="0" w:space="0" w:color="auto"/>
                        <w:right w:val="none" w:sz="0" w:space="0" w:color="auto"/>
                      </w:divBdr>
                    </w:div>
                    <w:div w:id="890117787">
                      <w:marLeft w:val="0"/>
                      <w:marRight w:val="0"/>
                      <w:marTop w:val="0"/>
                      <w:marBottom w:val="0"/>
                      <w:divBdr>
                        <w:top w:val="none" w:sz="0" w:space="0" w:color="auto"/>
                        <w:left w:val="none" w:sz="0" w:space="0" w:color="auto"/>
                        <w:bottom w:val="none" w:sz="0" w:space="0" w:color="auto"/>
                        <w:right w:val="none" w:sz="0" w:space="0" w:color="auto"/>
                      </w:divBdr>
                      <w:divsChild>
                        <w:div w:id="89400785">
                          <w:marLeft w:val="0"/>
                          <w:marRight w:val="0"/>
                          <w:marTop w:val="0"/>
                          <w:marBottom w:val="0"/>
                          <w:divBdr>
                            <w:top w:val="none" w:sz="0" w:space="0" w:color="auto"/>
                            <w:left w:val="none" w:sz="0" w:space="0" w:color="auto"/>
                            <w:bottom w:val="none" w:sz="0" w:space="0" w:color="auto"/>
                            <w:right w:val="none" w:sz="0" w:space="0" w:color="auto"/>
                          </w:divBdr>
                        </w:div>
                      </w:divsChild>
                    </w:div>
                    <w:div w:id="1946619504">
                      <w:marLeft w:val="0"/>
                      <w:marRight w:val="0"/>
                      <w:marTop w:val="0"/>
                      <w:marBottom w:val="0"/>
                      <w:divBdr>
                        <w:top w:val="none" w:sz="0" w:space="0" w:color="auto"/>
                        <w:left w:val="none" w:sz="0" w:space="0" w:color="auto"/>
                        <w:bottom w:val="none" w:sz="0" w:space="0" w:color="auto"/>
                        <w:right w:val="none" w:sz="0" w:space="0" w:color="auto"/>
                      </w:divBdr>
                    </w:div>
                  </w:divsChild>
                </w:div>
                <w:div w:id="2080707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016720">
          <w:marLeft w:val="0"/>
          <w:marRight w:val="0"/>
          <w:marTop w:val="0"/>
          <w:marBottom w:val="0"/>
          <w:divBdr>
            <w:top w:val="none" w:sz="0" w:space="0" w:color="auto"/>
            <w:left w:val="none" w:sz="0" w:space="0" w:color="auto"/>
            <w:bottom w:val="none" w:sz="0" w:space="0" w:color="auto"/>
            <w:right w:val="none" w:sz="0" w:space="0" w:color="auto"/>
          </w:divBdr>
          <w:divsChild>
            <w:div w:id="520124391">
              <w:marLeft w:val="0"/>
              <w:marRight w:val="0"/>
              <w:marTop w:val="0"/>
              <w:marBottom w:val="0"/>
              <w:divBdr>
                <w:top w:val="none" w:sz="0" w:space="0" w:color="auto"/>
                <w:left w:val="none" w:sz="0" w:space="0" w:color="auto"/>
                <w:bottom w:val="none" w:sz="0" w:space="0" w:color="auto"/>
                <w:right w:val="none" w:sz="0" w:space="0" w:color="auto"/>
              </w:divBdr>
              <w:divsChild>
                <w:div w:id="1527716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8653">
      <w:bodyDiv w:val="1"/>
      <w:marLeft w:val="0"/>
      <w:marRight w:val="0"/>
      <w:marTop w:val="0"/>
      <w:marBottom w:val="0"/>
      <w:divBdr>
        <w:top w:val="none" w:sz="0" w:space="0" w:color="auto"/>
        <w:left w:val="none" w:sz="0" w:space="0" w:color="auto"/>
        <w:bottom w:val="none" w:sz="0" w:space="0" w:color="auto"/>
        <w:right w:val="none" w:sz="0" w:space="0" w:color="auto"/>
      </w:divBdr>
    </w:div>
    <w:div w:id="405764590">
      <w:bodyDiv w:val="1"/>
      <w:marLeft w:val="0"/>
      <w:marRight w:val="0"/>
      <w:marTop w:val="0"/>
      <w:marBottom w:val="0"/>
      <w:divBdr>
        <w:top w:val="none" w:sz="0" w:space="0" w:color="auto"/>
        <w:left w:val="none" w:sz="0" w:space="0" w:color="auto"/>
        <w:bottom w:val="none" w:sz="0" w:space="0" w:color="auto"/>
        <w:right w:val="none" w:sz="0" w:space="0" w:color="auto"/>
      </w:divBdr>
    </w:div>
    <w:div w:id="457725604">
      <w:bodyDiv w:val="1"/>
      <w:marLeft w:val="0"/>
      <w:marRight w:val="0"/>
      <w:marTop w:val="0"/>
      <w:marBottom w:val="0"/>
      <w:divBdr>
        <w:top w:val="none" w:sz="0" w:space="0" w:color="auto"/>
        <w:left w:val="none" w:sz="0" w:space="0" w:color="auto"/>
        <w:bottom w:val="none" w:sz="0" w:space="0" w:color="auto"/>
        <w:right w:val="none" w:sz="0" w:space="0" w:color="auto"/>
      </w:divBdr>
    </w:div>
    <w:div w:id="460996848">
      <w:bodyDiv w:val="1"/>
      <w:marLeft w:val="0"/>
      <w:marRight w:val="0"/>
      <w:marTop w:val="0"/>
      <w:marBottom w:val="0"/>
      <w:divBdr>
        <w:top w:val="none" w:sz="0" w:space="0" w:color="auto"/>
        <w:left w:val="none" w:sz="0" w:space="0" w:color="auto"/>
        <w:bottom w:val="none" w:sz="0" w:space="0" w:color="auto"/>
        <w:right w:val="none" w:sz="0" w:space="0" w:color="auto"/>
      </w:divBdr>
    </w:div>
    <w:div w:id="614560482">
      <w:bodyDiv w:val="1"/>
      <w:marLeft w:val="0"/>
      <w:marRight w:val="0"/>
      <w:marTop w:val="0"/>
      <w:marBottom w:val="0"/>
      <w:divBdr>
        <w:top w:val="none" w:sz="0" w:space="0" w:color="auto"/>
        <w:left w:val="none" w:sz="0" w:space="0" w:color="auto"/>
        <w:bottom w:val="none" w:sz="0" w:space="0" w:color="auto"/>
        <w:right w:val="none" w:sz="0" w:space="0" w:color="auto"/>
      </w:divBdr>
    </w:div>
    <w:div w:id="700210745">
      <w:bodyDiv w:val="1"/>
      <w:marLeft w:val="0"/>
      <w:marRight w:val="0"/>
      <w:marTop w:val="0"/>
      <w:marBottom w:val="0"/>
      <w:divBdr>
        <w:top w:val="none" w:sz="0" w:space="0" w:color="auto"/>
        <w:left w:val="none" w:sz="0" w:space="0" w:color="auto"/>
        <w:bottom w:val="none" w:sz="0" w:space="0" w:color="auto"/>
        <w:right w:val="none" w:sz="0" w:space="0" w:color="auto"/>
      </w:divBdr>
    </w:div>
    <w:div w:id="700984062">
      <w:bodyDiv w:val="1"/>
      <w:marLeft w:val="0"/>
      <w:marRight w:val="0"/>
      <w:marTop w:val="0"/>
      <w:marBottom w:val="0"/>
      <w:divBdr>
        <w:top w:val="none" w:sz="0" w:space="0" w:color="auto"/>
        <w:left w:val="none" w:sz="0" w:space="0" w:color="auto"/>
        <w:bottom w:val="none" w:sz="0" w:space="0" w:color="auto"/>
        <w:right w:val="none" w:sz="0" w:space="0" w:color="auto"/>
      </w:divBdr>
    </w:div>
    <w:div w:id="937717242">
      <w:bodyDiv w:val="1"/>
      <w:marLeft w:val="0"/>
      <w:marRight w:val="0"/>
      <w:marTop w:val="0"/>
      <w:marBottom w:val="0"/>
      <w:divBdr>
        <w:top w:val="none" w:sz="0" w:space="0" w:color="auto"/>
        <w:left w:val="none" w:sz="0" w:space="0" w:color="auto"/>
        <w:bottom w:val="none" w:sz="0" w:space="0" w:color="auto"/>
        <w:right w:val="none" w:sz="0" w:space="0" w:color="auto"/>
      </w:divBdr>
    </w:div>
    <w:div w:id="939944827">
      <w:bodyDiv w:val="1"/>
      <w:marLeft w:val="0"/>
      <w:marRight w:val="0"/>
      <w:marTop w:val="0"/>
      <w:marBottom w:val="0"/>
      <w:divBdr>
        <w:top w:val="none" w:sz="0" w:space="0" w:color="auto"/>
        <w:left w:val="none" w:sz="0" w:space="0" w:color="auto"/>
        <w:bottom w:val="none" w:sz="0" w:space="0" w:color="auto"/>
        <w:right w:val="none" w:sz="0" w:space="0" w:color="auto"/>
      </w:divBdr>
      <w:divsChild>
        <w:div w:id="1521509911">
          <w:marLeft w:val="0"/>
          <w:marRight w:val="0"/>
          <w:marTop w:val="0"/>
          <w:marBottom w:val="0"/>
          <w:divBdr>
            <w:top w:val="none" w:sz="0" w:space="0" w:color="auto"/>
            <w:left w:val="none" w:sz="0" w:space="0" w:color="auto"/>
            <w:bottom w:val="none" w:sz="0" w:space="0" w:color="auto"/>
            <w:right w:val="none" w:sz="0" w:space="0" w:color="auto"/>
          </w:divBdr>
          <w:divsChild>
            <w:div w:id="1457676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4328374">
      <w:bodyDiv w:val="1"/>
      <w:marLeft w:val="0"/>
      <w:marRight w:val="0"/>
      <w:marTop w:val="0"/>
      <w:marBottom w:val="0"/>
      <w:divBdr>
        <w:top w:val="none" w:sz="0" w:space="0" w:color="auto"/>
        <w:left w:val="none" w:sz="0" w:space="0" w:color="auto"/>
        <w:bottom w:val="none" w:sz="0" w:space="0" w:color="auto"/>
        <w:right w:val="none" w:sz="0" w:space="0" w:color="auto"/>
      </w:divBdr>
    </w:div>
    <w:div w:id="1144732680">
      <w:bodyDiv w:val="1"/>
      <w:marLeft w:val="0"/>
      <w:marRight w:val="0"/>
      <w:marTop w:val="0"/>
      <w:marBottom w:val="0"/>
      <w:divBdr>
        <w:top w:val="none" w:sz="0" w:space="0" w:color="auto"/>
        <w:left w:val="none" w:sz="0" w:space="0" w:color="auto"/>
        <w:bottom w:val="none" w:sz="0" w:space="0" w:color="auto"/>
        <w:right w:val="none" w:sz="0" w:space="0" w:color="auto"/>
      </w:divBdr>
    </w:div>
    <w:div w:id="1347243826">
      <w:bodyDiv w:val="1"/>
      <w:marLeft w:val="0"/>
      <w:marRight w:val="0"/>
      <w:marTop w:val="0"/>
      <w:marBottom w:val="0"/>
      <w:divBdr>
        <w:top w:val="none" w:sz="0" w:space="0" w:color="auto"/>
        <w:left w:val="none" w:sz="0" w:space="0" w:color="auto"/>
        <w:bottom w:val="none" w:sz="0" w:space="0" w:color="auto"/>
        <w:right w:val="none" w:sz="0" w:space="0" w:color="auto"/>
      </w:divBdr>
      <w:divsChild>
        <w:div w:id="84881264">
          <w:marLeft w:val="0"/>
          <w:marRight w:val="0"/>
          <w:marTop w:val="0"/>
          <w:marBottom w:val="0"/>
          <w:divBdr>
            <w:top w:val="none" w:sz="0" w:space="0" w:color="auto"/>
            <w:left w:val="none" w:sz="0" w:space="0" w:color="auto"/>
            <w:bottom w:val="none" w:sz="0" w:space="0" w:color="auto"/>
            <w:right w:val="none" w:sz="0" w:space="0" w:color="auto"/>
          </w:divBdr>
          <w:divsChild>
            <w:div w:id="54670073">
              <w:marLeft w:val="0"/>
              <w:marRight w:val="0"/>
              <w:marTop w:val="0"/>
              <w:marBottom w:val="0"/>
              <w:divBdr>
                <w:top w:val="none" w:sz="0" w:space="0" w:color="auto"/>
                <w:left w:val="none" w:sz="0" w:space="0" w:color="auto"/>
                <w:bottom w:val="none" w:sz="0" w:space="0" w:color="auto"/>
                <w:right w:val="none" w:sz="0" w:space="0" w:color="auto"/>
              </w:divBdr>
            </w:div>
          </w:divsChild>
        </w:div>
        <w:div w:id="308483220">
          <w:marLeft w:val="0"/>
          <w:marRight w:val="0"/>
          <w:marTop w:val="0"/>
          <w:marBottom w:val="0"/>
          <w:divBdr>
            <w:top w:val="none" w:sz="0" w:space="0" w:color="auto"/>
            <w:left w:val="none" w:sz="0" w:space="0" w:color="auto"/>
            <w:bottom w:val="none" w:sz="0" w:space="0" w:color="auto"/>
            <w:right w:val="none" w:sz="0" w:space="0" w:color="auto"/>
          </w:divBdr>
        </w:div>
        <w:div w:id="1171528515">
          <w:marLeft w:val="0"/>
          <w:marRight w:val="0"/>
          <w:marTop w:val="0"/>
          <w:marBottom w:val="0"/>
          <w:divBdr>
            <w:top w:val="none" w:sz="0" w:space="0" w:color="auto"/>
            <w:left w:val="none" w:sz="0" w:space="0" w:color="auto"/>
            <w:bottom w:val="none" w:sz="0" w:space="0" w:color="auto"/>
            <w:right w:val="none" w:sz="0" w:space="0" w:color="auto"/>
          </w:divBdr>
        </w:div>
        <w:div w:id="1446577865">
          <w:marLeft w:val="0"/>
          <w:marRight w:val="0"/>
          <w:marTop w:val="0"/>
          <w:marBottom w:val="0"/>
          <w:divBdr>
            <w:top w:val="none" w:sz="0" w:space="0" w:color="auto"/>
            <w:left w:val="none" w:sz="0" w:space="0" w:color="auto"/>
            <w:bottom w:val="none" w:sz="0" w:space="0" w:color="auto"/>
            <w:right w:val="none" w:sz="0" w:space="0" w:color="auto"/>
          </w:divBdr>
          <w:divsChild>
            <w:div w:id="427429828">
              <w:marLeft w:val="0"/>
              <w:marRight w:val="0"/>
              <w:marTop w:val="0"/>
              <w:marBottom w:val="0"/>
              <w:divBdr>
                <w:top w:val="none" w:sz="0" w:space="0" w:color="auto"/>
                <w:left w:val="none" w:sz="0" w:space="0" w:color="auto"/>
                <w:bottom w:val="none" w:sz="0" w:space="0" w:color="auto"/>
                <w:right w:val="none" w:sz="0" w:space="0" w:color="auto"/>
              </w:divBdr>
            </w:div>
          </w:divsChild>
        </w:div>
        <w:div w:id="1526215367">
          <w:marLeft w:val="0"/>
          <w:marRight w:val="0"/>
          <w:marTop w:val="0"/>
          <w:marBottom w:val="0"/>
          <w:divBdr>
            <w:top w:val="none" w:sz="0" w:space="0" w:color="auto"/>
            <w:left w:val="none" w:sz="0" w:space="0" w:color="auto"/>
            <w:bottom w:val="none" w:sz="0" w:space="0" w:color="auto"/>
            <w:right w:val="none" w:sz="0" w:space="0" w:color="auto"/>
          </w:divBdr>
          <w:divsChild>
            <w:div w:id="2079551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2330980">
      <w:bodyDiv w:val="1"/>
      <w:marLeft w:val="0"/>
      <w:marRight w:val="0"/>
      <w:marTop w:val="0"/>
      <w:marBottom w:val="0"/>
      <w:divBdr>
        <w:top w:val="none" w:sz="0" w:space="0" w:color="auto"/>
        <w:left w:val="none" w:sz="0" w:space="0" w:color="auto"/>
        <w:bottom w:val="none" w:sz="0" w:space="0" w:color="auto"/>
        <w:right w:val="none" w:sz="0" w:space="0" w:color="auto"/>
      </w:divBdr>
      <w:divsChild>
        <w:div w:id="113986804">
          <w:marLeft w:val="0"/>
          <w:marRight w:val="0"/>
          <w:marTop w:val="0"/>
          <w:marBottom w:val="0"/>
          <w:divBdr>
            <w:top w:val="none" w:sz="0" w:space="0" w:color="auto"/>
            <w:left w:val="none" w:sz="0" w:space="0" w:color="auto"/>
            <w:bottom w:val="none" w:sz="0" w:space="0" w:color="auto"/>
            <w:right w:val="none" w:sz="0" w:space="0" w:color="auto"/>
          </w:divBdr>
          <w:divsChild>
            <w:div w:id="619454383">
              <w:marLeft w:val="0"/>
              <w:marRight w:val="0"/>
              <w:marTop w:val="0"/>
              <w:marBottom w:val="0"/>
              <w:divBdr>
                <w:top w:val="none" w:sz="0" w:space="0" w:color="auto"/>
                <w:left w:val="none" w:sz="0" w:space="0" w:color="auto"/>
                <w:bottom w:val="none" w:sz="0" w:space="0" w:color="auto"/>
                <w:right w:val="none" w:sz="0" w:space="0" w:color="auto"/>
              </w:divBdr>
            </w:div>
          </w:divsChild>
        </w:div>
        <w:div w:id="1454591457">
          <w:marLeft w:val="0"/>
          <w:marRight w:val="0"/>
          <w:marTop w:val="0"/>
          <w:marBottom w:val="0"/>
          <w:divBdr>
            <w:top w:val="none" w:sz="0" w:space="0" w:color="auto"/>
            <w:left w:val="none" w:sz="0" w:space="0" w:color="auto"/>
            <w:bottom w:val="none" w:sz="0" w:space="0" w:color="auto"/>
            <w:right w:val="none" w:sz="0" w:space="0" w:color="auto"/>
          </w:divBdr>
          <w:divsChild>
            <w:div w:id="584459192">
              <w:marLeft w:val="0"/>
              <w:marRight w:val="0"/>
              <w:marTop w:val="0"/>
              <w:marBottom w:val="0"/>
              <w:divBdr>
                <w:top w:val="none" w:sz="0" w:space="0" w:color="auto"/>
                <w:left w:val="none" w:sz="0" w:space="0" w:color="auto"/>
                <w:bottom w:val="none" w:sz="0" w:space="0" w:color="auto"/>
                <w:right w:val="none" w:sz="0" w:space="0" w:color="auto"/>
              </w:divBdr>
            </w:div>
          </w:divsChild>
        </w:div>
        <w:div w:id="1496411167">
          <w:marLeft w:val="0"/>
          <w:marRight w:val="0"/>
          <w:marTop w:val="0"/>
          <w:marBottom w:val="0"/>
          <w:divBdr>
            <w:top w:val="none" w:sz="0" w:space="0" w:color="auto"/>
            <w:left w:val="none" w:sz="0" w:space="0" w:color="auto"/>
            <w:bottom w:val="none" w:sz="0" w:space="0" w:color="auto"/>
            <w:right w:val="none" w:sz="0" w:space="0" w:color="auto"/>
          </w:divBdr>
          <w:divsChild>
            <w:div w:id="313872403">
              <w:marLeft w:val="0"/>
              <w:marRight w:val="0"/>
              <w:marTop w:val="0"/>
              <w:marBottom w:val="0"/>
              <w:divBdr>
                <w:top w:val="none" w:sz="0" w:space="0" w:color="auto"/>
                <w:left w:val="none" w:sz="0" w:space="0" w:color="auto"/>
                <w:bottom w:val="none" w:sz="0" w:space="0" w:color="auto"/>
                <w:right w:val="none" w:sz="0" w:space="0" w:color="auto"/>
              </w:divBdr>
            </w:div>
          </w:divsChild>
        </w:div>
        <w:div w:id="1998990693">
          <w:marLeft w:val="0"/>
          <w:marRight w:val="0"/>
          <w:marTop w:val="0"/>
          <w:marBottom w:val="0"/>
          <w:divBdr>
            <w:top w:val="none" w:sz="0" w:space="0" w:color="auto"/>
            <w:left w:val="none" w:sz="0" w:space="0" w:color="auto"/>
            <w:bottom w:val="none" w:sz="0" w:space="0" w:color="auto"/>
            <w:right w:val="none" w:sz="0" w:space="0" w:color="auto"/>
          </w:divBdr>
        </w:div>
        <w:div w:id="2055225933">
          <w:marLeft w:val="0"/>
          <w:marRight w:val="0"/>
          <w:marTop w:val="0"/>
          <w:marBottom w:val="0"/>
          <w:divBdr>
            <w:top w:val="none" w:sz="0" w:space="0" w:color="auto"/>
            <w:left w:val="none" w:sz="0" w:space="0" w:color="auto"/>
            <w:bottom w:val="none" w:sz="0" w:space="0" w:color="auto"/>
            <w:right w:val="none" w:sz="0" w:space="0" w:color="auto"/>
          </w:divBdr>
        </w:div>
      </w:divsChild>
    </w:div>
    <w:div w:id="1667829792">
      <w:bodyDiv w:val="1"/>
      <w:marLeft w:val="0"/>
      <w:marRight w:val="0"/>
      <w:marTop w:val="0"/>
      <w:marBottom w:val="0"/>
      <w:divBdr>
        <w:top w:val="none" w:sz="0" w:space="0" w:color="auto"/>
        <w:left w:val="none" w:sz="0" w:space="0" w:color="auto"/>
        <w:bottom w:val="none" w:sz="0" w:space="0" w:color="auto"/>
        <w:right w:val="none" w:sz="0" w:space="0" w:color="auto"/>
      </w:divBdr>
    </w:div>
    <w:div w:id="1752046619">
      <w:bodyDiv w:val="1"/>
      <w:marLeft w:val="0"/>
      <w:marRight w:val="0"/>
      <w:marTop w:val="0"/>
      <w:marBottom w:val="0"/>
      <w:divBdr>
        <w:top w:val="none" w:sz="0" w:space="0" w:color="auto"/>
        <w:left w:val="none" w:sz="0" w:space="0" w:color="auto"/>
        <w:bottom w:val="none" w:sz="0" w:space="0" w:color="auto"/>
        <w:right w:val="none" w:sz="0" w:space="0" w:color="auto"/>
      </w:divBdr>
    </w:div>
    <w:div w:id="1925994042">
      <w:bodyDiv w:val="1"/>
      <w:marLeft w:val="0"/>
      <w:marRight w:val="0"/>
      <w:marTop w:val="0"/>
      <w:marBottom w:val="0"/>
      <w:divBdr>
        <w:top w:val="none" w:sz="0" w:space="0" w:color="auto"/>
        <w:left w:val="none" w:sz="0" w:space="0" w:color="auto"/>
        <w:bottom w:val="none" w:sz="0" w:space="0" w:color="auto"/>
        <w:right w:val="none" w:sz="0" w:space="0" w:color="auto"/>
      </w:divBdr>
      <w:divsChild>
        <w:div w:id="588579439">
          <w:marLeft w:val="0"/>
          <w:marRight w:val="0"/>
          <w:marTop w:val="0"/>
          <w:marBottom w:val="0"/>
          <w:divBdr>
            <w:top w:val="none" w:sz="0" w:space="0" w:color="auto"/>
            <w:left w:val="none" w:sz="0" w:space="0" w:color="auto"/>
            <w:bottom w:val="none" w:sz="0" w:space="0" w:color="auto"/>
            <w:right w:val="none" w:sz="0" w:space="0" w:color="auto"/>
          </w:divBdr>
          <w:divsChild>
            <w:div w:id="1946377427">
              <w:marLeft w:val="0"/>
              <w:marRight w:val="0"/>
              <w:marTop w:val="0"/>
              <w:marBottom w:val="0"/>
              <w:divBdr>
                <w:top w:val="none" w:sz="0" w:space="0" w:color="auto"/>
                <w:left w:val="none" w:sz="0" w:space="0" w:color="auto"/>
                <w:bottom w:val="none" w:sz="0" w:space="0" w:color="auto"/>
                <w:right w:val="none" w:sz="0" w:space="0" w:color="auto"/>
              </w:divBdr>
              <w:divsChild>
                <w:div w:id="89742252">
                  <w:marLeft w:val="0"/>
                  <w:marRight w:val="0"/>
                  <w:marTop w:val="0"/>
                  <w:marBottom w:val="0"/>
                  <w:divBdr>
                    <w:top w:val="none" w:sz="0" w:space="0" w:color="auto"/>
                    <w:left w:val="none" w:sz="0" w:space="0" w:color="auto"/>
                    <w:bottom w:val="none" w:sz="0" w:space="0" w:color="auto"/>
                    <w:right w:val="none" w:sz="0" w:space="0" w:color="auto"/>
                  </w:divBdr>
                  <w:divsChild>
                    <w:div w:id="1068265400">
                      <w:marLeft w:val="0"/>
                      <w:marRight w:val="0"/>
                      <w:marTop w:val="0"/>
                      <w:marBottom w:val="0"/>
                      <w:divBdr>
                        <w:top w:val="none" w:sz="0" w:space="0" w:color="auto"/>
                        <w:left w:val="none" w:sz="0" w:space="0" w:color="auto"/>
                        <w:bottom w:val="none" w:sz="0" w:space="0" w:color="auto"/>
                        <w:right w:val="none" w:sz="0" w:space="0" w:color="auto"/>
                      </w:divBdr>
                    </w:div>
                  </w:divsChild>
                </w:div>
                <w:div w:id="185871396">
                  <w:marLeft w:val="0"/>
                  <w:marRight w:val="0"/>
                  <w:marTop w:val="0"/>
                  <w:marBottom w:val="0"/>
                  <w:divBdr>
                    <w:top w:val="none" w:sz="0" w:space="0" w:color="auto"/>
                    <w:left w:val="none" w:sz="0" w:space="0" w:color="auto"/>
                    <w:bottom w:val="none" w:sz="0" w:space="0" w:color="auto"/>
                    <w:right w:val="none" w:sz="0" w:space="0" w:color="auto"/>
                  </w:divBdr>
                </w:div>
                <w:div w:id="410127568">
                  <w:marLeft w:val="0"/>
                  <w:marRight w:val="0"/>
                  <w:marTop w:val="0"/>
                  <w:marBottom w:val="0"/>
                  <w:divBdr>
                    <w:top w:val="none" w:sz="0" w:space="0" w:color="auto"/>
                    <w:left w:val="none" w:sz="0" w:space="0" w:color="auto"/>
                    <w:bottom w:val="none" w:sz="0" w:space="0" w:color="auto"/>
                    <w:right w:val="none" w:sz="0" w:space="0" w:color="auto"/>
                  </w:divBdr>
                  <w:divsChild>
                    <w:div w:id="1829245982">
                      <w:marLeft w:val="0"/>
                      <w:marRight w:val="0"/>
                      <w:marTop w:val="0"/>
                      <w:marBottom w:val="0"/>
                      <w:divBdr>
                        <w:top w:val="none" w:sz="0" w:space="0" w:color="auto"/>
                        <w:left w:val="none" w:sz="0" w:space="0" w:color="auto"/>
                        <w:bottom w:val="none" w:sz="0" w:space="0" w:color="auto"/>
                        <w:right w:val="none" w:sz="0" w:space="0" w:color="auto"/>
                      </w:divBdr>
                    </w:div>
                  </w:divsChild>
                </w:div>
                <w:div w:id="1237667001">
                  <w:marLeft w:val="0"/>
                  <w:marRight w:val="0"/>
                  <w:marTop w:val="0"/>
                  <w:marBottom w:val="0"/>
                  <w:divBdr>
                    <w:top w:val="none" w:sz="0" w:space="0" w:color="auto"/>
                    <w:left w:val="none" w:sz="0" w:space="0" w:color="auto"/>
                    <w:bottom w:val="none" w:sz="0" w:space="0" w:color="auto"/>
                    <w:right w:val="none" w:sz="0" w:space="0" w:color="auto"/>
                  </w:divBdr>
                  <w:divsChild>
                    <w:div w:id="220216480">
                      <w:marLeft w:val="0"/>
                      <w:marRight w:val="0"/>
                      <w:marTop w:val="0"/>
                      <w:marBottom w:val="0"/>
                      <w:divBdr>
                        <w:top w:val="none" w:sz="0" w:space="0" w:color="auto"/>
                        <w:left w:val="none" w:sz="0" w:space="0" w:color="auto"/>
                        <w:bottom w:val="none" w:sz="0" w:space="0" w:color="auto"/>
                        <w:right w:val="none" w:sz="0" w:space="0" w:color="auto"/>
                      </w:divBdr>
                    </w:div>
                    <w:div w:id="329258666">
                      <w:marLeft w:val="0"/>
                      <w:marRight w:val="0"/>
                      <w:marTop w:val="0"/>
                      <w:marBottom w:val="0"/>
                      <w:divBdr>
                        <w:top w:val="none" w:sz="0" w:space="0" w:color="auto"/>
                        <w:left w:val="none" w:sz="0" w:space="0" w:color="auto"/>
                        <w:bottom w:val="none" w:sz="0" w:space="0" w:color="auto"/>
                        <w:right w:val="none" w:sz="0" w:space="0" w:color="auto"/>
                      </w:divBdr>
                      <w:divsChild>
                        <w:div w:id="794250913">
                          <w:marLeft w:val="0"/>
                          <w:marRight w:val="0"/>
                          <w:marTop w:val="0"/>
                          <w:marBottom w:val="0"/>
                          <w:divBdr>
                            <w:top w:val="none" w:sz="0" w:space="0" w:color="auto"/>
                            <w:left w:val="none" w:sz="0" w:space="0" w:color="auto"/>
                            <w:bottom w:val="none" w:sz="0" w:space="0" w:color="auto"/>
                            <w:right w:val="none" w:sz="0" w:space="0" w:color="auto"/>
                          </w:divBdr>
                        </w:div>
                      </w:divsChild>
                    </w:div>
                    <w:div w:id="389309704">
                      <w:marLeft w:val="0"/>
                      <w:marRight w:val="0"/>
                      <w:marTop w:val="0"/>
                      <w:marBottom w:val="0"/>
                      <w:divBdr>
                        <w:top w:val="none" w:sz="0" w:space="0" w:color="auto"/>
                        <w:left w:val="none" w:sz="0" w:space="0" w:color="auto"/>
                        <w:bottom w:val="none" w:sz="0" w:space="0" w:color="auto"/>
                        <w:right w:val="none" w:sz="0" w:space="0" w:color="auto"/>
                      </w:divBdr>
                    </w:div>
                    <w:div w:id="422529888">
                      <w:marLeft w:val="0"/>
                      <w:marRight w:val="0"/>
                      <w:marTop w:val="0"/>
                      <w:marBottom w:val="0"/>
                      <w:divBdr>
                        <w:top w:val="none" w:sz="0" w:space="0" w:color="auto"/>
                        <w:left w:val="none" w:sz="0" w:space="0" w:color="auto"/>
                        <w:bottom w:val="none" w:sz="0" w:space="0" w:color="auto"/>
                        <w:right w:val="none" w:sz="0" w:space="0" w:color="auto"/>
                      </w:divBdr>
                    </w:div>
                    <w:div w:id="428352696">
                      <w:marLeft w:val="0"/>
                      <w:marRight w:val="0"/>
                      <w:marTop w:val="0"/>
                      <w:marBottom w:val="0"/>
                      <w:divBdr>
                        <w:top w:val="none" w:sz="0" w:space="0" w:color="auto"/>
                        <w:left w:val="none" w:sz="0" w:space="0" w:color="auto"/>
                        <w:bottom w:val="none" w:sz="0" w:space="0" w:color="auto"/>
                        <w:right w:val="none" w:sz="0" w:space="0" w:color="auto"/>
                      </w:divBdr>
                    </w:div>
                    <w:div w:id="646666445">
                      <w:marLeft w:val="0"/>
                      <w:marRight w:val="0"/>
                      <w:marTop w:val="0"/>
                      <w:marBottom w:val="0"/>
                      <w:divBdr>
                        <w:top w:val="none" w:sz="0" w:space="0" w:color="auto"/>
                        <w:left w:val="none" w:sz="0" w:space="0" w:color="auto"/>
                        <w:bottom w:val="none" w:sz="0" w:space="0" w:color="auto"/>
                        <w:right w:val="none" w:sz="0" w:space="0" w:color="auto"/>
                      </w:divBdr>
                    </w:div>
                    <w:div w:id="1630550492">
                      <w:marLeft w:val="0"/>
                      <w:marRight w:val="0"/>
                      <w:marTop w:val="0"/>
                      <w:marBottom w:val="0"/>
                      <w:divBdr>
                        <w:top w:val="none" w:sz="0" w:space="0" w:color="auto"/>
                        <w:left w:val="none" w:sz="0" w:space="0" w:color="auto"/>
                        <w:bottom w:val="none" w:sz="0" w:space="0" w:color="auto"/>
                        <w:right w:val="none" w:sz="0" w:space="0" w:color="auto"/>
                      </w:divBdr>
                    </w:div>
                  </w:divsChild>
                </w:div>
                <w:div w:id="1542479607">
                  <w:marLeft w:val="0"/>
                  <w:marRight w:val="0"/>
                  <w:marTop w:val="0"/>
                  <w:marBottom w:val="0"/>
                  <w:divBdr>
                    <w:top w:val="none" w:sz="0" w:space="0" w:color="auto"/>
                    <w:left w:val="none" w:sz="0" w:space="0" w:color="auto"/>
                    <w:bottom w:val="none" w:sz="0" w:space="0" w:color="auto"/>
                    <w:right w:val="none" w:sz="0" w:space="0" w:color="auto"/>
                  </w:divBdr>
                  <w:divsChild>
                    <w:div w:id="1903176220">
                      <w:marLeft w:val="0"/>
                      <w:marRight w:val="0"/>
                      <w:marTop w:val="0"/>
                      <w:marBottom w:val="0"/>
                      <w:divBdr>
                        <w:top w:val="none" w:sz="0" w:space="0" w:color="auto"/>
                        <w:left w:val="none" w:sz="0" w:space="0" w:color="auto"/>
                        <w:bottom w:val="none" w:sz="0" w:space="0" w:color="auto"/>
                        <w:right w:val="none" w:sz="0" w:space="0" w:color="auto"/>
                      </w:divBdr>
                    </w:div>
                  </w:divsChild>
                </w:div>
                <w:div w:id="1605767529">
                  <w:marLeft w:val="0"/>
                  <w:marRight w:val="0"/>
                  <w:marTop w:val="0"/>
                  <w:marBottom w:val="0"/>
                  <w:divBdr>
                    <w:top w:val="none" w:sz="0" w:space="0" w:color="auto"/>
                    <w:left w:val="none" w:sz="0" w:space="0" w:color="auto"/>
                    <w:bottom w:val="none" w:sz="0" w:space="0" w:color="auto"/>
                    <w:right w:val="none" w:sz="0" w:space="0" w:color="auto"/>
                  </w:divBdr>
                </w:div>
                <w:div w:id="1639065079">
                  <w:marLeft w:val="0"/>
                  <w:marRight w:val="0"/>
                  <w:marTop w:val="0"/>
                  <w:marBottom w:val="0"/>
                  <w:divBdr>
                    <w:top w:val="none" w:sz="0" w:space="0" w:color="auto"/>
                    <w:left w:val="none" w:sz="0" w:space="0" w:color="auto"/>
                    <w:bottom w:val="none" w:sz="0" w:space="0" w:color="auto"/>
                    <w:right w:val="none" w:sz="0" w:space="0" w:color="auto"/>
                  </w:divBdr>
                  <w:divsChild>
                    <w:div w:id="263878393">
                      <w:marLeft w:val="0"/>
                      <w:marRight w:val="0"/>
                      <w:marTop w:val="0"/>
                      <w:marBottom w:val="0"/>
                      <w:divBdr>
                        <w:top w:val="none" w:sz="0" w:space="0" w:color="auto"/>
                        <w:left w:val="none" w:sz="0" w:space="0" w:color="auto"/>
                        <w:bottom w:val="none" w:sz="0" w:space="0" w:color="auto"/>
                        <w:right w:val="none" w:sz="0" w:space="0" w:color="auto"/>
                      </w:divBdr>
                    </w:div>
                  </w:divsChild>
                </w:div>
                <w:div w:id="1684241320">
                  <w:marLeft w:val="0"/>
                  <w:marRight w:val="0"/>
                  <w:marTop w:val="0"/>
                  <w:marBottom w:val="0"/>
                  <w:divBdr>
                    <w:top w:val="none" w:sz="0" w:space="0" w:color="auto"/>
                    <w:left w:val="none" w:sz="0" w:space="0" w:color="auto"/>
                    <w:bottom w:val="none" w:sz="0" w:space="0" w:color="auto"/>
                    <w:right w:val="none" w:sz="0" w:space="0" w:color="auto"/>
                  </w:divBdr>
                  <w:divsChild>
                    <w:div w:id="195699663">
                      <w:marLeft w:val="0"/>
                      <w:marRight w:val="0"/>
                      <w:marTop w:val="0"/>
                      <w:marBottom w:val="0"/>
                      <w:divBdr>
                        <w:top w:val="none" w:sz="0" w:space="0" w:color="auto"/>
                        <w:left w:val="none" w:sz="0" w:space="0" w:color="auto"/>
                        <w:bottom w:val="none" w:sz="0" w:space="0" w:color="auto"/>
                        <w:right w:val="none" w:sz="0" w:space="0" w:color="auto"/>
                      </w:divBdr>
                    </w:div>
                  </w:divsChild>
                </w:div>
                <w:div w:id="1787888169">
                  <w:marLeft w:val="0"/>
                  <w:marRight w:val="0"/>
                  <w:marTop w:val="0"/>
                  <w:marBottom w:val="0"/>
                  <w:divBdr>
                    <w:top w:val="none" w:sz="0" w:space="0" w:color="auto"/>
                    <w:left w:val="none" w:sz="0" w:space="0" w:color="auto"/>
                    <w:bottom w:val="none" w:sz="0" w:space="0" w:color="auto"/>
                    <w:right w:val="none" w:sz="0" w:space="0" w:color="auto"/>
                  </w:divBdr>
                  <w:divsChild>
                    <w:div w:id="43991713">
                      <w:marLeft w:val="0"/>
                      <w:marRight w:val="0"/>
                      <w:marTop w:val="0"/>
                      <w:marBottom w:val="0"/>
                      <w:divBdr>
                        <w:top w:val="none" w:sz="0" w:space="0" w:color="auto"/>
                        <w:left w:val="none" w:sz="0" w:space="0" w:color="auto"/>
                        <w:bottom w:val="none" w:sz="0" w:space="0" w:color="auto"/>
                        <w:right w:val="none" w:sz="0" w:space="0" w:color="auto"/>
                      </w:divBdr>
                    </w:div>
                    <w:div w:id="209803253">
                      <w:marLeft w:val="0"/>
                      <w:marRight w:val="0"/>
                      <w:marTop w:val="0"/>
                      <w:marBottom w:val="0"/>
                      <w:divBdr>
                        <w:top w:val="none" w:sz="0" w:space="0" w:color="auto"/>
                        <w:left w:val="none" w:sz="0" w:space="0" w:color="auto"/>
                        <w:bottom w:val="none" w:sz="0" w:space="0" w:color="auto"/>
                        <w:right w:val="none" w:sz="0" w:space="0" w:color="auto"/>
                      </w:divBdr>
                      <w:divsChild>
                        <w:div w:id="1122532312">
                          <w:marLeft w:val="0"/>
                          <w:marRight w:val="0"/>
                          <w:marTop w:val="0"/>
                          <w:marBottom w:val="0"/>
                          <w:divBdr>
                            <w:top w:val="none" w:sz="0" w:space="0" w:color="auto"/>
                            <w:left w:val="none" w:sz="0" w:space="0" w:color="auto"/>
                            <w:bottom w:val="none" w:sz="0" w:space="0" w:color="auto"/>
                            <w:right w:val="none" w:sz="0" w:space="0" w:color="auto"/>
                          </w:divBdr>
                        </w:div>
                      </w:divsChild>
                    </w:div>
                    <w:div w:id="264045561">
                      <w:marLeft w:val="0"/>
                      <w:marRight w:val="0"/>
                      <w:marTop w:val="0"/>
                      <w:marBottom w:val="0"/>
                      <w:divBdr>
                        <w:top w:val="none" w:sz="0" w:space="0" w:color="auto"/>
                        <w:left w:val="none" w:sz="0" w:space="0" w:color="auto"/>
                        <w:bottom w:val="none" w:sz="0" w:space="0" w:color="auto"/>
                        <w:right w:val="none" w:sz="0" w:space="0" w:color="auto"/>
                      </w:divBdr>
                      <w:divsChild>
                        <w:div w:id="452485708">
                          <w:marLeft w:val="0"/>
                          <w:marRight w:val="0"/>
                          <w:marTop w:val="0"/>
                          <w:marBottom w:val="0"/>
                          <w:divBdr>
                            <w:top w:val="none" w:sz="0" w:space="0" w:color="auto"/>
                            <w:left w:val="none" w:sz="0" w:space="0" w:color="auto"/>
                            <w:bottom w:val="none" w:sz="0" w:space="0" w:color="auto"/>
                            <w:right w:val="none" w:sz="0" w:space="0" w:color="auto"/>
                          </w:divBdr>
                        </w:div>
                      </w:divsChild>
                    </w:div>
                    <w:div w:id="624699530">
                      <w:marLeft w:val="0"/>
                      <w:marRight w:val="0"/>
                      <w:marTop w:val="0"/>
                      <w:marBottom w:val="0"/>
                      <w:divBdr>
                        <w:top w:val="none" w:sz="0" w:space="0" w:color="auto"/>
                        <w:left w:val="none" w:sz="0" w:space="0" w:color="auto"/>
                        <w:bottom w:val="none" w:sz="0" w:space="0" w:color="auto"/>
                        <w:right w:val="none" w:sz="0" w:space="0" w:color="auto"/>
                      </w:divBdr>
                    </w:div>
                    <w:div w:id="667443749">
                      <w:marLeft w:val="0"/>
                      <w:marRight w:val="0"/>
                      <w:marTop w:val="0"/>
                      <w:marBottom w:val="0"/>
                      <w:divBdr>
                        <w:top w:val="none" w:sz="0" w:space="0" w:color="auto"/>
                        <w:left w:val="none" w:sz="0" w:space="0" w:color="auto"/>
                        <w:bottom w:val="none" w:sz="0" w:space="0" w:color="auto"/>
                        <w:right w:val="none" w:sz="0" w:space="0" w:color="auto"/>
                      </w:divBdr>
                    </w:div>
                    <w:div w:id="1065958147">
                      <w:marLeft w:val="0"/>
                      <w:marRight w:val="0"/>
                      <w:marTop w:val="0"/>
                      <w:marBottom w:val="0"/>
                      <w:divBdr>
                        <w:top w:val="none" w:sz="0" w:space="0" w:color="auto"/>
                        <w:left w:val="none" w:sz="0" w:space="0" w:color="auto"/>
                        <w:bottom w:val="none" w:sz="0" w:space="0" w:color="auto"/>
                        <w:right w:val="none" w:sz="0" w:space="0" w:color="auto"/>
                      </w:divBdr>
                    </w:div>
                    <w:div w:id="1300191206">
                      <w:marLeft w:val="0"/>
                      <w:marRight w:val="0"/>
                      <w:marTop w:val="0"/>
                      <w:marBottom w:val="0"/>
                      <w:divBdr>
                        <w:top w:val="none" w:sz="0" w:space="0" w:color="auto"/>
                        <w:left w:val="none" w:sz="0" w:space="0" w:color="auto"/>
                        <w:bottom w:val="none" w:sz="0" w:space="0" w:color="auto"/>
                        <w:right w:val="none" w:sz="0" w:space="0" w:color="auto"/>
                      </w:divBdr>
                    </w:div>
                    <w:div w:id="1663583974">
                      <w:marLeft w:val="0"/>
                      <w:marRight w:val="0"/>
                      <w:marTop w:val="0"/>
                      <w:marBottom w:val="0"/>
                      <w:divBdr>
                        <w:top w:val="none" w:sz="0" w:space="0" w:color="auto"/>
                        <w:left w:val="none" w:sz="0" w:space="0" w:color="auto"/>
                        <w:bottom w:val="none" w:sz="0" w:space="0" w:color="auto"/>
                        <w:right w:val="none" w:sz="0" w:space="0" w:color="auto"/>
                      </w:divBdr>
                    </w:div>
                    <w:div w:id="2096319242">
                      <w:marLeft w:val="0"/>
                      <w:marRight w:val="0"/>
                      <w:marTop w:val="0"/>
                      <w:marBottom w:val="0"/>
                      <w:divBdr>
                        <w:top w:val="none" w:sz="0" w:space="0" w:color="auto"/>
                        <w:left w:val="none" w:sz="0" w:space="0" w:color="auto"/>
                        <w:bottom w:val="none" w:sz="0" w:space="0" w:color="auto"/>
                        <w:right w:val="none" w:sz="0" w:space="0" w:color="auto"/>
                      </w:divBdr>
                    </w:div>
                    <w:div w:id="2112821662">
                      <w:marLeft w:val="0"/>
                      <w:marRight w:val="0"/>
                      <w:marTop w:val="0"/>
                      <w:marBottom w:val="0"/>
                      <w:divBdr>
                        <w:top w:val="none" w:sz="0" w:space="0" w:color="auto"/>
                        <w:left w:val="none" w:sz="0" w:space="0" w:color="auto"/>
                        <w:bottom w:val="none" w:sz="0" w:space="0" w:color="auto"/>
                        <w:right w:val="none" w:sz="0" w:space="0" w:color="auto"/>
                      </w:divBdr>
                      <w:divsChild>
                        <w:div w:id="993140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252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265059">
          <w:marLeft w:val="0"/>
          <w:marRight w:val="0"/>
          <w:marTop w:val="0"/>
          <w:marBottom w:val="0"/>
          <w:divBdr>
            <w:top w:val="none" w:sz="0" w:space="0" w:color="auto"/>
            <w:left w:val="none" w:sz="0" w:space="0" w:color="auto"/>
            <w:bottom w:val="none" w:sz="0" w:space="0" w:color="auto"/>
            <w:right w:val="none" w:sz="0" w:space="0" w:color="auto"/>
          </w:divBdr>
          <w:divsChild>
            <w:div w:id="1878200119">
              <w:marLeft w:val="0"/>
              <w:marRight w:val="0"/>
              <w:marTop w:val="0"/>
              <w:marBottom w:val="0"/>
              <w:divBdr>
                <w:top w:val="none" w:sz="0" w:space="0" w:color="auto"/>
                <w:left w:val="none" w:sz="0" w:space="0" w:color="auto"/>
                <w:bottom w:val="none" w:sz="0" w:space="0" w:color="auto"/>
                <w:right w:val="none" w:sz="0" w:space="0" w:color="auto"/>
              </w:divBdr>
              <w:divsChild>
                <w:div w:id="300695040">
                  <w:marLeft w:val="0"/>
                  <w:marRight w:val="0"/>
                  <w:marTop w:val="0"/>
                  <w:marBottom w:val="0"/>
                  <w:divBdr>
                    <w:top w:val="none" w:sz="0" w:space="0" w:color="auto"/>
                    <w:left w:val="none" w:sz="0" w:space="0" w:color="auto"/>
                    <w:bottom w:val="none" w:sz="0" w:space="0" w:color="auto"/>
                    <w:right w:val="none" w:sz="0" w:space="0" w:color="auto"/>
                  </w:divBdr>
                  <w:divsChild>
                    <w:div w:id="605885181">
                      <w:marLeft w:val="0"/>
                      <w:marRight w:val="0"/>
                      <w:marTop w:val="0"/>
                      <w:marBottom w:val="0"/>
                      <w:divBdr>
                        <w:top w:val="none" w:sz="0" w:space="0" w:color="auto"/>
                        <w:left w:val="none" w:sz="0" w:space="0" w:color="auto"/>
                        <w:bottom w:val="none" w:sz="0" w:space="0" w:color="auto"/>
                        <w:right w:val="none" w:sz="0" w:space="0" w:color="auto"/>
                      </w:divBdr>
                    </w:div>
                    <w:div w:id="1273632096">
                      <w:marLeft w:val="0"/>
                      <w:marRight w:val="0"/>
                      <w:marTop w:val="0"/>
                      <w:marBottom w:val="0"/>
                      <w:divBdr>
                        <w:top w:val="none" w:sz="0" w:space="0" w:color="auto"/>
                        <w:left w:val="none" w:sz="0" w:space="0" w:color="auto"/>
                        <w:bottom w:val="none" w:sz="0" w:space="0" w:color="auto"/>
                        <w:right w:val="none" w:sz="0" w:space="0" w:color="auto"/>
                      </w:divBdr>
                    </w:div>
                    <w:div w:id="1676683496">
                      <w:marLeft w:val="0"/>
                      <w:marRight w:val="0"/>
                      <w:marTop w:val="0"/>
                      <w:marBottom w:val="0"/>
                      <w:divBdr>
                        <w:top w:val="none" w:sz="0" w:space="0" w:color="auto"/>
                        <w:left w:val="none" w:sz="0" w:space="0" w:color="auto"/>
                        <w:bottom w:val="none" w:sz="0" w:space="0" w:color="auto"/>
                        <w:right w:val="none" w:sz="0" w:space="0" w:color="auto"/>
                      </w:divBdr>
                    </w:div>
                    <w:div w:id="1815636813">
                      <w:marLeft w:val="0"/>
                      <w:marRight w:val="0"/>
                      <w:marTop w:val="0"/>
                      <w:marBottom w:val="0"/>
                      <w:divBdr>
                        <w:top w:val="none" w:sz="0" w:space="0" w:color="auto"/>
                        <w:left w:val="none" w:sz="0" w:space="0" w:color="auto"/>
                        <w:bottom w:val="none" w:sz="0" w:space="0" w:color="auto"/>
                        <w:right w:val="none" w:sz="0" w:space="0" w:color="auto"/>
                      </w:divBdr>
                    </w:div>
                  </w:divsChild>
                </w:div>
                <w:div w:id="722557128">
                  <w:marLeft w:val="0"/>
                  <w:marRight w:val="0"/>
                  <w:marTop w:val="0"/>
                  <w:marBottom w:val="0"/>
                  <w:divBdr>
                    <w:top w:val="none" w:sz="0" w:space="0" w:color="auto"/>
                    <w:left w:val="none" w:sz="0" w:space="0" w:color="auto"/>
                    <w:bottom w:val="none" w:sz="0" w:space="0" w:color="auto"/>
                    <w:right w:val="none" w:sz="0" w:space="0" w:color="auto"/>
                  </w:divBdr>
                  <w:divsChild>
                    <w:div w:id="45685138">
                      <w:marLeft w:val="0"/>
                      <w:marRight w:val="0"/>
                      <w:marTop w:val="0"/>
                      <w:marBottom w:val="0"/>
                      <w:divBdr>
                        <w:top w:val="none" w:sz="0" w:space="0" w:color="auto"/>
                        <w:left w:val="none" w:sz="0" w:space="0" w:color="auto"/>
                        <w:bottom w:val="none" w:sz="0" w:space="0" w:color="auto"/>
                        <w:right w:val="none" w:sz="0" w:space="0" w:color="auto"/>
                      </w:divBdr>
                    </w:div>
                    <w:div w:id="807747409">
                      <w:marLeft w:val="0"/>
                      <w:marRight w:val="0"/>
                      <w:marTop w:val="0"/>
                      <w:marBottom w:val="0"/>
                      <w:divBdr>
                        <w:top w:val="none" w:sz="0" w:space="0" w:color="auto"/>
                        <w:left w:val="none" w:sz="0" w:space="0" w:color="auto"/>
                        <w:bottom w:val="none" w:sz="0" w:space="0" w:color="auto"/>
                        <w:right w:val="none" w:sz="0" w:space="0" w:color="auto"/>
                      </w:divBdr>
                    </w:div>
                    <w:div w:id="1092624113">
                      <w:marLeft w:val="0"/>
                      <w:marRight w:val="0"/>
                      <w:marTop w:val="0"/>
                      <w:marBottom w:val="0"/>
                      <w:divBdr>
                        <w:top w:val="none" w:sz="0" w:space="0" w:color="auto"/>
                        <w:left w:val="none" w:sz="0" w:space="0" w:color="auto"/>
                        <w:bottom w:val="none" w:sz="0" w:space="0" w:color="auto"/>
                        <w:right w:val="none" w:sz="0" w:space="0" w:color="auto"/>
                      </w:divBdr>
                    </w:div>
                    <w:div w:id="2133283366">
                      <w:marLeft w:val="0"/>
                      <w:marRight w:val="0"/>
                      <w:marTop w:val="0"/>
                      <w:marBottom w:val="0"/>
                      <w:divBdr>
                        <w:top w:val="none" w:sz="0" w:space="0" w:color="auto"/>
                        <w:left w:val="none" w:sz="0" w:space="0" w:color="auto"/>
                        <w:bottom w:val="none" w:sz="0" w:space="0" w:color="auto"/>
                        <w:right w:val="none" w:sz="0" w:space="0" w:color="auto"/>
                      </w:divBdr>
                    </w:div>
                  </w:divsChild>
                </w:div>
                <w:div w:id="785854118">
                  <w:marLeft w:val="0"/>
                  <w:marRight w:val="0"/>
                  <w:marTop w:val="0"/>
                  <w:marBottom w:val="0"/>
                  <w:divBdr>
                    <w:top w:val="none" w:sz="0" w:space="0" w:color="auto"/>
                    <w:left w:val="none" w:sz="0" w:space="0" w:color="auto"/>
                    <w:bottom w:val="none" w:sz="0" w:space="0" w:color="auto"/>
                    <w:right w:val="none" w:sz="0" w:space="0" w:color="auto"/>
                  </w:divBdr>
                  <w:divsChild>
                    <w:div w:id="143931670">
                      <w:marLeft w:val="0"/>
                      <w:marRight w:val="0"/>
                      <w:marTop w:val="0"/>
                      <w:marBottom w:val="0"/>
                      <w:divBdr>
                        <w:top w:val="none" w:sz="0" w:space="0" w:color="auto"/>
                        <w:left w:val="none" w:sz="0" w:space="0" w:color="auto"/>
                        <w:bottom w:val="none" w:sz="0" w:space="0" w:color="auto"/>
                        <w:right w:val="none" w:sz="0" w:space="0" w:color="auto"/>
                      </w:divBdr>
                    </w:div>
                    <w:div w:id="203061221">
                      <w:marLeft w:val="0"/>
                      <w:marRight w:val="0"/>
                      <w:marTop w:val="0"/>
                      <w:marBottom w:val="0"/>
                      <w:divBdr>
                        <w:top w:val="none" w:sz="0" w:space="0" w:color="auto"/>
                        <w:left w:val="none" w:sz="0" w:space="0" w:color="auto"/>
                        <w:bottom w:val="none" w:sz="0" w:space="0" w:color="auto"/>
                        <w:right w:val="none" w:sz="0" w:space="0" w:color="auto"/>
                      </w:divBdr>
                    </w:div>
                    <w:div w:id="876311738">
                      <w:marLeft w:val="0"/>
                      <w:marRight w:val="0"/>
                      <w:marTop w:val="0"/>
                      <w:marBottom w:val="0"/>
                      <w:divBdr>
                        <w:top w:val="none" w:sz="0" w:space="0" w:color="auto"/>
                        <w:left w:val="none" w:sz="0" w:space="0" w:color="auto"/>
                        <w:bottom w:val="none" w:sz="0" w:space="0" w:color="auto"/>
                        <w:right w:val="none" w:sz="0" w:space="0" w:color="auto"/>
                      </w:divBdr>
                    </w:div>
                    <w:div w:id="998121666">
                      <w:marLeft w:val="0"/>
                      <w:marRight w:val="0"/>
                      <w:marTop w:val="0"/>
                      <w:marBottom w:val="0"/>
                      <w:divBdr>
                        <w:top w:val="none" w:sz="0" w:space="0" w:color="auto"/>
                        <w:left w:val="none" w:sz="0" w:space="0" w:color="auto"/>
                        <w:bottom w:val="none" w:sz="0" w:space="0" w:color="auto"/>
                        <w:right w:val="none" w:sz="0" w:space="0" w:color="auto"/>
                      </w:divBdr>
                    </w:div>
                    <w:div w:id="1133668903">
                      <w:marLeft w:val="0"/>
                      <w:marRight w:val="0"/>
                      <w:marTop w:val="0"/>
                      <w:marBottom w:val="0"/>
                      <w:divBdr>
                        <w:top w:val="none" w:sz="0" w:space="0" w:color="auto"/>
                        <w:left w:val="none" w:sz="0" w:space="0" w:color="auto"/>
                        <w:bottom w:val="none" w:sz="0" w:space="0" w:color="auto"/>
                        <w:right w:val="none" w:sz="0" w:space="0" w:color="auto"/>
                      </w:divBdr>
                    </w:div>
                    <w:div w:id="1630817239">
                      <w:marLeft w:val="0"/>
                      <w:marRight w:val="0"/>
                      <w:marTop w:val="0"/>
                      <w:marBottom w:val="0"/>
                      <w:divBdr>
                        <w:top w:val="none" w:sz="0" w:space="0" w:color="auto"/>
                        <w:left w:val="none" w:sz="0" w:space="0" w:color="auto"/>
                        <w:bottom w:val="none" w:sz="0" w:space="0" w:color="auto"/>
                        <w:right w:val="none" w:sz="0" w:space="0" w:color="auto"/>
                      </w:divBdr>
                    </w:div>
                  </w:divsChild>
                </w:div>
                <w:div w:id="1660232832">
                  <w:marLeft w:val="0"/>
                  <w:marRight w:val="0"/>
                  <w:marTop w:val="0"/>
                  <w:marBottom w:val="0"/>
                  <w:divBdr>
                    <w:top w:val="none" w:sz="0" w:space="0" w:color="auto"/>
                    <w:left w:val="none" w:sz="0" w:space="0" w:color="auto"/>
                    <w:bottom w:val="none" w:sz="0" w:space="0" w:color="auto"/>
                    <w:right w:val="none" w:sz="0" w:space="0" w:color="auto"/>
                  </w:divBdr>
                  <w:divsChild>
                    <w:div w:id="671839070">
                      <w:marLeft w:val="0"/>
                      <w:marRight w:val="0"/>
                      <w:marTop w:val="0"/>
                      <w:marBottom w:val="0"/>
                      <w:divBdr>
                        <w:top w:val="none" w:sz="0" w:space="0" w:color="auto"/>
                        <w:left w:val="none" w:sz="0" w:space="0" w:color="auto"/>
                        <w:bottom w:val="none" w:sz="0" w:space="0" w:color="auto"/>
                        <w:right w:val="none" w:sz="0" w:space="0" w:color="auto"/>
                      </w:divBdr>
                    </w:div>
                    <w:div w:id="1601141915">
                      <w:marLeft w:val="0"/>
                      <w:marRight w:val="0"/>
                      <w:marTop w:val="0"/>
                      <w:marBottom w:val="0"/>
                      <w:divBdr>
                        <w:top w:val="none" w:sz="0" w:space="0" w:color="auto"/>
                        <w:left w:val="none" w:sz="0" w:space="0" w:color="auto"/>
                        <w:bottom w:val="none" w:sz="0" w:space="0" w:color="auto"/>
                        <w:right w:val="none" w:sz="0" w:space="0" w:color="auto"/>
                      </w:divBdr>
                    </w:div>
                    <w:div w:id="1949268686">
                      <w:marLeft w:val="0"/>
                      <w:marRight w:val="0"/>
                      <w:marTop w:val="0"/>
                      <w:marBottom w:val="0"/>
                      <w:divBdr>
                        <w:top w:val="none" w:sz="0" w:space="0" w:color="auto"/>
                        <w:left w:val="none" w:sz="0" w:space="0" w:color="auto"/>
                        <w:bottom w:val="none" w:sz="0" w:space="0" w:color="auto"/>
                        <w:right w:val="none" w:sz="0" w:space="0" w:color="auto"/>
                      </w:divBdr>
                    </w:div>
                    <w:div w:id="2050177888">
                      <w:marLeft w:val="0"/>
                      <w:marRight w:val="0"/>
                      <w:marTop w:val="0"/>
                      <w:marBottom w:val="0"/>
                      <w:divBdr>
                        <w:top w:val="none" w:sz="0" w:space="0" w:color="auto"/>
                        <w:left w:val="none" w:sz="0" w:space="0" w:color="auto"/>
                        <w:bottom w:val="none" w:sz="0" w:space="0" w:color="auto"/>
                        <w:right w:val="none" w:sz="0" w:space="0" w:color="auto"/>
                      </w:divBdr>
                    </w:div>
                  </w:divsChild>
                </w:div>
                <w:div w:id="1844196474">
                  <w:marLeft w:val="0"/>
                  <w:marRight w:val="0"/>
                  <w:marTop w:val="0"/>
                  <w:marBottom w:val="0"/>
                  <w:divBdr>
                    <w:top w:val="none" w:sz="0" w:space="0" w:color="auto"/>
                    <w:left w:val="none" w:sz="0" w:space="0" w:color="auto"/>
                    <w:bottom w:val="none" w:sz="0" w:space="0" w:color="auto"/>
                    <w:right w:val="none" w:sz="0" w:space="0" w:color="auto"/>
                  </w:divBdr>
                  <w:divsChild>
                    <w:div w:id="361126116">
                      <w:marLeft w:val="0"/>
                      <w:marRight w:val="0"/>
                      <w:marTop w:val="0"/>
                      <w:marBottom w:val="0"/>
                      <w:divBdr>
                        <w:top w:val="none" w:sz="0" w:space="0" w:color="auto"/>
                        <w:left w:val="none" w:sz="0" w:space="0" w:color="auto"/>
                        <w:bottom w:val="none" w:sz="0" w:space="0" w:color="auto"/>
                        <w:right w:val="none" w:sz="0" w:space="0" w:color="auto"/>
                      </w:divBdr>
                    </w:div>
                    <w:div w:id="402990943">
                      <w:marLeft w:val="0"/>
                      <w:marRight w:val="0"/>
                      <w:marTop w:val="0"/>
                      <w:marBottom w:val="0"/>
                      <w:divBdr>
                        <w:top w:val="none" w:sz="0" w:space="0" w:color="auto"/>
                        <w:left w:val="none" w:sz="0" w:space="0" w:color="auto"/>
                        <w:bottom w:val="none" w:sz="0" w:space="0" w:color="auto"/>
                        <w:right w:val="none" w:sz="0" w:space="0" w:color="auto"/>
                      </w:divBdr>
                    </w:div>
                    <w:div w:id="733358586">
                      <w:marLeft w:val="0"/>
                      <w:marRight w:val="0"/>
                      <w:marTop w:val="0"/>
                      <w:marBottom w:val="0"/>
                      <w:divBdr>
                        <w:top w:val="none" w:sz="0" w:space="0" w:color="auto"/>
                        <w:left w:val="none" w:sz="0" w:space="0" w:color="auto"/>
                        <w:bottom w:val="none" w:sz="0" w:space="0" w:color="auto"/>
                        <w:right w:val="none" w:sz="0" w:space="0" w:color="auto"/>
                      </w:divBdr>
                    </w:div>
                    <w:div w:id="1126241604">
                      <w:marLeft w:val="0"/>
                      <w:marRight w:val="0"/>
                      <w:marTop w:val="0"/>
                      <w:marBottom w:val="0"/>
                      <w:divBdr>
                        <w:top w:val="none" w:sz="0" w:space="0" w:color="auto"/>
                        <w:left w:val="none" w:sz="0" w:space="0" w:color="auto"/>
                        <w:bottom w:val="none" w:sz="0" w:space="0" w:color="auto"/>
                        <w:right w:val="none" w:sz="0" w:space="0" w:color="auto"/>
                      </w:divBdr>
                    </w:div>
                    <w:div w:id="1166483294">
                      <w:marLeft w:val="0"/>
                      <w:marRight w:val="0"/>
                      <w:marTop w:val="0"/>
                      <w:marBottom w:val="0"/>
                      <w:divBdr>
                        <w:top w:val="none" w:sz="0" w:space="0" w:color="auto"/>
                        <w:left w:val="none" w:sz="0" w:space="0" w:color="auto"/>
                        <w:bottom w:val="none" w:sz="0" w:space="0" w:color="auto"/>
                        <w:right w:val="none" w:sz="0" w:space="0" w:color="auto"/>
                      </w:divBdr>
                    </w:div>
                    <w:div w:id="1379165057">
                      <w:marLeft w:val="0"/>
                      <w:marRight w:val="0"/>
                      <w:marTop w:val="0"/>
                      <w:marBottom w:val="0"/>
                      <w:divBdr>
                        <w:top w:val="none" w:sz="0" w:space="0" w:color="auto"/>
                        <w:left w:val="none" w:sz="0" w:space="0" w:color="auto"/>
                        <w:bottom w:val="none" w:sz="0" w:space="0" w:color="auto"/>
                        <w:right w:val="none" w:sz="0" w:space="0" w:color="auto"/>
                      </w:divBdr>
                    </w:div>
                    <w:div w:id="1607149644">
                      <w:marLeft w:val="0"/>
                      <w:marRight w:val="0"/>
                      <w:marTop w:val="0"/>
                      <w:marBottom w:val="0"/>
                      <w:divBdr>
                        <w:top w:val="none" w:sz="0" w:space="0" w:color="auto"/>
                        <w:left w:val="none" w:sz="0" w:space="0" w:color="auto"/>
                        <w:bottom w:val="none" w:sz="0" w:space="0" w:color="auto"/>
                        <w:right w:val="none" w:sz="0" w:space="0" w:color="auto"/>
                      </w:divBdr>
                    </w:div>
                    <w:div w:id="1850876010">
                      <w:marLeft w:val="0"/>
                      <w:marRight w:val="0"/>
                      <w:marTop w:val="0"/>
                      <w:marBottom w:val="0"/>
                      <w:divBdr>
                        <w:top w:val="none" w:sz="0" w:space="0" w:color="auto"/>
                        <w:left w:val="none" w:sz="0" w:space="0" w:color="auto"/>
                        <w:bottom w:val="none" w:sz="0" w:space="0" w:color="auto"/>
                        <w:right w:val="none" w:sz="0" w:space="0" w:color="auto"/>
                      </w:divBdr>
                    </w:div>
                    <w:div w:id="1923221886">
                      <w:marLeft w:val="0"/>
                      <w:marRight w:val="0"/>
                      <w:marTop w:val="0"/>
                      <w:marBottom w:val="0"/>
                      <w:divBdr>
                        <w:top w:val="none" w:sz="0" w:space="0" w:color="auto"/>
                        <w:left w:val="none" w:sz="0" w:space="0" w:color="auto"/>
                        <w:bottom w:val="none" w:sz="0" w:space="0" w:color="auto"/>
                        <w:right w:val="none" w:sz="0" w:space="0" w:color="auto"/>
                      </w:divBdr>
                    </w:div>
                  </w:divsChild>
                </w:div>
                <w:div w:id="1882397631">
                  <w:marLeft w:val="0"/>
                  <w:marRight w:val="0"/>
                  <w:marTop w:val="0"/>
                  <w:marBottom w:val="0"/>
                  <w:divBdr>
                    <w:top w:val="none" w:sz="0" w:space="0" w:color="auto"/>
                    <w:left w:val="none" w:sz="0" w:space="0" w:color="auto"/>
                    <w:bottom w:val="none" w:sz="0" w:space="0" w:color="auto"/>
                    <w:right w:val="none" w:sz="0" w:space="0" w:color="auto"/>
                  </w:divBdr>
                  <w:divsChild>
                    <w:div w:id="182475223">
                      <w:marLeft w:val="0"/>
                      <w:marRight w:val="0"/>
                      <w:marTop w:val="0"/>
                      <w:marBottom w:val="0"/>
                      <w:divBdr>
                        <w:top w:val="none" w:sz="0" w:space="0" w:color="auto"/>
                        <w:left w:val="none" w:sz="0" w:space="0" w:color="auto"/>
                        <w:bottom w:val="none" w:sz="0" w:space="0" w:color="auto"/>
                        <w:right w:val="none" w:sz="0" w:space="0" w:color="auto"/>
                      </w:divBdr>
                    </w:div>
                  </w:divsChild>
                </w:div>
                <w:div w:id="2093890850">
                  <w:marLeft w:val="0"/>
                  <w:marRight w:val="0"/>
                  <w:marTop w:val="0"/>
                  <w:marBottom w:val="0"/>
                  <w:divBdr>
                    <w:top w:val="none" w:sz="0" w:space="0" w:color="auto"/>
                    <w:left w:val="none" w:sz="0" w:space="0" w:color="auto"/>
                    <w:bottom w:val="none" w:sz="0" w:space="0" w:color="auto"/>
                    <w:right w:val="none" w:sz="0" w:space="0" w:color="auto"/>
                  </w:divBdr>
                  <w:divsChild>
                    <w:div w:id="84769290">
                      <w:marLeft w:val="0"/>
                      <w:marRight w:val="0"/>
                      <w:marTop w:val="0"/>
                      <w:marBottom w:val="0"/>
                      <w:divBdr>
                        <w:top w:val="none" w:sz="0" w:space="0" w:color="auto"/>
                        <w:left w:val="none" w:sz="0" w:space="0" w:color="auto"/>
                        <w:bottom w:val="none" w:sz="0" w:space="0" w:color="auto"/>
                        <w:right w:val="none" w:sz="0" w:space="0" w:color="auto"/>
                      </w:divBdr>
                    </w:div>
                    <w:div w:id="219290222">
                      <w:marLeft w:val="0"/>
                      <w:marRight w:val="0"/>
                      <w:marTop w:val="0"/>
                      <w:marBottom w:val="0"/>
                      <w:divBdr>
                        <w:top w:val="none" w:sz="0" w:space="0" w:color="auto"/>
                        <w:left w:val="none" w:sz="0" w:space="0" w:color="auto"/>
                        <w:bottom w:val="none" w:sz="0" w:space="0" w:color="auto"/>
                        <w:right w:val="none" w:sz="0" w:space="0" w:color="auto"/>
                      </w:divBdr>
                    </w:div>
                    <w:div w:id="978414149">
                      <w:marLeft w:val="0"/>
                      <w:marRight w:val="0"/>
                      <w:marTop w:val="0"/>
                      <w:marBottom w:val="0"/>
                      <w:divBdr>
                        <w:top w:val="none" w:sz="0" w:space="0" w:color="auto"/>
                        <w:left w:val="none" w:sz="0" w:space="0" w:color="auto"/>
                        <w:bottom w:val="none" w:sz="0" w:space="0" w:color="auto"/>
                        <w:right w:val="none" w:sz="0" w:space="0" w:color="auto"/>
                      </w:divBdr>
                    </w:div>
                    <w:div w:id="1297374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2356777">
          <w:marLeft w:val="0"/>
          <w:marRight w:val="0"/>
          <w:marTop w:val="0"/>
          <w:marBottom w:val="0"/>
          <w:divBdr>
            <w:top w:val="none" w:sz="0" w:space="0" w:color="auto"/>
            <w:left w:val="none" w:sz="0" w:space="0" w:color="auto"/>
            <w:bottom w:val="none" w:sz="0" w:space="0" w:color="auto"/>
            <w:right w:val="none" w:sz="0" w:space="0" w:color="auto"/>
          </w:divBdr>
          <w:divsChild>
            <w:div w:id="1938639822">
              <w:marLeft w:val="0"/>
              <w:marRight w:val="0"/>
              <w:marTop w:val="0"/>
              <w:marBottom w:val="0"/>
              <w:divBdr>
                <w:top w:val="none" w:sz="0" w:space="0" w:color="auto"/>
                <w:left w:val="none" w:sz="0" w:space="0" w:color="auto"/>
                <w:bottom w:val="none" w:sz="0" w:space="0" w:color="auto"/>
                <w:right w:val="none" w:sz="0" w:space="0" w:color="auto"/>
              </w:divBdr>
              <w:divsChild>
                <w:div w:id="1400486">
                  <w:marLeft w:val="0"/>
                  <w:marRight w:val="0"/>
                  <w:marTop w:val="0"/>
                  <w:marBottom w:val="0"/>
                  <w:divBdr>
                    <w:top w:val="none" w:sz="0" w:space="0" w:color="auto"/>
                    <w:left w:val="none" w:sz="0" w:space="0" w:color="auto"/>
                    <w:bottom w:val="none" w:sz="0" w:space="0" w:color="auto"/>
                    <w:right w:val="none" w:sz="0" w:space="0" w:color="auto"/>
                  </w:divBdr>
                </w:div>
                <w:div w:id="429816789">
                  <w:marLeft w:val="0"/>
                  <w:marRight w:val="0"/>
                  <w:marTop w:val="0"/>
                  <w:marBottom w:val="0"/>
                  <w:divBdr>
                    <w:top w:val="none" w:sz="0" w:space="0" w:color="auto"/>
                    <w:left w:val="none" w:sz="0" w:space="0" w:color="auto"/>
                    <w:bottom w:val="none" w:sz="0" w:space="0" w:color="auto"/>
                    <w:right w:val="none" w:sz="0" w:space="0" w:color="auto"/>
                  </w:divBdr>
                  <w:divsChild>
                    <w:div w:id="183249792">
                      <w:marLeft w:val="0"/>
                      <w:marRight w:val="0"/>
                      <w:marTop w:val="0"/>
                      <w:marBottom w:val="0"/>
                      <w:divBdr>
                        <w:top w:val="none" w:sz="0" w:space="0" w:color="auto"/>
                        <w:left w:val="none" w:sz="0" w:space="0" w:color="auto"/>
                        <w:bottom w:val="none" w:sz="0" w:space="0" w:color="auto"/>
                        <w:right w:val="none" w:sz="0" w:space="0" w:color="auto"/>
                      </w:divBdr>
                    </w:div>
                    <w:div w:id="1801994557">
                      <w:marLeft w:val="0"/>
                      <w:marRight w:val="0"/>
                      <w:marTop w:val="0"/>
                      <w:marBottom w:val="0"/>
                      <w:divBdr>
                        <w:top w:val="none" w:sz="0" w:space="0" w:color="auto"/>
                        <w:left w:val="none" w:sz="0" w:space="0" w:color="auto"/>
                        <w:bottom w:val="none" w:sz="0" w:space="0" w:color="auto"/>
                        <w:right w:val="none" w:sz="0" w:space="0" w:color="auto"/>
                      </w:divBdr>
                    </w:div>
                  </w:divsChild>
                </w:div>
                <w:div w:id="639769948">
                  <w:marLeft w:val="0"/>
                  <w:marRight w:val="0"/>
                  <w:marTop w:val="0"/>
                  <w:marBottom w:val="0"/>
                  <w:divBdr>
                    <w:top w:val="none" w:sz="0" w:space="0" w:color="auto"/>
                    <w:left w:val="none" w:sz="0" w:space="0" w:color="auto"/>
                    <w:bottom w:val="none" w:sz="0" w:space="0" w:color="auto"/>
                    <w:right w:val="none" w:sz="0" w:space="0" w:color="auto"/>
                  </w:divBdr>
                  <w:divsChild>
                    <w:div w:id="1428766319">
                      <w:marLeft w:val="0"/>
                      <w:marRight w:val="0"/>
                      <w:marTop w:val="0"/>
                      <w:marBottom w:val="0"/>
                      <w:divBdr>
                        <w:top w:val="none" w:sz="0" w:space="0" w:color="auto"/>
                        <w:left w:val="none" w:sz="0" w:space="0" w:color="auto"/>
                        <w:bottom w:val="none" w:sz="0" w:space="0" w:color="auto"/>
                        <w:right w:val="none" w:sz="0" w:space="0" w:color="auto"/>
                      </w:divBdr>
                    </w:div>
                  </w:divsChild>
                </w:div>
                <w:div w:id="716928362">
                  <w:marLeft w:val="0"/>
                  <w:marRight w:val="0"/>
                  <w:marTop w:val="0"/>
                  <w:marBottom w:val="0"/>
                  <w:divBdr>
                    <w:top w:val="none" w:sz="0" w:space="0" w:color="auto"/>
                    <w:left w:val="none" w:sz="0" w:space="0" w:color="auto"/>
                    <w:bottom w:val="none" w:sz="0" w:space="0" w:color="auto"/>
                    <w:right w:val="none" w:sz="0" w:space="0" w:color="auto"/>
                  </w:divBdr>
                  <w:divsChild>
                    <w:div w:id="28455819">
                      <w:marLeft w:val="0"/>
                      <w:marRight w:val="0"/>
                      <w:marTop w:val="0"/>
                      <w:marBottom w:val="0"/>
                      <w:divBdr>
                        <w:top w:val="none" w:sz="0" w:space="0" w:color="auto"/>
                        <w:left w:val="none" w:sz="0" w:space="0" w:color="auto"/>
                        <w:bottom w:val="none" w:sz="0" w:space="0" w:color="auto"/>
                        <w:right w:val="none" w:sz="0" w:space="0" w:color="auto"/>
                      </w:divBdr>
                      <w:divsChild>
                        <w:div w:id="271136287">
                          <w:marLeft w:val="0"/>
                          <w:marRight w:val="0"/>
                          <w:marTop w:val="0"/>
                          <w:marBottom w:val="0"/>
                          <w:divBdr>
                            <w:top w:val="none" w:sz="0" w:space="0" w:color="auto"/>
                            <w:left w:val="none" w:sz="0" w:space="0" w:color="auto"/>
                            <w:bottom w:val="none" w:sz="0" w:space="0" w:color="auto"/>
                            <w:right w:val="none" w:sz="0" w:space="0" w:color="auto"/>
                          </w:divBdr>
                        </w:div>
                      </w:divsChild>
                    </w:div>
                    <w:div w:id="362362582">
                      <w:marLeft w:val="0"/>
                      <w:marRight w:val="0"/>
                      <w:marTop w:val="0"/>
                      <w:marBottom w:val="0"/>
                      <w:divBdr>
                        <w:top w:val="none" w:sz="0" w:space="0" w:color="auto"/>
                        <w:left w:val="none" w:sz="0" w:space="0" w:color="auto"/>
                        <w:bottom w:val="none" w:sz="0" w:space="0" w:color="auto"/>
                        <w:right w:val="none" w:sz="0" w:space="0" w:color="auto"/>
                      </w:divBdr>
                    </w:div>
                    <w:div w:id="497576876">
                      <w:marLeft w:val="0"/>
                      <w:marRight w:val="0"/>
                      <w:marTop w:val="0"/>
                      <w:marBottom w:val="0"/>
                      <w:divBdr>
                        <w:top w:val="none" w:sz="0" w:space="0" w:color="auto"/>
                        <w:left w:val="none" w:sz="0" w:space="0" w:color="auto"/>
                        <w:bottom w:val="none" w:sz="0" w:space="0" w:color="auto"/>
                        <w:right w:val="none" w:sz="0" w:space="0" w:color="auto"/>
                      </w:divBdr>
                    </w:div>
                    <w:div w:id="532420426">
                      <w:marLeft w:val="0"/>
                      <w:marRight w:val="0"/>
                      <w:marTop w:val="0"/>
                      <w:marBottom w:val="0"/>
                      <w:divBdr>
                        <w:top w:val="none" w:sz="0" w:space="0" w:color="auto"/>
                        <w:left w:val="none" w:sz="0" w:space="0" w:color="auto"/>
                        <w:bottom w:val="none" w:sz="0" w:space="0" w:color="auto"/>
                        <w:right w:val="none" w:sz="0" w:space="0" w:color="auto"/>
                      </w:divBdr>
                      <w:divsChild>
                        <w:div w:id="983196556">
                          <w:marLeft w:val="0"/>
                          <w:marRight w:val="0"/>
                          <w:marTop w:val="0"/>
                          <w:marBottom w:val="0"/>
                          <w:divBdr>
                            <w:top w:val="none" w:sz="0" w:space="0" w:color="auto"/>
                            <w:left w:val="none" w:sz="0" w:space="0" w:color="auto"/>
                            <w:bottom w:val="none" w:sz="0" w:space="0" w:color="auto"/>
                            <w:right w:val="none" w:sz="0" w:space="0" w:color="auto"/>
                          </w:divBdr>
                        </w:div>
                      </w:divsChild>
                    </w:div>
                    <w:div w:id="1284460925">
                      <w:marLeft w:val="0"/>
                      <w:marRight w:val="0"/>
                      <w:marTop w:val="0"/>
                      <w:marBottom w:val="0"/>
                      <w:divBdr>
                        <w:top w:val="none" w:sz="0" w:space="0" w:color="auto"/>
                        <w:left w:val="none" w:sz="0" w:space="0" w:color="auto"/>
                        <w:bottom w:val="none" w:sz="0" w:space="0" w:color="auto"/>
                        <w:right w:val="none" w:sz="0" w:space="0" w:color="auto"/>
                      </w:divBdr>
                    </w:div>
                    <w:div w:id="1315911018">
                      <w:marLeft w:val="0"/>
                      <w:marRight w:val="0"/>
                      <w:marTop w:val="0"/>
                      <w:marBottom w:val="0"/>
                      <w:divBdr>
                        <w:top w:val="none" w:sz="0" w:space="0" w:color="auto"/>
                        <w:left w:val="none" w:sz="0" w:space="0" w:color="auto"/>
                        <w:bottom w:val="none" w:sz="0" w:space="0" w:color="auto"/>
                        <w:right w:val="none" w:sz="0" w:space="0" w:color="auto"/>
                      </w:divBdr>
                    </w:div>
                    <w:div w:id="1859853848">
                      <w:marLeft w:val="0"/>
                      <w:marRight w:val="0"/>
                      <w:marTop w:val="0"/>
                      <w:marBottom w:val="0"/>
                      <w:divBdr>
                        <w:top w:val="none" w:sz="0" w:space="0" w:color="auto"/>
                        <w:left w:val="none" w:sz="0" w:space="0" w:color="auto"/>
                        <w:bottom w:val="none" w:sz="0" w:space="0" w:color="auto"/>
                        <w:right w:val="none" w:sz="0" w:space="0" w:color="auto"/>
                      </w:divBdr>
                      <w:divsChild>
                        <w:div w:id="1909655797">
                          <w:marLeft w:val="0"/>
                          <w:marRight w:val="0"/>
                          <w:marTop w:val="0"/>
                          <w:marBottom w:val="0"/>
                          <w:divBdr>
                            <w:top w:val="none" w:sz="0" w:space="0" w:color="auto"/>
                            <w:left w:val="none" w:sz="0" w:space="0" w:color="auto"/>
                            <w:bottom w:val="none" w:sz="0" w:space="0" w:color="auto"/>
                            <w:right w:val="none" w:sz="0" w:space="0" w:color="auto"/>
                          </w:divBdr>
                        </w:div>
                      </w:divsChild>
                    </w:div>
                    <w:div w:id="2071073985">
                      <w:marLeft w:val="0"/>
                      <w:marRight w:val="0"/>
                      <w:marTop w:val="0"/>
                      <w:marBottom w:val="0"/>
                      <w:divBdr>
                        <w:top w:val="none" w:sz="0" w:space="0" w:color="auto"/>
                        <w:left w:val="none" w:sz="0" w:space="0" w:color="auto"/>
                        <w:bottom w:val="none" w:sz="0" w:space="0" w:color="auto"/>
                        <w:right w:val="none" w:sz="0" w:space="0" w:color="auto"/>
                      </w:divBdr>
                    </w:div>
                  </w:divsChild>
                </w:div>
                <w:div w:id="1534222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5141335">
          <w:marLeft w:val="0"/>
          <w:marRight w:val="0"/>
          <w:marTop w:val="0"/>
          <w:marBottom w:val="0"/>
          <w:divBdr>
            <w:top w:val="none" w:sz="0" w:space="0" w:color="auto"/>
            <w:left w:val="none" w:sz="0" w:space="0" w:color="auto"/>
            <w:bottom w:val="none" w:sz="0" w:space="0" w:color="auto"/>
            <w:right w:val="none" w:sz="0" w:space="0" w:color="auto"/>
          </w:divBdr>
          <w:divsChild>
            <w:div w:id="1872767214">
              <w:marLeft w:val="0"/>
              <w:marRight w:val="0"/>
              <w:marTop w:val="0"/>
              <w:marBottom w:val="0"/>
              <w:divBdr>
                <w:top w:val="none" w:sz="0" w:space="0" w:color="auto"/>
                <w:left w:val="none" w:sz="0" w:space="0" w:color="auto"/>
                <w:bottom w:val="none" w:sz="0" w:space="0" w:color="auto"/>
                <w:right w:val="none" w:sz="0" w:space="0" w:color="auto"/>
              </w:divBdr>
              <w:divsChild>
                <w:div w:id="1582638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315458">
          <w:marLeft w:val="0"/>
          <w:marRight w:val="0"/>
          <w:marTop w:val="0"/>
          <w:marBottom w:val="0"/>
          <w:divBdr>
            <w:top w:val="none" w:sz="0" w:space="0" w:color="auto"/>
            <w:left w:val="none" w:sz="0" w:space="0" w:color="auto"/>
            <w:bottom w:val="none" w:sz="0" w:space="0" w:color="auto"/>
            <w:right w:val="none" w:sz="0" w:space="0" w:color="auto"/>
          </w:divBdr>
          <w:divsChild>
            <w:div w:id="772239876">
              <w:marLeft w:val="0"/>
              <w:marRight w:val="0"/>
              <w:marTop w:val="0"/>
              <w:marBottom w:val="0"/>
              <w:divBdr>
                <w:top w:val="none" w:sz="0" w:space="0" w:color="auto"/>
                <w:left w:val="none" w:sz="0" w:space="0" w:color="auto"/>
                <w:bottom w:val="none" w:sz="0" w:space="0" w:color="auto"/>
                <w:right w:val="none" w:sz="0" w:space="0" w:color="auto"/>
              </w:divBdr>
            </w:div>
          </w:divsChild>
        </w:div>
        <w:div w:id="1338769478">
          <w:marLeft w:val="0"/>
          <w:marRight w:val="0"/>
          <w:marTop w:val="0"/>
          <w:marBottom w:val="0"/>
          <w:divBdr>
            <w:top w:val="none" w:sz="0" w:space="0" w:color="auto"/>
            <w:left w:val="none" w:sz="0" w:space="0" w:color="auto"/>
            <w:bottom w:val="none" w:sz="0" w:space="0" w:color="auto"/>
            <w:right w:val="none" w:sz="0" w:space="0" w:color="auto"/>
          </w:divBdr>
          <w:divsChild>
            <w:div w:id="613710261">
              <w:marLeft w:val="0"/>
              <w:marRight w:val="0"/>
              <w:marTop w:val="0"/>
              <w:marBottom w:val="0"/>
              <w:divBdr>
                <w:top w:val="none" w:sz="0" w:space="0" w:color="auto"/>
                <w:left w:val="none" w:sz="0" w:space="0" w:color="auto"/>
                <w:bottom w:val="none" w:sz="0" w:space="0" w:color="auto"/>
                <w:right w:val="none" w:sz="0" w:space="0" w:color="auto"/>
              </w:divBdr>
              <w:divsChild>
                <w:div w:id="61299706">
                  <w:marLeft w:val="0"/>
                  <w:marRight w:val="0"/>
                  <w:marTop w:val="0"/>
                  <w:marBottom w:val="0"/>
                  <w:divBdr>
                    <w:top w:val="none" w:sz="0" w:space="0" w:color="auto"/>
                    <w:left w:val="none" w:sz="0" w:space="0" w:color="auto"/>
                    <w:bottom w:val="none" w:sz="0" w:space="0" w:color="auto"/>
                    <w:right w:val="none" w:sz="0" w:space="0" w:color="auto"/>
                  </w:divBdr>
                </w:div>
                <w:div w:id="64886369">
                  <w:marLeft w:val="0"/>
                  <w:marRight w:val="0"/>
                  <w:marTop w:val="0"/>
                  <w:marBottom w:val="0"/>
                  <w:divBdr>
                    <w:top w:val="none" w:sz="0" w:space="0" w:color="auto"/>
                    <w:left w:val="none" w:sz="0" w:space="0" w:color="auto"/>
                    <w:bottom w:val="none" w:sz="0" w:space="0" w:color="auto"/>
                    <w:right w:val="none" w:sz="0" w:space="0" w:color="auto"/>
                  </w:divBdr>
                </w:div>
                <w:div w:id="1712730752">
                  <w:marLeft w:val="0"/>
                  <w:marRight w:val="0"/>
                  <w:marTop w:val="0"/>
                  <w:marBottom w:val="0"/>
                  <w:divBdr>
                    <w:top w:val="none" w:sz="0" w:space="0" w:color="auto"/>
                    <w:left w:val="none" w:sz="0" w:space="0" w:color="auto"/>
                    <w:bottom w:val="none" w:sz="0" w:space="0" w:color="auto"/>
                    <w:right w:val="none" w:sz="0" w:space="0" w:color="auto"/>
                  </w:divBdr>
                </w:div>
                <w:div w:id="2130390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0083501">
          <w:marLeft w:val="0"/>
          <w:marRight w:val="0"/>
          <w:marTop w:val="0"/>
          <w:marBottom w:val="0"/>
          <w:divBdr>
            <w:top w:val="none" w:sz="0" w:space="0" w:color="auto"/>
            <w:left w:val="none" w:sz="0" w:space="0" w:color="auto"/>
            <w:bottom w:val="none" w:sz="0" w:space="0" w:color="auto"/>
            <w:right w:val="none" w:sz="0" w:space="0" w:color="auto"/>
          </w:divBdr>
          <w:divsChild>
            <w:div w:id="523831432">
              <w:marLeft w:val="0"/>
              <w:marRight w:val="0"/>
              <w:marTop w:val="0"/>
              <w:marBottom w:val="0"/>
              <w:divBdr>
                <w:top w:val="none" w:sz="0" w:space="0" w:color="auto"/>
                <w:left w:val="none" w:sz="0" w:space="0" w:color="auto"/>
                <w:bottom w:val="none" w:sz="0" w:space="0" w:color="auto"/>
                <w:right w:val="none" w:sz="0" w:space="0" w:color="auto"/>
              </w:divBdr>
              <w:divsChild>
                <w:div w:id="1585265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191961">
          <w:marLeft w:val="0"/>
          <w:marRight w:val="0"/>
          <w:marTop w:val="0"/>
          <w:marBottom w:val="0"/>
          <w:divBdr>
            <w:top w:val="none" w:sz="0" w:space="0" w:color="auto"/>
            <w:left w:val="none" w:sz="0" w:space="0" w:color="auto"/>
            <w:bottom w:val="none" w:sz="0" w:space="0" w:color="auto"/>
            <w:right w:val="none" w:sz="0" w:space="0" w:color="auto"/>
          </w:divBdr>
          <w:divsChild>
            <w:div w:id="1519541704">
              <w:marLeft w:val="0"/>
              <w:marRight w:val="0"/>
              <w:marTop w:val="0"/>
              <w:marBottom w:val="0"/>
              <w:divBdr>
                <w:top w:val="none" w:sz="0" w:space="0" w:color="auto"/>
                <w:left w:val="none" w:sz="0" w:space="0" w:color="auto"/>
                <w:bottom w:val="none" w:sz="0" w:space="0" w:color="auto"/>
                <w:right w:val="none" w:sz="0" w:space="0" w:color="auto"/>
              </w:divBdr>
              <w:divsChild>
                <w:div w:id="474689748">
                  <w:marLeft w:val="0"/>
                  <w:marRight w:val="0"/>
                  <w:marTop w:val="0"/>
                  <w:marBottom w:val="0"/>
                  <w:divBdr>
                    <w:top w:val="none" w:sz="0" w:space="0" w:color="auto"/>
                    <w:left w:val="none" w:sz="0" w:space="0" w:color="auto"/>
                    <w:bottom w:val="none" w:sz="0" w:space="0" w:color="auto"/>
                    <w:right w:val="none" w:sz="0" w:space="0" w:color="auto"/>
                  </w:divBdr>
                </w:div>
                <w:div w:id="861672664">
                  <w:marLeft w:val="0"/>
                  <w:marRight w:val="0"/>
                  <w:marTop w:val="0"/>
                  <w:marBottom w:val="0"/>
                  <w:divBdr>
                    <w:top w:val="none" w:sz="0" w:space="0" w:color="auto"/>
                    <w:left w:val="none" w:sz="0" w:space="0" w:color="auto"/>
                    <w:bottom w:val="none" w:sz="0" w:space="0" w:color="auto"/>
                    <w:right w:val="none" w:sz="0" w:space="0" w:color="auto"/>
                  </w:divBdr>
                  <w:divsChild>
                    <w:div w:id="467744736">
                      <w:marLeft w:val="0"/>
                      <w:marRight w:val="0"/>
                      <w:marTop w:val="0"/>
                      <w:marBottom w:val="0"/>
                      <w:divBdr>
                        <w:top w:val="none" w:sz="0" w:space="0" w:color="auto"/>
                        <w:left w:val="none" w:sz="0" w:space="0" w:color="auto"/>
                        <w:bottom w:val="none" w:sz="0" w:space="0" w:color="auto"/>
                        <w:right w:val="none" w:sz="0" w:space="0" w:color="auto"/>
                      </w:divBdr>
                    </w:div>
                    <w:div w:id="496263820">
                      <w:marLeft w:val="0"/>
                      <w:marRight w:val="0"/>
                      <w:marTop w:val="0"/>
                      <w:marBottom w:val="0"/>
                      <w:divBdr>
                        <w:top w:val="none" w:sz="0" w:space="0" w:color="auto"/>
                        <w:left w:val="none" w:sz="0" w:space="0" w:color="auto"/>
                        <w:bottom w:val="none" w:sz="0" w:space="0" w:color="auto"/>
                        <w:right w:val="none" w:sz="0" w:space="0" w:color="auto"/>
                      </w:divBdr>
                    </w:div>
                    <w:div w:id="921139344">
                      <w:marLeft w:val="0"/>
                      <w:marRight w:val="0"/>
                      <w:marTop w:val="0"/>
                      <w:marBottom w:val="0"/>
                      <w:divBdr>
                        <w:top w:val="none" w:sz="0" w:space="0" w:color="auto"/>
                        <w:left w:val="none" w:sz="0" w:space="0" w:color="auto"/>
                        <w:bottom w:val="none" w:sz="0" w:space="0" w:color="auto"/>
                        <w:right w:val="none" w:sz="0" w:space="0" w:color="auto"/>
                      </w:divBdr>
                    </w:div>
                    <w:div w:id="1164320760">
                      <w:marLeft w:val="0"/>
                      <w:marRight w:val="0"/>
                      <w:marTop w:val="0"/>
                      <w:marBottom w:val="0"/>
                      <w:divBdr>
                        <w:top w:val="none" w:sz="0" w:space="0" w:color="auto"/>
                        <w:left w:val="none" w:sz="0" w:space="0" w:color="auto"/>
                        <w:bottom w:val="none" w:sz="0" w:space="0" w:color="auto"/>
                        <w:right w:val="none" w:sz="0" w:space="0" w:color="auto"/>
                      </w:divBdr>
                    </w:div>
                    <w:div w:id="1607348489">
                      <w:marLeft w:val="0"/>
                      <w:marRight w:val="0"/>
                      <w:marTop w:val="0"/>
                      <w:marBottom w:val="0"/>
                      <w:divBdr>
                        <w:top w:val="none" w:sz="0" w:space="0" w:color="auto"/>
                        <w:left w:val="none" w:sz="0" w:space="0" w:color="auto"/>
                        <w:bottom w:val="none" w:sz="0" w:space="0" w:color="auto"/>
                        <w:right w:val="none" w:sz="0" w:space="0" w:color="auto"/>
                      </w:divBdr>
                      <w:divsChild>
                        <w:div w:id="1245603381">
                          <w:marLeft w:val="0"/>
                          <w:marRight w:val="0"/>
                          <w:marTop w:val="0"/>
                          <w:marBottom w:val="0"/>
                          <w:divBdr>
                            <w:top w:val="none" w:sz="0" w:space="0" w:color="auto"/>
                            <w:left w:val="none" w:sz="0" w:space="0" w:color="auto"/>
                            <w:bottom w:val="none" w:sz="0" w:space="0" w:color="auto"/>
                            <w:right w:val="none" w:sz="0" w:space="0" w:color="auto"/>
                          </w:divBdr>
                        </w:div>
                      </w:divsChild>
                    </w:div>
                    <w:div w:id="2120368338">
                      <w:marLeft w:val="0"/>
                      <w:marRight w:val="0"/>
                      <w:marTop w:val="0"/>
                      <w:marBottom w:val="0"/>
                      <w:divBdr>
                        <w:top w:val="none" w:sz="0" w:space="0" w:color="auto"/>
                        <w:left w:val="none" w:sz="0" w:space="0" w:color="auto"/>
                        <w:bottom w:val="none" w:sz="0" w:space="0" w:color="auto"/>
                        <w:right w:val="none" w:sz="0" w:space="0" w:color="auto"/>
                      </w:divBdr>
                    </w:div>
                  </w:divsChild>
                </w:div>
                <w:div w:id="1081104694">
                  <w:marLeft w:val="0"/>
                  <w:marRight w:val="0"/>
                  <w:marTop w:val="0"/>
                  <w:marBottom w:val="0"/>
                  <w:divBdr>
                    <w:top w:val="none" w:sz="0" w:space="0" w:color="auto"/>
                    <w:left w:val="none" w:sz="0" w:space="0" w:color="auto"/>
                    <w:bottom w:val="none" w:sz="0" w:space="0" w:color="auto"/>
                    <w:right w:val="none" w:sz="0" w:space="0" w:color="auto"/>
                  </w:divBdr>
                  <w:divsChild>
                    <w:div w:id="1427919302">
                      <w:marLeft w:val="0"/>
                      <w:marRight w:val="0"/>
                      <w:marTop w:val="0"/>
                      <w:marBottom w:val="0"/>
                      <w:divBdr>
                        <w:top w:val="none" w:sz="0" w:space="0" w:color="auto"/>
                        <w:left w:val="none" w:sz="0" w:space="0" w:color="auto"/>
                        <w:bottom w:val="none" w:sz="0" w:space="0" w:color="auto"/>
                        <w:right w:val="none" w:sz="0" w:space="0" w:color="auto"/>
                      </w:divBdr>
                    </w:div>
                  </w:divsChild>
                </w:div>
                <w:div w:id="1150825882">
                  <w:marLeft w:val="0"/>
                  <w:marRight w:val="0"/>
                  <w:marTop w:val="0"/>
                  <w:marBottom w:val="0"/>
                  <w:divBdr>
                    <w:top w:val="none" w:sz="0" w:space="0" w:color="auto"/>
                    <w:left w:val="none" w:sz="0" w:space="0" w:color="auto"/>
                    <w:bottom w:val="none" w:sz="0" w:space="0" w:color="auto"/>
                    <w:right w:val="none" w:sz="0" w:space="0" w:color="auto"/>
                  </w:divBdr>
                  <w:divsChild>
                    <w:div w:id="683827674">
                      <w:marLeft w:val="0"/>
                      <w:marRight w:val="0"/>
                      <w:marTop w:val="0"/>
                      <w:marBottom w:val="0"/>
                      <w:divBdr>
                        <w:top w:val="none" w:sz="0" w:space="0" w:color="auto"/>
                        <w:left w:val="none" w:sz="0" w:space="0" w:color="auto"/>
                        <w:bottom w:val="none" w:sz="0" w:space="0" w:color="auto"/>
                        <w:right w:val="none" w:sz="0" w:space="0" w:color="auto"/>
                      </w:divBdr>
                    </w:div>
                    <w:div w:id="959144483">
                      <w:marLeft w:val="0"/>
                      <w:marRight w:val="0"/>
                      <w:marTop w:val="0"/>
                      <w:marBottom w:val="0"/>
                      <w:divBdr>
                        <w:top w:val="none" w:sz="0" w:space="0" w:color="auto"/>
                        <w:left w:val="none" w:sz="0" w:space="0" w:color="auto"/>
                        <w:bottom w:val="none" w:sz="0" w:space="0" w:color="auto"/>
                        <w:right w:val="none" w:sz="0" w:space="0" w:color="auto"/>
                      </w:divBdr>
                    </w:div>
                    <w:div w:id="1171406057">
                      <w:marLeft w:val="0"/>
                      <w:marRight w:val="0"/>
                      <w:marTop w:val="0"/>
                      <w:marBottom w:val="0"/>
                      <w:divBdr>
                        <w:top w:val="none" w:sz="0" w:space="0" w:color="auto"/>
                        <w:left w:val="none" w:sz="0" w:space="0" w:color="auto"/>
                        <w:bottom w:val="none" w:sz="0" w:space="0" w:color="auto"/>
                        <w:right w:val="none" w:sz="0" w:space="0" w:color="auto"/>
                      </w:divBdr>
                      <w:divsChild>
                        <w:div w:id="1637760686">
                          <w:marLeft w:val="0"/>
                          <w:marRight w:val="0"/>
                          <w:marTop w:val="0"/>
                          <w:marBottom w:val="0"/>
                          <w:divBdr>
                            <w:top w:val="none" w:sz="0" w:space="0" w:color="auto"/>
                            <w:left w:val="none" w:sz="0" w:space="0" w:color="auto"/>
                            <w:bottom w:val="none" w:sz="0" w:space="0" w:color="auto"/>
                            <w:right w:val="none" w:sz="0" w:space="0" w:color="auto"/>
                          </w:divBdr>
                          <w:divsChild>
                            <w:div w:id="1884100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534101">
                      <w:marLeft w:val="0"/>
                      <w:marRight w:val="0"/>
                      <w:marTop w:val="0"/>
                      <w:marBottom w:val="0"/>
                      <w:divBdr>
                        <w:top w:val="none" w:sz="0" w:space="0" w:color="auto"/>
                        <w:left w:val="none" w:sz="0" w:space="0" w:color="auto"/>
                        <w:bottom w:val="none" w:sz="0" w:space="0" w:color="auto"/>
                        <w:right w:val="none" w:sz="0" w:space="0" w:color="auto"/>
                      </w:divBdr>
                    </w:div>
                  </w:divsChild>
                </w:div>
                <w:div w:id="1183471921">
                  <w:marLeft w:val="0"/>
                  <w:marRight w:val="0"/>
                  <w:marTop w:val="0"/>
                  <w:marBottom w:val="0"/>
                  <w:divBdr>
                    <w:top w:val="none" w:sz="0" w:space="0" w:color="auto"/>
                    <w:left w:val="none" w:sz="0" w:space="0" w:color="auto"/>
                    <w:bottom w:val="none" w:sz="0" w:space="0" w:color="auto"/>
                    <w:right w:val="none" w:sz="0" w:space="0" w:color="auto"/>
                  </w:divBdr>
                  <w:divsChild>
                    <w:div w:id="949504878">
                      <w:marLeft w:val="0"/>
                      <w:marRight w:val="0"/>
                      <w:marTop w:val="0"/>
                      <w:marBottom w:val="0"/>
                      <w:divBdr>
                        <w:top w:val="none" w:sz="0" w:space="0" w:color="auto"/>
                        <w:left w:val="none" w:sz="0" w:space="0" w:color="auto"/>
                        <w:bottom w:val="none" w:sz="0" w:space="0" w:color="auto"/>
                        <w:right w:val="none" w:sz="0" w:space="0" w:color="auto"/>
                      </w:divBdr>
                    </w:div>
                  </w:divsChild>
                </w:div>
                <w:div w:id="1879783518">
                  <w:marLeft w:val="0"/>
                  <w:marRight w:val="0"/>
                  <w:marTop w:val="0"/>
                  <w:marBottom w:val="0"/>
                  <w:divBdr>
                    <w:top w:val="none" w:sz="0" w:space="0" w:color="auto"/>
                    <w:left w:val="none" w:sz="0" w:space="0" w:color="auto"/>
                    <w:bottom w:val="none" w:sz="0" w:space="0" w:color="auto"/>
                    <w:right w:val="none" w:sz="0" w:space="0" w:color="auto"/>
                  </w:divBdr>
                </w:div>
                <w:div w:id="2094158681">
                  <w:marLeft w:val="0"/>
                  <w:marRight w:val="0"/>
                  <w:marTop w:val="0"/>
                  <w:marBottom w:val="0"/>
                  <w:divBdr>
                    <w:top w:val="none" w:sz="0" w:space="0" w:color="auto"/>
                    <w:left w:val="none" w:sz="0" w:space="0" w:color="auto"/>
                    <w:bottom w:val="none" w:sz="0" w:space="0" w:color="auto"/>
                    <w:right w:val="none" w:sz="0" w:space="0" w:color="auto"/>
                  </w:divBdr>
                  <w:divsChild>
                    <w:div w:id="360672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646977">
          <w:marLeft w:val="0"/>
          <w:marRight w:val="0"/>
          <w:marTop w:val="0"/>
          <w:marBottom w:val="0"/>
          <w:divBdr>
            <w:top w:val="none" w:sz="0" w:space="0" w:color="auto"/>
            <w:left w:val="none" w:sz="0" w:space="0" w:color="auto"/>
            <w:bottom w:val="none" w:sz="0" w:space="0" w:color="auto"/>
            <w:right w:val="none" w:sz="0" w:space="0" w:color="auto"/>
          </w:divBdr>
          <w:divsChild>
            <w:div w:id="1798987952">
              <w:marLeft w:val="0"/>
              <w:marRight w:val="0"/>
              <w:marTop w:val="0"/>
              <w:marBottom w:val="0"/>
              <w:divBdr>
                <w:top w:val="none" w:sz="0" w:space="0" w:color="auto"/>
                <w:left w:val="none" w:sz="0" w:space="0" w:color="auto"/>
                <w:bottom w:val="none" w:sz="0" w:space="0" w:color="auto"/>
                <w:right w:val="none" w:sz="0" w:space="0" w:color="auto"/>
              </w:divBdr>
              <w:divsChild>
                <w:div w:id="99690466">
                  <w:marLeft w:val="0"/>
                  <w:marRight w:val="0"/>
                  <w:marTop w:val="0"/>
                  <w:marBottom w:val="0"/>
                  <w:divBdr>
                    <w:top w:val="none" w:sz="0" w:space="0" w:color="auto"/>
                    <w:left w:val="none" w:sz="0" w:space="0" w:color="auto"/>
                    <w:bottom w:val="none" w:sz="0" w:space="0" w:color="auto"/>
                    <w:right w:val="none" w:sz="0" w:space="0" w:color="auto"/>
                  </w:divBdr>
                </w:div>
                <w:div w:id="1754858255">
                  <w:marLeft w:val="0"/>
                  <w:marRight w:val="0"/>
                  <w:marTop w:val="0"/>
                  <w:marBottom w:val="0"/>
                  <w:divBdr>
                    <w:top w:val="none" w:sz="0" w:space="0" w:color="auto"/>
                    <w:left w:val="none" w:sz="0" w:space="0" w:color="auto"/>
                    <w:bottom w:val="none" w:sz="0" w:space="0" w:color="auto"/>
                    <w:right w:val="none" w:sz="0" w:space="0" w:color="auto"/>
                  </w:divBdr>
                  <w:divsChild>
                    <w:div w:id="1219433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835644">
      <w:bodyDiv w:val="1"/>
      <w:marLeft w:val="0"/>
      <w:marRight w:val="0"/>
      <w:marTop w:val="0"/>
      <w:marBottom w:val="0"/>
      <w:divBdr>
        <w:top w:val="none" w:sz="0" w:space="0" w:color="auto"/>
        <w:left w:val="none" w:sz="0" w:space="0" w:color="auto"/>
        <w:bottom w:val="none" w:sz="0" w:space="0" w:color="auto"/>
        <w:right w:val="none" w:sz="0" w:space="0" w:color="auto"/>
      </w:divBdr>
    </w:div>
    <w:div w:id="19999199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ebi.ac.uk/ols/ontologies/ms" TargetMode="External"/><Relationship Id="rId117" Type="http://schemas.openxmlformats.org/officeDocument/2006/relationships/header" Target="header2.xml"/><Relationship Id="rId21" Type="http://schemas.openxmlformats.org/officeDocument/2006/relationships/hyperlink" Target="https://github.com/bigbio/proteomics-metadata-standard/tree/master/annotated-projects" TargetMode="External"/><Relationship Id="rId42" Type="http://schemas.openxmlformats.org/officeDocument/2006/relationships/hyperlink" Target="https://www.ebi.ac.uk/ols/ontologies/pride" TargetMode="External"/><Relationship Id="rId47" Type="http://schemas.openxmlformats.org/officeDocument/2006/relationships/hyperlink" Target="https://www.ebi.ac.uk/ols/ontologies/efo" TargetMode="External"/><Relationship Id="rId63" Type="http://schemas.openxmlformats.org/officeDocument/2006/relationships/hyperlink" Target="https://www.ebi.ac.uk/ols/ontologies/efo/terms?iri=http%3A%2F%2Fpurl.obolibrary.org%2Fobo%2FPATO_0000461" TargetMode="External"/><Relationship Id="rId68" Type="http://schemas.openxmlformats.org/officeDocument/2006/relationships/hyperlink" Target="https://github.com/bigbio/proteomics-metadata-standard/blob/master/templates/sdrf-nonvertebrates.tsv" TargetMode="External"/><Relationship Id="rId84" Type="http://schemas.openxmlformats.org/officeDocument/2006/relationships/hyperlink" Target="https://www.ebi.ac.uk/ols/ontologies/ms" TargetMode="External"/><Relationship Id="rId89" Type="http://schemas.openxmlformats.org/officeDocument/2006/relationships/hyperlink" Target="https://github.com/bigbio/proteomics-metadata-standard/tree/master/annotated-projects/PXD018117" TargetMode="External"/><Relationship Id="rId112" Type="http://schemas.openxmlformats.org/officeDocument/2006/relationships/hyperlink" Target="mailto:bandeira@ucsd.edu" TargetMode="External"/><Relationship Id="rId16" Type="http://schemas.openxmlformats.org/officeDocument/2006/relationships/image" Target="media/image1.tiff"/><Relationship Id="rId107" Type="http://schemas.openxmlformats.org/officeDocument/2006/relationships/hyperlink" Target="mailto:sachsenb@informatik.uni-tuebingen.de" TargetMode="External"/><Relationship Id="rId11" Type="http://schemas.openxmlformats.org/officeDocument/2006/relationships/hyperlink" Target="https://cptac-data-portal.georgetown.edu/" TargetMode="External"/><Relationship Id="rId32" Type="http://schemas.openxmlformats.org/officeDocument/2006/relationships/hyperlink" Target="https://www.ebi.ac.uk/ols/ontologies/cl" TargetMode="External"/><Relationship Id="rId37" Type="http://schemas.openxmlformats.org/officeDocument/2006/relationships/hyperlink" Target="https://www.ebi.ac.uk/ols/ontologies/fbdv" TargetMode="External"/><Relationship Id="rId53" Type="http://schemas.openxmlformats.org/officeDocument/2006/relationships/hyperlink" Target="https://www.ebi.ac.uk/ols/ontologies/ms/terms?iri=http%3A%2F%2Fpurl.obolibrary.org%2Fobo%2FMS_1000443&amp;viewMode=All&amp;siblings=false" TargetMode="External"/><Relationship Id="rId58" Type="http://schemas.openxmlformats.org/officeDocument/2006/relationships/hyperlink" Target="https://www.ebi.ac.uk/ols/ontologies/ms/terms?iri=http%3A%2F%2Fpurl.obolibrary.org%2Fobo%2FMS_1001055" TargetMode="External"/><Relationship Id="rId74" Type="http://schemas.openxmlformats.org/officeDocument/2006/relationships/hyperlink" Target="https://www.ebi.ac.uk/ols/ontologies/efo" TargetMode="External"/><Relationship Id="rId79" Type="http://schemas.openxmlformats.org/officeDocument/2006/relationships/hyperlink" Target="https://www.ebi.ac.uk/ols/ontologies/efo" TargetMode="External"/><Relationship Id="rId102" Type="http://schemas.openxmlformats.org/officeDocument/2006/relationships/hyperlink" Target="mailto:patroklos.samaras@tum.de" TargetMode="External"/><Relationship Id="rId5" Type="http://schemas.openxmlformats.org/officeDocument/2006/relationships/settings" Target="settings.xml"/><Relationship Id="rId90" Type="http://schemas.openxmlformats.org/officeDocument/2006/relationships/hyperlink" Target="https://github.com/bigbio/proteomics-metadata-standard/tree/master/annotated-projects/PXD017710" TargetMode="External"/><Relationship Id="rId95" Type="http://schemas.openxmlformats.org/officeDocument/2006/relationships/hyperlink" Target="mailto:Marie.locard-paulet@cpr.ku.dk" TargetMode="External"/><Relationship Id="rId22" Type="http://schemas.openxmlformats.org/officeDocument/2006/relationships/hyperlink" Target="https://github.com/bigbio/sdrf-pipelines" TargetMode="External"/><Relationship Id="rId27" Type="http://schemas.openxmlformats.org/officeDocument/2006/relationships/hyperlink" Target="https://www.ebi.ac.uk/ols/ontologies/efo" TargetMode="External"/><Relationship Id="rId43" Type="http://schemas.openxmlformats.org/officeDocument/2006/relationships/hyperlink" Target="https://www.ebi.ac.uk/ols/index" TargetMode="External"/><Relationship Id="rId48" Type="http://schemas.openxmlformats.org/officeDocument/2006/relationships/hyperlink" Target="http://www.ebi.ac.uk/efo/EFO_0000634" TargetMode="External"/><Relationship Id="rId64" Type="http://schemas.openxmlformats.org/officeDocument/2006/relationships/hyperlink" Target="http://www.ebi.ac.uk/pride/archive" TargetMode="External"/><Relationship Id="rId69" Type="http://schemas.openxmlformats.org/officeDocument/2006/relationships/hyperlink" Target="https://github.com/bigbio/proteomics-metadata-standard/blob/master/templates/sdrf-plants.tsv" TargetMode="External"/><Relationship Id="rId113" Type="http://schemas.openxmlformats.org/officeDocument/2006/relationships/hyperlink" Target="https://github.com/bigbio/proteomics-metadata-standard" TargetMode="External"/><Relationship Id="rId118" Type="http://schemas.openxmlformats.org/officeDocument/2006/relationships/fontTable" Target="fontTable.xml"/><Relationship Id="rId80" Type="http://schemas.openxmlformats.org/officeDocument/2006/relationships/hyperlink" Target="https://www.ebi.ac.uk/ols/ontologies/efo" TargetMode="External"/><Relationship Id="rId85" Type="http://schemas.openxmlformats.org/officeDocument/2006/relationships/hyperlink" Target="https://github.com/bigbio/proteomics-metadata-standard/tree/master/sdrf-specification-examples/PXD008934" TargetMode="External"/><Relationship Id="rId12" Type="http://schemas.openxmlformats.org/officeDocument/2006/relationships/hyperlink" Target="https://cptac-data-portal.georgetown.edu/study-summary/S048" TargetMode="External"/><Relationship Id="rId17" Type="http://schemas.openxmlformats.org/officeDocument/2006/relationships/hyperlink" Target="http://fged.org/projects/mage-tab/" TargetMode="External"/><Relationship Id="rId33" Type="http://schemas.openxmlformats.org/officeDocument/2006/relationships/hyperlink" Target="https://www.ebi.ac.uk/ols/ontologies/po" TargetMode="External"/><Relationship Id="rId38" Type="http://schemas.openxmlformats.org/officeDocument/2006/relationships/hyperlink" Target="https://www.ebi.ac.uk/ols/ontologies/rs" TargetMode="External"/><Relationship Id="rId59" Type="http://schemas.openxmlformats.org/officeDocument/2006/relationships/hyperlink" Target="http://www.unimod.org/names.html" TargetMode="External"/><Relationship Id="rId103" Type="http://schemas.openxmlformats.org/officeDocument/2006/relationships/hyperlink" Target="mailto:enrique.audain@uksh.de" TargetMode="External"/><Relationship Id="rId108" Type="http://schemas.openxmlformats.org/officeDocument/2006/relationships/hyperlink" Target="mailto:mikhail.v.gorshkov@gmail.com" TargetMode="External"/><Relationship Id="rId54" Type="http://schemas.openxmlformats.org/officeDocument/2006/relationships/hyperlink" Target="https://www.ebi.ac.uk/ols/ontologies/pride/terms?iri=http%3A%2F%2Fpurl.obolibrary.org%2Fobo%2FPRIDE_0000514&amp;viewMode=All&amp;siblings=false" TargetMode="External"/><Relationship Id="rId70" Type="http://schemas.openxmlformats.org/officeDocument/2006/relationships/hyperlink" Target="https://github.com/bigbio/proteomics-metadata-standard/blob/master/templates/sdrf-cell-line.tsv" TargetMode="External"/><Relationship Id="rId75" Type="http://schemas.openxmlformats.org/officeDocument/2006/relationships/hyperlink" Target="https://www.ebi.ac.uk/ols/ontologies/efo" TargetMode="External"/><Relationship Id="rId91" Type="http://schemas.openxmlformats.org/officeDocument/2006/relationships/hyperlink" Target="https://github.com/bigbio/proteomics-metadata-standard/tree/master/annotated-projects/PXD004242" TargetMode="External"/><Relationship Id="rId96" Type="http://schemas.openxmlformats.org/officeDocument/2006/relationships/hyperlink" Target="mailto:veits@bmb.sdu.dk" TargetMode="Externa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yperlink" Target="https://github.com/bigbio/jsdrf" TargetMode="External"/><Relationship Id="rId28" Type="http://schemas.openxmlformats.org/officeDocument/2006/relationships/hyperlink" Target="https://www.ebi.ac.uk/ols/ontologies/unimod" TargetMode="External"/><Relationship Id="rId49" Type="http://schemas.openxmlformats.org/officeDocument/2006/relationships/hyperlink" Target="https://www.ebi.ac.uk/ols/ontologies/ms/terms?iri=http%3A%2F%2Fpurl.obolibrary.org%2Fobo%2FMS_1000858" TargetMode="External"/><Relationship Id="rId114" Type="http://schemas.openxmlformats.org/officeDocument/2006/relationships/header" Target="header1.xml"/><Relationship Id="rId119" Type="http://schemas.openxmlformats.org/officeDocument/2006/relationships/theme" Target="theme/theme1.xml"/><Relationship Id="rId10" Type="http://schemas.openxmlformats.org/officeDocument/2006/relationships/hyperlink" Target="http://psidev.info/sdrf" TargetMode="External"/><Relationship Id="rId31" Type="http://schemas.openxmlformats.org/officeDocument/2006/relationships/hyperlink" Target="https://www.ebi.ac.uk/ols/ontologies/fbbt" TargetMode="External"/><Relationship Id="rId44" Type="http://schemas.openxmlformats.org/officeDocument/2006/relationships/image" Target="media/image2.png"/><Relationship Id="rId52" Type="http://schemas.openxmlformats.org/officeDocument/2006/relationships/hyperlink" Target="https://www.ebi.ac.uk/ols/ontologies/ms/terms?iri=http%3A%2F%2Fpurl.obolibrary.org%2Fobo%2FMS_1000031&amp;viewMode=All&amp;siblings=false" TargetMode="External"/><Relationship Id="rId60" Type="http://schemas.openxmlformats.org/officeDocument/2006/relationships/hyperlink" Target="https://www.ebi.ac.uk/ols/ontologies/ms/terms?iri=http%3A%2F%2Fpurl.obolibrary.org%2Fobo%2FMS_1001045&amp;viewMode=All&amp;siblings=false" TargetMode="External"/><Relationship Id="rId65" Type="http://schemas.openxmlformats.org/officeDocument/2006/relationships/hyperlink" Target="https://github.com/bigbio/proteomics-metadata-standard/blob/master/templates/sdrf-default.tsv" TargetMode="External"/><Relationship Id="rId73" Type="http://schemas.openxmlformats.org/officeDocument/2006/relationships/hyperlink" Target="https://www.ebi.ac.uk/ols/ontologies/efo" TargetMode="External"/><Relationship Id="rId78" Type="http://schemas.openxmlformats.org/officeDocument/2006/relationships/hyperlink" Target="https://www.ebi.ac.uk/ols/ontologies/efo" TargetMode="External"/><Relationship Id="rId81" Type="http://schemas.openxmlformats.org/officeDocument/2006/relationships/hyperlink" Target="https://www.ebi.ac.uk/ols/ontologies/ms" TargetMode="External"/><Relationship Id="rId86" Type="http://schemas.openxmlformats.org/officeDocument/2006/relationships/hyperlink" Target="https://github.com/bigbio/proteomics-metadata-standard/tree/master/sdrf-specification-examples/PDC000126" TargetMode="External"/><Relationship Id="rId94" Type="http://schemas.openxmlformats.org/officeDocument/2006/relationships/hyperlink" Target="mailto:anjaf@ebi.ac.uk" TargetMode="External"/><Relationship Id="rId99" Type="http://schemas.openxmlformats.org/officeDocument/2006/relationships/hyperlink" Target="mailto:Marc.Vaudel@uib.no" TargetMode="External"/><Relationship Id="rId101" Type="http://schemas.openxmlformats.org/officeDocument/2006/relationships/hyperlink" Target="mailto:mathias.wilhelm@tum.de" TargetMode="External"/><Relationship Id="rId4" Type="http://schemas.openxmlformats.org/officeDocument/2006/relationships/styles" Target="styles.xml"/><Relationship Id="rId9" Type="http://schemas.openxmlformats.org/officeDocument/2006/relationships/hyperlink" Target="https://github.com/bigbio/proteomics-metadata-standard" TargetMode="External"/><Relationship Id="rId13" Type="http://schemas.openxmlformats.org/officeDocument/2006/relationships/hyperlink" Target="https://www.proteomicsdb.org/" TargetMode="External"/><Relationship Id="rId18" Type="http://schemas.openxmlformats.org/officeDocument/2006/relationships/hyperlink" Target="https://github.com/bigbio/proteomics-metadata-standard/blob/master/generate_idf.py" TargetMode="External"/><Relationship Id="rId39" Type="http://schemas.openxmlformats.org/officeDocument/2006/relationships/hyperlink" Target="https://www.ebi.ac.uk/ols/ontologies/chebi" TargetMode="External"/><Relationship Id="rId109" Type="http://schemas.openxmlformats.org/officeDocument/2006/relationships/hyperlink" Target="mailto:henry.webel@cpr.ku.dk" TargetMode="External"/><Relationship Id="rId34" Type="http://schemas.openxmlformats.org/officeDocument/2006/relationships/hyperlink" Target="https://www.ebi.ac.uk/ols/ontologies/uberon" TargetMode="External"/><Relationship Id="rId50" Type="http://schemas.openxmlformats.org/officeDocument/2006/relationships/hyperlink" Target="https://www.ebi.ac.uk/ols/ontologies/pride/terms?iri=http%3A%2F%2Fpurl.obolibrary.org%2Fobo%2FPRIDE_0000514&amp;viewMode=All&amp;siblings=false" TargetMode="External"/><Relationship Id="rId55" Type="http://schemas.openxmlformats.org/officeDocument/2006/relationships/hyperlink" Target="https://www.ebi.ac.uk/ols/ontologies/pride/terms?iri=http%3A%2F%2Fpurl.obolibrary.org%2Fobo%2FPRIDE_0000550" TargetMode="External"/><Relationship Id="rId76" Type="http://schemas.openxmlformats.org/officeDocument/2006/relationships/hyperlink" Target="https://www.ebi.ac.uk/ols/ontologies/efo" TargetMode="External"/><Relationship Id="rId97" Type="http://schemas.openxmlformats.org/officeDocument/2006/relationships/hyperlink" Target="mailto:lev.levitsky@phystech.edu" TargetMode="External"/><Relationship Id="rId104" Type="http://schemas.openxmlformats.org/officeDocument/2006/relationships/hyperlink" Target="mailto:melanie.foell@mol-med.uni-freiburg.de" TargetMode="External"/><Relationship Id="rId125" Type="http://schemas.microsoft.com/office/2018/08/relationships/commentsExtensible" Target="commentsExtensible.xml"/><Relationship Id="rId7" Type="http://schemas.openxmlformats.org/officeDocument/2006/relationships/footnotes" Target="footnotes.xml"/><Relationship Id="rId71" Type="http://schemas.openxmlformats.org/officeDocument/2006/relationships/hyperlink" Target="https://www.ebi.ac.uk/ols/ontologies/ncbitaxon" TargetMode="External"/><Relationship Id="rId92" Type="http://schemas.openxmlformats.org/officeDocument/2006/relationships/hyperlink" Target="mailto:yperez@ebi.ac.uk" TargetMode="External"/><Relationship Id="rId2" Type="http://schemas.openxmlformats.org/officeDocument/2006/relationships/customXml" Target="../customXml/item2.xml"/><Relationship Id="rId29" Type="http://schemas.openxmlformats.org/officeDocument/2006/relationships/hyperlink" Target="https://www.ebi.ac.uk/ols/ontologies/mod" TargetMode="External"/><Relationship Id="rId24" Type="http://schemas.openxmlformats.org/officeDocument/2006/relationships/hyperlink" Target="https://www.ebi.ac.uk/arrayexpress/help/magetab_spec.html" TargetMode="External"/><Relationship Id="rId40" Type="http://schemas.openxmlformats.org/officeDocument/2006/relationships/hyperlink" Target="https://www.ebi.ac.uk/ols/ontologies/ncbitaxon" TargetMode="External"/><Relationship Id="rId45" Type="http://schemas.openxmlformats.org/officeDocument/2006/relationships/hyperlink" Target="http://purl.obolibrary.org/obo/NCBITaxon_9606" TargetMode="External"/><Relationship Id="rId66" Type="http://schemas.openxmlformats.org/officeDocument/2006/relationships/hyperlink" Target="https://github.com/bigbio/proteomics-metadata-standard/blob/master/templates/sdrf-human.tsv" TargetMode="External"/><Relationship Id="rId87" Type="http://schemas.openxmlformats.org/officeDocument/2006/relationships/hyperlink" Target="https://github.com/bigbio/proteomics-metadata-standard/tree/master/sdrf-specification-examples/PXD006482" TargetMode="External"/><Relationship Id="rId110" Type="http://schemas.openxmlformats.org/officeDocument/2006/relationships/hyperlink" Target="mailto:julian.uszkoreit@ruhr-uni-bochum.de" TargetMode="External"/><Relationship Id="rId115" Type="http://schemas.openxmlformats.org/officeDocument/2006/relationships/footer" Target="footer1.xml"/><Relationship Id="rId61" Type="http://schemas.openxmlformats.org/officeDocument/2006/relationships/hyperlink" Target="https://www.ebi.ac.uk/ols/ontologies/ms/terms?iri=http%3A%2F%2Fpurl.obolibrary.org%2Fobo%2FMS_1001045" TargetMode="External"/><Relationship Id="rId82" Type="http://schemas.openxmlformats.org/officeDocument/2006/relationships/hyperlink" Target="https://www.ebi.ac.uk/ols/ontologies/pride" TargetMode="External"/><Relationship Id="rId19" Type="http://schemas.openxmlformats.org/officeDocument/2006/relationships/hyperlink" Target="https://github.com/bigbio/proteomics-metadata-standard" TargetMode="External"/><Relationship Id="rId14" Type="http://schemas.openxmlformats.org/officeDocument/2006/relationships/hyperlink" Target="http://proteomecentral.proteomexchange.org/cgi/GetDataset?ID=PXD016060.0-1&amp;outputMode=XML" TargetMode="External"/><Relationship Id="rId30" Type="http://schemas.openxmlformats.org/officeDocument/2006/relationships/hyperlink" Target="https://www.ebi.ac.uk/ols/ontologies/clo" TargetMode="External"/><Relationship Id="rId35" Type="http://schemas.openxmlformats.org/officeDocument/2006/relationships/hyperlink" Target="https://www.ebi.ac.uk/ols/ontologies/zfa" TargetMode="External"/><Relationship Id="rId56" Type="http://schemas.openxmlformats.org/officeDocument/2006/relationships/hyperlink" Target="https://www.ebi.ac.uk/ols/ontologies/ms/terms?iri=http%3A%2F%2Fpurl.obolibrary.org%2Fobo%2FMS_1000044&amp;viewMode=All&amp;siblings=false" TargetMode="External"/><Relationship Id="rId77" Type="http://schemas.openxmlformats.org/officeDocument/2006/relationships/hyperlink" Target="https://www.ebi.ac.uk/ols/ontologies/efo" TargetMode="External"/><Relationship Id="rId100" Type="http://schemas.openxmlformats.org/officeDocument/2006/relationships/hyperlink" Target="mailto:sschulze@sas.upenn.edu" TargetMode="External"/><Relationship Id="rId105" Type="http://schemas.openxmlformats.org/officeDocument/2006/relationships/hyperlink" Target="mailto:pmoreno@ebi.ac.uk" TargetMode="External"/><Relationship Id="rId8" Type="http://schemas.openxmlformats.org/officeDocument/2006/relationships/endnotes" Target="endnotes.xml"/><Relationship Id="rId51" Type="http://schemas.openxmlformats.org/officeDocument/2006/relationships/hyperlink" Target="https://github.com/bigbio/proteomics-sample-metadata/blob/master/annotated-projects/PXD006401" TargetMode="External"/><Relationship Id="rId72" Type="http://schemas.openxmlformats.org/officeDocument/2006/relationships/hyperlink" Target="https://www.ebi.ac.uk/ols/ontologies/efo" TargetMode="External"/><Relationship Id="rId93" Type="http://schemas.openxmlformats.org/officeDocument/2006/relationships/hyperlink" Target="mailto:juan@ebi.ac.uk" TargetMode="External"/><Relationship Id="rId98" Type="http://schemas.openxmlformats.org/officeDocument/2006/relationships/hyperlink" Target="mailto:lisavetasol@gmail.com" TargetMode="External"/><Relationship Id="rId3" Type="http://schemas.openxmlformats.org/officeDocument/2006/relationships/numbering" Target="numbering.xml"/><Relationship Id="rId25" Type="http://schemas.openxmlformats.org/officeDocument/2006/relationships/hyperlink" Target="https://www.psidev.info/mztab" TargetMode="External"/><Relationship Id="rId46" Type="http://schemas.openxmlformats.org/officeDocument/2006/relationships/hyperlink" Target="http://purl.obolibrary.org/obo/NCBITaxon_9606" TargetMode="External"/><Relationship Id="rId67" Type="http://schemas.openxmlformats.org/officeDocument/2006/relationships/hyperlink" Target="https://github.com/bigbio/proteomics-metadata-standard/blob/master/templates/sdrf-vertebrates.tsv" TargetMode="External"/><Relationship Id="rId116" Type="http://schemas.openxmlformats.org/officeDocument/2006/relationships/footer" Target="footer2.xml"/><Relationship Id="rId20" Type="http://schemas.openxmlformats.org/officeDocument/2006/relationships/hyperlink" Target="https://lab.github.com/githubtraining/introduction-to-github" TargetMode="External"/><Relationship Id="rId41" Type="http://schemas.openxmlformats.org/officeDocument/2006/relationships/hyperlink" Target="https://www.ebi.ac.uk/ols/ontologies/pato" TargetMode="External"/><Relationship Id="rId62" Type="http://schemas.openxmlformats.org/officeDocument/2006/relationships/hyperlink" Target="https://github.com/bigbio/proteomics-sample-metadata/issues" TargetMode="External"/><Relationship Id="rId83" Type="http://schemas.openxmlformats.org/officeDocument/2006/relationships/hyperlink" Target="https://www.ebi.ac.uk/ols/ontologies/ms" TargetMode="External"/><Relationship Id="rId88" Type="http://schemas.openxmlformats.org/officeDocument/2006/relationships/hyperlink" Target="https://github.com/bigbio/proteomics-metadata-standard/tree/master/sdrf-specification-examples/PXD004684" TargetMode="External"/><Relationship Id="rId111" Type="http://schemas.openxmlformats.org/officeDocument/2006/relationships/hyperlink" Target="mailto:edeutsch@systemsbiology.org" TargetMode="External"/><Relationship Id="rId15" Type="http://schemas.openxmlformats.org/officeDocument/2006/relationships/hyperlink" Target="https://www.isacommons.org/" TargetMode="External"/><Relationship Id="rId36" Type="http://schemas.openxmlformats.org/officeDocument/2006/relationships/hyperlink" Target="https://www.ebi.ac.uk/ols/ontologies/zfs" TargetMode="External"/><Relationship Id="rId57" Type="http://schemas.openxmlformats.org/officeDocument/2006/relationships/hyperlink" Target="https://www.psidev.info/proforma" TargetMode="External"/><Relationship Id="rId106" Type="http://schemas.openxmlformats.org/officeDocument/2006/relationships/hyperlink" Target="mailto:jgriss@ebi.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295F052-20F1-F149-8EA2-C9494DD768EB}">
  <we:reference id="wa200001011" version="1.1.0.0" store="en-GB"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BMz5XxPvQr9spEKNgJcrW7v7lyQ==">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083B03D-34CF-42C3-9731-84D18BCAAA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0654</Words>
  <Characters>58603</Characters>
  <Application>Microsoft Office Word</Application>
  <DocSecurity>0</DocSecurity>
  <Lines>488</Lines>
  <Paragraphs>13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EMBL-EBI</Company>
  <LinksUpToDate>false</LinksUpToDate>
  <CharactersWithSpaces>69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rm</dc:creator>
  <cp:keywords/>
  <cp:lastModifiedBy>sylvie.ricard-blum</cp:lastModifiedBy>
  <cp:revision>11</cp:revision>
  <cp:lastPrinted>2023-06-20T17:24:00Z</cp:lastPrinted>
  <dcterms:created xsi:type="dcterms:W3CDTF">2023-05-28T17:14:00Z</dcterms:created>
  <dcterms:modified xsi:type="dcterms:W3CDTF">2023-06-20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gf-group-mail">
    <vt:lpwstr>example@ggf.org</vt:lpwstr>
  </property>
  <property fmtid="{D5CDD505-2E9C-101B-9397-08002B2CF9AE}" pid="3" name="ggf-gwd-type">
    <vt:lpwstr>GWD-R, GWD-I or GWD-C</vt:lpwstr>
  </property>
  <property fmtid="{D5CDD505-2E9C-101B-9397-08002B2CF9AE}" pid="4" name="ggf-group-name">
    <vt:lpwstr>WG or RG or CG name</vt:lpwstr>
  </property>
  <property fmtid="{D5CDD505-2E9C-101B-9397-08002B2CF9AE}" pid="5" name="ggf-doc-name">
    <vt:lpwstr>document name</vt:lpwstr>
  </property>
  <property fmtid="{D5CDD505-2E9C-101B-9397-08002B2CF9AE}" pid="6" name="ggf-doc-version">
    <vt:lpwstr>001</vt:lpwstr>
  </property>
  <property fmtid="{D5CDD505-2E9C-101B-9397-08002B2CF9AE}" pid="7" name="ggf-doc-version-date">
    <vt:lpwstr>1 January 1970</vt:lpwstr>
  </property>
  <property fmtid="{D5CDD505-2E9C-101B-9397-08002B2CF9AE}" pid="8" name="ggf-doc-revision-date">
    <vt:lpwstr/>
  </property>
  <property fmtid="{D5CDD505-2E9C-101B-9397-08002B2CF9AE}" pid="9" name="grammarly_documentId">
    <vt:lpwstr>documentId_2349</vt:lpwstr>
  </property>
  <property fmtid="{D5CDD505-2E9C-101B-9397-08002B2CF9AE}" pid="10" name="grammarly_documentContext">
    <vt:lpwstr>{"goals":[],"domain":"general","emotions":[],"dialect":"american"}</vt:lpwstr>
  </property>
</Properties>
</file>